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A5E45" w:rsidRPr="00BA3A8F" w:rsidRDefault="00FA5E45" w:rsidP="009A76C3">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 xml:space="preserve">IMPLEMENTASI STRATEGI INKUIRI BERBASIS METODE </w:t>
      </w:r>
      <w:r>
        <w:rPr>
          <w:rFonts w:ascii="Times New Roman" w:hAnsi="Times New Roman" w:cs="Times New Roman"/>
          <w:b/>
          <w:i/>
          <w:sz w:val="28"/>
          <w:szCs w:val="28"/>
        </w:rPr>
        <w:t xml:space="preserve">BRAINSTORMING </w:t>
      </w:r>
      <w:r>
        <w:rPr>
          <w:rFonts w:ascii="Times New Roman" w:hAnsi="Times New Roman" w:cs="Times New Roman"/>
          <w:b/>
          <w:sz w:val="28"/>
          <w:szCs w:val="28"/>
        </w:rPr>
        <w:t>PADA MATA PELAJARAN PAI DI SMK PGRI PANDAAN - PASURUAN</w:t>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SKRIPSI</w:t>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noProof/>
        </w:rPr>
        <w:drawing>
          <wp:anchor distT="0" distB="0" distL="0" distR="0" simplePos="0" relativeHeight="251667456" behindDoc="0" locked="0" layoutInCell="1" allowOverlap="1" wp14:anchorId="13264645" wp14:editId="3E627984">
            <wp:simplePos x="0" y="0"/>
            <wp:positionH relativeFrom="page">
              <wp:posOffset>3345180</wp:posOffset>
            </wp:positionH>
            <wp:positionV relativeFrom="paragraph">
              <wp:posOffset>346109</wp:posOffset>
            </wp:positionV>
            <wp:extent cx="1374174" cy="1371600"/>
            <wp:effectExtent l="0" t="0" r="0" b="0"/>
            <wp:wrapTopAndBottom/>
            <wp:docPr id="19"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53.png"/>
                    <pic:cNvPicPr/>
                  </pic:nvPicPr>
                  <pic:blipFill>
                    <a:blip r:embed="rId8" cstate="print"/>
                    <a:stretch>
                      <a:fillRect/>
                    </a:stretch>
                  </pic:blipFill>
                  <pic:spPr>
                    <a:xfrm>
                      <a:off x="0" y="0"/>
                      <a:ext cx="1374174" cy="1371600"/>
                    </a:xfrm>
                    <a:prstGeom prst="rect">
                      <a:avLst/>
                    </a:prstGeom>
                  </pic:spPr>
                </pic:pic>
              </a:graphicData>
            </a:graphic>
          </wp:anchor>
        </w:drawing>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OLEH:</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ANGGUN TAQIYUDDIN PRABOWO</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NIM: 201986010071</w:t>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PENDIDIKAN AGAM ISLAM</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FAKULTAS AGAMA ISLAM</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UNIVERSITAS YUDHARTA PASURUAN</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2023</w:t>
      </w:r>
    </w:p>
    <w:p w:rsidR="00FA5E45" w:rsidRPr="00BA3A8F"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IMPLEMENTASI STRATEGI INKUIRI BERBASIS METODE </w:t>
      </w:r>
      <w:r>
        <w:rPr>
          <w:rFonts w:ascii="Times New Roman" w:hAnsi="Times New Roman" w:cs="Times New Roman"/>
          <w:b/>
          <w:i/>
          <w:sz w:val="28"/>
          <w:szCs w:val="28"/>
        </w:rPr>
        <w:t xml:space="preserve">BRAINSTORMING </w:t>
      </w:r>
      <w:r>
        <w:rPr>
          <w:rFonts w:ascii="Times New Roman" w:hAnsi="Times New Roman" w:cs="Times New Roman"/>
          <w:b/>
          <w:sz w:val="28"/>
          <w:szCs w:val="28"/>
        </w:rPr>
        <w:t>PADA MATA PELAJARAN PAI DI SMK PGRI PANDAAN - PASURUAN</w:t>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SKRIPSI</w:t>
      </w:r>
    </w:p>
    <w:p w:rsidR="00FA5E45" w:rsidRDefault="00FA5E45" w:rsidP="00FA5E45">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Diajukan kepada</w:t>
      </w:r>
    </w:p>
    <w:p w:rsidR="00FA5E45" w:rsidRDefault="00FA5E45" w:rsidP="00FA5E45">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Universitas Yudharta Pasuruan</w:t>
      </w:r>
    </w:p>
    <w:p w:rsidR="00FA5E45" w:rsidRDefault="00FA5E45" w:rsidP="00FA5E45">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mperoleh gelar</w:t>
      </w:r>
    </w:p>
    <w:p w:rsidR="00FA5E45" w:rsidRPr="00B75B75" w:rsidRDefault="00FA5E45" w:rsidP="00FA5E45">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Sarjana Pendidikan Agama Islam</w:t>
      </w:r>
    </w:p>
    <w:p w:rsidR="00FA5E45" w:rsidRDefault="00FA5E45" w:rsidP="00FA5E45">
      <w:pPr>
        <w:spacing w:after="0" w:line="240" w:lineRule="auto"/>
        <w:contextualSpacing/>
        <w:jc w:val="center"/>
        <w:rPr>
          <w:rFonts w:ascii="Times New Roman" w:hAnsi="Times New Roman" w:cs="Times New Roman"/>
          <w:b/>
          <w:sz w:val="28"/>
          <w:szCs w:val="28"/>
        </w:rPr>
      </w:pPr>
      <w:r>
        <w:rPr>
          <w:noProof/>
        </w:rPr>
        <w:drawing>
          <wp:anchor distT="0" distB="0" distL="0" distR="0" simplePos="0" relativeHeight="251668480" behindDoc="0" locked="0" layoutInCell="1" allowOverlap="1" wp14:anchorId="62DC9C7C" wp14:editId="446C3197">
            <wp:simplePos x="0" y="0"/>
            <wp:positionH relativeFrom="page">
              <wp:posOffset>3345180</wp:posOffset>
            </wp:positionH>
            <wp:positionV relativeFrom="paragraph">
              <wp:posOffset>346109</wp:posOffset>
            </wp:positionV>
            <wp:extent cx="1374174" cy="1371600"/>
            <wp:effectExtent l="0" t="0" r="0" b="0"/>
            <wp:wrapTopAndBottom/>
            <wp:docPr id="11"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53.png"/>
                    <pic:cNvPicPr/>
                  </pic:nvPicPr>
                  <pic:blipFill>
                    <a:blip r:embed="rId8" cstate="print"/>
                    <a:stretch>
                      <a:fillRect/>
                    </a:stretch>
                  </pic:blipFill>
                  <pic:spPr>
                    <a:xfrm>
                      <a:off x="0" y="0"/>
                      <a:ext cx="1374174" cy="1371600"/>
                    </a:xfrm>
                    <a:prstGeom prst="rect">
                      <a:avLst/>
                    </a:prstGeom>
                  </pic:spPr>
                </pic:pic>
              </a:graphicData>
            </a:graphic>
          </wp:anchor>
        </w:drawing>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OLEH:</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ANGGUN TAQIYUDDIN PRABOWO</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NIM: 201986010071</w:t>
      </w: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PENDIDIKAN AGAM ISLAM</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FAKULTAS AGAMA ISLAM</w:t>
      </w:r>
    </w:p>
    <w:p w:rsidR="00FA5E45"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UNIVERSITAS YUDHARTA PASURUAN</w:t>
      </w:r>
    </w:p>
    <w:p w:rsidR="00FA5E45" w:rsidRPr="00BA3A8F" w:rsidRDefault="00FA5E45" w:rsidP="00FA5E45">
      <w:pPr>
        <w:spacing w:after="0" w:line="240" w:lineRule="auto"/>
        <w:contextualSpacing/>
        <w:jc w:val="center"/>
        <w:rPr>
          <w:rFonts w:ascii="Times New Roman" w:hAnsi="Times New Roman" w:cs="Times New Roman"/>
          <w:b/>
          <w:sz w:val="28"/>
          <w:szCs w:val="28"/>
        </w:rPr>
      </w:pPr>
      <w:r>
        <w:rPr>
          <w:rFonts w:ascii="Times New Roman" w:hAnsi="Times New Roman" w:cs="Times New Roman"/>
          <w:b/>
          <w:sz w:val="28"/>
          <w:szCs w:val="28"/>
        </w:rPr>
        <w:t>2023</w:t>
      </w:r>
    </w:p>
    <w:p w:rsidR="00FA5E45" w:rsidRPr="00181420" w:rsidRDefault="00FA5E45" w:rsidP="00C162CD">
      <w:pPr>
        <w:pStyle w:val="Heading1"/>
      </w:pPr>
      <w:bookmarkStart w:id="0" w:name="_Toc136417574"/>
      <w:bookmarkStart w:id="1" w:name="_Toc136418347"/>
      <w:r w:rsidRPr="00181420">
        <w:lastRenderedPageBreak/>
        <w:t>HALAMAN PERSETUJUAN PEMBIMBING</w:t>
      </w:r>
      <w:bookmarkEnd w:id="0"/>
      <w:bookmarkEnd w:id="1"/>
    </w:p>
    <w:p w:rsidR="00FA5E45" w:rsidRDefault="00FA5E45" w:rsidP="00FA5E45">
      <w:pPr>
        <w:spacing w:after="0" w:line="360" w:lineRule="auto"/>
        <w:jc w:val="center"/>
        <w:rPr>
          <w:rFonts w:ascii="Times New Roman" w:hAnsi="Times New Roman" w:cs="Times New Roman"/>
          <w:b/>
          <w:sz w:val="24"/>
          <w:szCs w:val="24"/>
        </w:rPr>
      </w:pPr>
    </w:p>
    <w:p w:rsidR="00FA5E45" w:rsidRDefault="00FA5E45" w:rsidP="00FA5E45">
      <w:pPr>
        <w:spacing w:after="0" w:line="360" w:lineRule="auto"/>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296"/>
        <w:gridCol w:w="5089"/>
      </w:tblGrid>
      <w:tr w:rsidR="00FA5E45" w:rsidTr="00265EF0">
        <w:tc>
          <w:tcPr>
            <w:tcW w:w="2543" w:type="dxa"/>
          </w:tcPr>
          <w:p w:rsidR="00FA5E45" w:rsidRPr="00B67C60" w:rsidRDefault="00FA5E45" w:rsidP="00265EF0">
            <w:pPr>
              <w:spacing w:line="360" w:lineRule="auto"/>
              <w:rPr>
                <w:rFonts w:ascii="Times New Roman" w:hAnsi="Times New Roman" w:cs="Times New Roman"/>
                <w:sz w:val="24"/>
                <w:szCs w:val="24"/>
              </w:rPr>
            </w:pPr>
            <w:r w:rsidRPr="00B67C60">
              <w:rPr>
                <w:rFonts w:ascii="Times New Roman" w:hAnsi="Times New Roman" w:cs="Times New Roman"/>
                <w:sz w:val="24"/>
                <w:szCs w:val="24"/>
              </w:rPr>
              <w:t>Skripsi oleh:</w:t>
            </w:r>
          </w:p>
        </w:tc>
        <w:tc>
          <w:tcPr>
            <w:tcW w:w="296" w:type="dxa"/>
          </w:tcPr>
          <w:p w:rsidR="00FA5E45" w:rsidRDefault="00FA5E45" w:rsidP="00265EF0">
            <w:pPr>
              <w:spacing w:line="360" w:lineRule="auto"/>
              <w:jc w:val="center"/>
              <w:rPr>
                <w:rFonts w:ascii="Times New Roman" w:hAnsi="Times New Roman" w:cs="Times New Roman"/>
                <w:b/>
                <w:sz w:val="24"/>
                <w:szCs w:val="24"/>
              </w:rPr>
            </w:pPr>
          </w:p>
        </w:tc>
        <w:tc>
          <w:tcPr>
            <w:tcW w:w="5089" w:type="dxa"/>
          </w:tcPr>
          <w:p w:rsidR="00FA5E45" w:rsidRDefault="00FA5E45" w:rsidP="00265EF0">
            <w:pPr>
              <w:spacing w:line="360" w:lineRule="auto"/>
              <w:jc w:val="center"/>
              <w:rPr>
                <w:rFonts w:ascii="Times New Roman" w:hAnsi="Times New Roman" w:cs="Times New Roman"/>
                <w:b/>
                <w:sz w:val="24"/>
                <w:szCs w:val="24"/>
              </w:rPr>
            </w:pPr>
          </w:p>
        </w:tc>
      </w:tr>
      <w:tr w:rsidR="00FA5E45" w:rsidTr="00265EF0">
        <w:tc>
          <w:tcPr>
            <w:tcW w:w="2543" w:type="dxa"/>
          </w:tcPr>
          <w:p w:rsidR="00FA5E45" w:rsidRPr="00B67C60" w:rsidRDefault="00FA5E45" w:rsidP="00265EF0">
            <w:pPr>
              <w:spacing w:line="360" w:lineRule="auto"/>
              <w:rPr>
                <w:rFonts w:ascii="Times New Roman" w:hAnsi="Times New Roman" w:cs="Times New Roman"/>
                <w:sz w:val="24"/>
                <w:szCs w:val="24"/>
              </w:rPr>
            </w:pPr>
            <w:r w:rsidRPr="00B67C60">
              <w:rPr>
                <w:rFonts w:ascii="Times New Roman" w:hAnsi="Times New Roman" w:cs="Times New Roman"/>
                <w:sz w:val="24"/>
                <w:szCs w:val="24"/>
              </w:rPr>
              <w:t>Nama</w:t>
            </w:r>
          </w:p>
        </w:tc>
        <w:tc>
          <w:tcPr>
            <w:tcW w:w="296" w:type="dxa"/>
          </w:tcPr>
          <w:p w:rsidR="00FA5E45" w:rsidRDefault="00FA5E45" w:rsidP="00265EF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5089" w:type="dxa"/>
          </w:tcPr>
          <w:p w:rsidR="00FA5E45" w:rsidRPr="00B67C60"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Anggun Taqiyuddin Prabowo</w:t>
            </w:r>
          </w:p>
        </w:tc>
      </w:tr>
      <w:tr w:rsidR="00FA5E45" w:rsidTr="00265EF0">
        <w:tc>
          <w:tcPr>
            <w:tcW w:w="2543" w:type="dxa"/>
          </w:tcPr>
          <w:p w:rsidR="00FA5E45" w:rsidRPr="00B67C60" w:rsidRDefault="00FA5E45" w:rsidP="00265EF0">
            <w:pPr>
              <w:spacing w:line="360" w:lineRule="auto"/>
              <w:rPr>
                <w:rFonts w:ascii="Times New Roman" w:hAnsi="Times New Roman" w:cs="Times New Roman"/>
                <w:sz w:val="24"/>
                <w:szCs w:val="24"/>
              </w:rPr>
            </w:pPr>
            <w:r>
              <w:rPr>
                <w:rFonts w:ascii="Times New Roman" w:hAnsi="Times New Roman" w:cs="Times New Roman"/>
                <w:sz w:val="24"/>
                <w:szCs w:val="24"/>
              </w:rPr>
              <w:t>NIM</w:t>
            </w:r>
          </w:p>
        </w:tc>
        <w:tc>
          <w:tcPr>
            <w:tcW w:w="296" w:type="dxa"/>
          </w:tcPr>
          <w:p w:rsidR="00FA5E45" w:rsidRDefault="00FA5E45" w:rsidP="00265EF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5089" w:type="dxa"/>
          </w:tcPr>
          <w:p w:rsidR="00FA5E45" w:rsidRPr="00B67C60"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201986010071</w:t>
            </w:r>
          </w:p>
        </w:tc>
      </w:tr>
      <w:tr w:rsidR="00FA5E45" w:rsidTr="00265EF0">
        <w:tc>
          <w:tcPr>
            <w:tcW w:w="2543" w:type="dxa"/>
          </w:tcPr>
          <w:p w:rsidR="00FA5E45" w:rsidRDefault="00FA5E45" w:rsidP="00265EF0">
            <w:pPr>
              <w:spacing w:line="360" w:lineRule="auto"/>
              <w:rPr>
                <w:rFonts w:ascii="Times New Roman" w:hAnsi="Times New Roman" w:cs="Times New Roman"/>
                <w:sz w:val="24"/>
                <w:szCs w:val="24"/>
              </w:rPr>
            </w:pPr>
            <w:r>
              <w:rPr>
                <w:rFonts w:ascii="Times New Roman" w:hAnsi="Times New Roman" w:cs="Times New Roman"/>
                <w:sz w:val="24"/>
                <w:szCs w:val="24"/>
              </w:rPr>
              <w:t>Program Studi</w:t>
            </w:r>
          </w:p>
        </w:tc>
        <w:tc>
          <w:tcPr>
            <w:tcW w:w="296" w:type="dxa"/>
          </w:tcPr>
          <w:p w:rsidR="00FA5E45" w:rsidRDefault="00FA5E45" w:rsidP="00265EF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5089" w:type="dxa"/>
          </w:tcPr>
          <w:p w:rsidR="00FA5E45"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Pendidikan Agama Islam</w:t>
            </w:r>
          </w:p>
        </w:tc>
      </w:tr>
      <w:tr w:rsidR="00FA5E45" w:rsidTr="00265EF0">
        <w:tc>
          <w:tcPr>
            <w:tcW w:w="2543" w:type="dxa"/>
          </w:tcPr>
          <w:p w:rsidR="00FA5E45" w:rsidRDefault="00FA5E45" w:rsidP="00265EF0">
            <w:pPr>
              <w:spacing w:line="360" w:lineRule="auto"/>
              <w:rPr>
                <w:rFonts w:ascii="Times New Roman" w:hAnsi="Times New Roman" w:cs="Times New Roman"/>
                <w:sz w:val="24"/>
                <w:szCs w:val="24"/>
              </w:rPr>
            </w:pPr>
            <w:r>
              <w:rPr>
                <w:rFonts w:ascii="Times New Roman" w:hAnsi="Times New Roman" w:cs="Times New Roman"/>
                <w:sz w:val="24"/>
                <w:szCs w:val="24"/>
              </w:rPr>
              <w:t>Fakultas</w:t>
            </w:r>
          </w:p>
        </w:tc>
        <w:tc>
          <w:tcPr>
            <w:tcW w:w="296" w:type="dxa"/>
          </w:tcPr>
          <w:p w:rsidR="00FA5E45" w:rsidRDefault="00FA5E45" w:rsidP="00265EF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5089" w:type="dxa"/>
          </w:tcPr>
          <w:p w:rsidR="00FA5E45"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Agama Islam</w:t>
            </w:r>
          </w:p>
        </w:tc>
      </w:tr>
      <w:tr w:rsidR="00FA5E45" w:rsidTr="00265EF0">
        <w:tc>
          <w:tcPr>
            <w:tcW w:w="2543" w:type="dxa"/>
          </w:tcPr>
          <w:p w:rsidR="00FA5E45" w:rsidRDefault="00FA5E45" w:rsidP="00265EF0">
            <w:pPr>
              <w:spacing w:line="360" w:lineRule="auto"/>
              <w:rPr>
                <w:rFonts w:ascii="Times New Roman" w:hAnsi="Times New Roman" w:cs="Times New Roman"/>
                <w:sz w:val="24"/>
                <w:szCs w:val="24"/>
              </w:rPr>
            </w:pPr>
            <w:r>
              <w:rPr>
                <w:rFonts w:ascii="Times New Roman" w:hAnsi="Times New Roman" w:cs="Times New Roman"/>
                <w:sz w:val="24"/>
                <w:szCs w:val="24"/>
              </w:rPr>
              <w:t>Judul</w:t>
            </w:r>
          </w:p>
        </w:tc>
        <w:tc>
          <w:tcPr>
            <w:tcW w:w="296" w:type="dxa"/>
          </w:tcPr>
          <w:p w:rsidR="00FA5E45" w:rsidRDefault="00FA5E45" w:rsidP="00265EF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5089" w:type="dxa"/>
          </w:tcPr>
          <w:p w:rsidR="00FA5E45"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plementasi Strategi Inkuiri Berbasis Metode </w:t>
            </w:r>
            <w:r w:rsidRPr="00964AC9">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di SMK PGRI Pandaan - Pasuruan</w:t>
            </w:r>
          </w:p>
        </w:tc>
      </w:tr>
      <w:tr w:rsidR="00FA5E45" w:rsidTr="00265EF0">
        <w:tc>
          <w:tcPr>
            <w:tcW w:w="7928" w:type="dxa"/>
            <w:gridSpan w:val="3"/>
          </w:tcPr>
          <w:p w:rsidR="00FA5E45"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ini telah diperiksa dan disetujui untuk diuji.</w:t>
            </w:r>
          </w:p>
        </w:tc>
      </w:tr>
    </w:tbl>
    <w:p w:rsidR="00FA5E45" w:rsidRDefault="00FA5E45" w:rsidP="00FA5E45">
      <w:pPr>
        <w:spacing w:after="0" w:line="360" w:lineRule="auto"/>
        <w:jc w:val="center"/>
        <w:rPr>
          <w:rFonts w:ascii="Times New Roman" w:hAnsi="Times New Roman" w:cs="Times New Roman"/>
          <w:b/>
          <w:sz w:val="24"/>
          <w:szCs w:val="24"/>
        </w:rPr>
      </w:pPr>
    </w:p>
    <w:p w:rsidR="00FA5E45" w:rsidRDefault="00FA5E45" w:rsidP="00FA5E45">
      <w:pPr>
        <w:spacing w:after="0" w:line="360" w:lineRule="auto"/>
        <w:jc w:val="center"/>
        <w:rPr>
          <w:rFonts w:ascii="Times New Roman" w:hAnsi="Times New Roman" w:cs="Times New Roman"/>
          <w:b/>
          <w:sz w:val="24"/>
          <w:szCs w:val="24"/>
        </w:rPr>
      </w:pPr>
    </w:p>
    <w:p w:rsidR="00FA5E45" w:rsidRDefault="00FA5E45" w:rsidP="00FA5E45">
      <w:pPr>
        <w:spacing w:after="0" w:line="360" w:lineRule="auto"/>
        <w:jc w:val="center"/>
        <w:rPr>
          <w:rFonts w:ascii="Times New Roman" w:hAnsi="Times New Roman" w:cs="Times New Roman"/>
          <w:b/>
          <w:sz w:val="24"/>
          <w:szCs w:val="24"/>
        </w:rPr>
      </w:pPr>
    </w:p>
    <w:p w:rsidR="00FA5E45" w:rsidRDefault="00FA5E45" w:rsidP="00FA5E45">
      <w:pPr>
        <w:spacing w:after="0" w:line="360" w:lineRule="auto"/>
        <w:jc w:val="center"/>
        <w:rPr>
          <w:rFonts w:ascii="Times New Roman" w:hAnsi="Times New Roman" w:cs="Times New Roman"/>
          <w:b/>
          <w:sz w:val="24"/>
          <w:szCs w:val="24"/>
        </w:rPr>
      </w:pPr>
    </w:p>
    <w:p w:rsidR="00FA5E45" w:rsidRDefault="00FA5E45" w:rsidP="00FA5E45">
      <w:pPr>
        <w:spacing w:after="0" w:line="360" w:lineRule="auto"/>
        <w:jc w:val="center"/>
        <w:rPr>
          <w:rFonts w:ascii="Times New Roman" w:hAnsi="Times New Roman" w:cs="Times New Roman"/>
          <w:b/>
          <w:sz w:val="24"/>
          <w:szCs w:val="24"/>
        </w:rPr>
      </w:pPr>
    </w:p>
    <w:p w:rsidR="00FA5E45" w:rsidRDefault="00FA5E45" w:rsidP="00FA5E45">
      <w:pPr>
        <w:spacing w:after="0" w:line="360" w:lineRule="auto"/>
        <w:jc w:val="center"/>
        <w:rPr>
          <w:rFonts w:ascii="Times New Roman" w:hAnsi="Times New Roman" w:cs="Times New Roman"/>
          <w:b/>
          <w:sz w:val="24"/>
          <w:szCs w:val="24"/>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4678"/>
      </w:tblGrid>
      <w:tr w:rsidR="00FA5E45" w:rsidTr="00265EF0">
        <w:tc>
          <w:tcPr>
            <w:tcW w:w="4536" w:type="dxa"/>
          </w:tcPr>
          <w:p w:rsidR="00FA5E45" w:rsidRPr="00B772DD" w:rsidRDefault="00FA5E45" w:rsidP="00265EF0">
            <w:pPr>
              <w:spacing w:line="360" w:lineRule="auto"/>
              <w:jc w:val="both"/>
              <w:rPr>
                <w:rFonts w:ascii="Times New Roman" w:hAnsi="Times New Roman" w:cs="Times New Roman"/>
                <w:sz w:val="24"/>
                <w:szCs w:val="24"/>
              </w:rPr>
            </w:pPr>
            <w:r w:rsidRPr="00B772DD">
              <w:rPr>
                <w:rFonts w:ascii="Times New Roman" w:hAnsi="Times New Roman" w:cs="Times New Roman"/>
                <w:sz w:val="24"/>
                <w:szCs w:val="24"/>
              </w:rPr>
              <w:t>Mengetahui,</w:t>
            </w:r>
          </w:p>
        </w:tc>
        <w:tc>
          <w:tcPr>
            <w:tcW w:w="4678" w:type="dxa"/>
          </w:tcPr>
          <w:p w:rsidR="00FA5E45" w:rsidRPr="00B772DD" w:rsidRDefault="00FA5E45" w:rsidP="00265EF0">
            <w:pPr>
              <w:spacing w:line="360" w:lineRule="auto"/>
              <w:jc w:val="both"/>
              <w:rPr>
                <w:rFonts w:ascii="Times New Roman" w:hAnsi="Times New Roman" w:cs="Times New Roman"/>
                <w:sz w:val="24"/>
                <w:szCs w:val="24"/>
              </w:rPr>
            </w:pPr>
            <w:r w:rsidRPr="00B772DD">
              <w:rPr>
                <w:rFonts w:ascii="Times New Roman" w:hAnsi="Times New Roman" w:cs="Times New Roman"/>
                <w:sz w:val="24"/>
                <w:szCs w:val="24"/>
              </w:rPr>
              <w:t>P</w:t>
            </w:r>
            <w:r>
              <w:rPr>
                <w:rFonts w:ascii="Times New Roman" w:hAnsi="Times New Roman" w:cs="Times New Roman"/>
                <w:sz w:val="24"/>
                <w:szCs w:val="24"/>
              </w:rPr>
              <w:t>asuruan, …. Mei 2023</w:t>
            </w:r>
          </w:p>
        </w:tc>
      </w:tr>
      <w:tr w:rsidR="00FA5E45" w:rsidTr="00265EF0">
        <w:tc>
          <w:tcPr>
            <w:tcW w:w="4536" w:type="dxa"/>
          </w:tcPr>
          <w:p w:rsidR="00FA5E45" w:rsidRPr="00B772DD" w:rsidRDefault="00FA5E45" w:rsidP="00265EF0">
            <w:pPr>
              <w:spacing w:line="360" w:lineRule="auto"/>
              <w:jc w:val="both"/>
              <w:rPr>
                <w:rFonts w:ascii="Times New Roman" w:hAnsi="Times New Roman" w:cs="Times New Roman"/>
                <w:sz w:val="24"/>
                <w:szCs w:val="24"/>
              </w:rPr>
            </w:pPr>
            <w:r w:rsidRPr="00B772DD">
              <w:rPr>
                <w:rFonts w:ascii="Times New Roman" w:hAnsi="Times New Roman" w:cs="Times New Roman"/>
                <w:sz w:val="24"/>
                <w:szCs w:val="24"/>
              </w:rPr>
              <w:t>Ketua Program Studi</w:t>
            </w:r>
          </w:p>
        </w:tc>
        <w:tc>
          <w:tcPr>
            <w:tcW w:w="4678" w:type="dxa"/>
          </w:tcPr>
          <w:p w:rsidR="00FA5E45" w:rsidRPr="00B772DD" w:rsidRDefault="00FA5E45" w:rsidP="00265EF0">
            <w:pPr>
              <w:spacing w:line="360" w:lineRule="auto"/>
              <w:jc w:val="both"/>
              <w:rPr>
                <w:rFonts w:ascii="Times New Roman" w:hAnsi="Times New Roman" w:cs="Times New Roman"/>
                <w:sz w:val="24"/>
                <w:szCs w:val="24"/>
              </w:rPr>
            </w:pPr>
            <w:r w:rsidRPr="00B772DD">
              <w:rPr>
                <w:rFonts w:ascii="Times New Roman" w:hAnsi="Times New Roman" w:cs="Times New Roman"/>
                <w:sz w:val="24"/>
                <w:szCs w:val="24"/>
              </w:rPr>
              <w:t>Menyetujui,</w:t>
            </w:r>
          </w:p>
        </w:tc>
      </w:tr>
      <w:tr w:rsidR="00FA5E45" w:rsidTr="00265EF0">
        <w:tc>
          <w:tcPr>
            <w:tcW w:w="4536" w:type="dxa"/>
          </w:tcPr>
          <w:p w:rsidR="00FA5E45" w:rsidRPr="00B772DD"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Pendidikan Agama Islam</w:t>
            </w:r>
          </w:p>
        </w:tc>
        <w:tc>
          <w:tcPr>
            <w:tcW w:w="4678" w:type="dxa"/>
          </w:tcPr>
          <w:p w:rsidR="00FA5E45" w:rsidRPr="00B772DD" w:rsidRDefault="00FA5E45" w:rsidP="00265EF0">
            <w:pPr>
              <w:spacing w:line="360" w:lineRule="auto"/>
              <w:jc w:val="both"/>
              <w:rPr>
                <w:rFonts w:ascii="Times New Roman" w:hAnsi="Times New Roman" w:cs="Times New Roman"/>
                <w:sz w:val="24"/>
                <w:szCs w:val="24"/>
              </w:rPr>
            </w:pPr>
            <w:r w:rsidRPr="00B772DD">
              <w:rPr>
                <w:rFonts w:ascii="Times New Roman" w:hAnsi="Times New Roman" w:cs="Times New Roman"/>
                <w:sz w:val="24"/>
                <w:szCs w:val="24"/>
              </w:rPr>
              <w:t>Pembimbing</w:t>
            </w:r>
          </w:p>
        </w:tc>
      </w:tr>
      <w:tr w:rsidR="00FA5E45" w:rsidTr="00265EF0">
        <w:tc>
          <w:tcPr>
            <w:tcW w:w="4536" w:type="dxa"/>
          </w:tcPr>
          <w:p w:rsidR="00FA5E45" w:rsidRDefault="00FA5E45" w:rsidP="00265EF0">
            <w:pPr>
              <w:spacing w:line="360" w:lineRule="auto"/>
              <w:jc w:val="both"/>
              <w:rPr>
                <w:rFonts w:ascii="Times New Roman" w:hAnsi="Times New Roman" w:cs="Times New Roman"/>
                <w:sz w:val="24"/>
                <w:szCs w:val="24"/>
              </w:rPr>
            </w:pPr>
          </w:p>
          <w:p w:rsidR="00FA5E45" w:rsidRDefault="00FA5E45" w:rsidP="00265EF0">
            <w:pPr>
              <w:spacing w:line="360" w:lineRule="auto"/>
              <w:jc w:val="both"/>
              <w:rPr>
                <w:rFonts w:ascii="Times New Roman" w:hAnsi="Times New Roman" w:cs="Times New Roman"/>
                <w:sz w:val="24"/>
                <w:szCs w:val="24"/>
              </w:rPr>
            </w:pPr>
          </w:p>
          <w:p w:rsidR="00FA5E45" w:rsidRDefault="00FA5E45" w:rsidP="00265EF0">
            <w:pPr>
              <w:spacing w:line="360" w:lineRule="auto"/>
              <w:jc w:val="both"/>
              <w:rPr>
                <w:rFonts w:ascii="Times New Roman" w:hAnsi="Times New Roman" w:cs="Times New Roman"/>
                <w:sz w:val="24"/>
                <w:szCs w:val="24"/>
              </w:rPr>
            </w:pPr>
          </w:p>
          <w:p w:rsidR="00FA5E45" w:rsidRDefault="00FA5E45" w:rsidP="00265EF0">
            <w:pPr>
              <w:spacing w:line="360" w:lineRule="auto"/>
              <w:jc w:val="both"/>
              <w:rPr>
                <w:rFonts w:ascii="Times New Roman" w:hAnsi="Times New Roman" w:cs="Times New Roman"/>
                <w:sz w:val="24"/>
                <w:szCs w:val="24"/>
              </w:rPr>
            </w:pPr>
          </w:p>
          <w:p w:rsidR="00FA5E45" w:rsidRPr="00B772DD" w:rsidRDefault="00FA5E45" w:rsidP="00265EF0">
            <w:pPr>
              <w:spacing w:line="360" w:lineRule="auto"/>
              <w:jc w:val="both"/>
              <w:rPr>
                <w:rFonts w:ascii="Times New Roman" w:hAnsi="Times New Roman" w:cs="Times New Roman"/>
                <w:b/>
                <w:sz w:val="24"/>
                <w:szCs w:val="24"/>
              </w:rPr>
            </w:pPr>
            <w:r w:rsidRPr="00B772DD">
              <w:rPr>
                <w:rFonts w:ascii="Times New Roman" w:hAnsi="Times New Roman" w:cs="Times New Roman"/>
                <w:b/>
                <w:sz w:val="24"/>
                <w:szCs w:val="24"/>
              </w:rPr>
              <w:t>Dr. ACHMAD YUSUF, S.PdI., M.Pd</w:t>
            </w:r>
          </w:p>
          <w:p w:rsidR="00FA5E45" w:rsidRDefault="00FA5E45" w:rsidP="00265EF0">
            <w:pPr>
              <w:spacing w:line="360" w:lineRule="auto"/>
              <w:jc w:val="both"/>
              <w:rPr>
                <w:rFonts w:ascii="Times New Roman" w:hAnsi="Times New Roman" w:cs="Times New Roman"/>
                <w:sz w:val="24"/>
                <w:szCs w:val="24"/>
              </w:rPr>
            </w:pPr>
            <w:r w:rsidRPr="00B772DD">
              <w:rPr>
                <w:rFonts w:ascii="Times New Roman" w:hAnsi="Times New Roman" w:cs="Times New Roman"/>
                <w:b/>
                <w:sz w:val="24"/>
                <w:szCs w:val="24"/>
              </w:rPr>
              <w:t>NIP.Y 0860905069</w:t>
            </w:r>
          </w:p>
        </w:tc>
        <w:tc>
          <w:tcPr>
            <w:tcW w:w="4678" w:type="dxa"/>
          </w:tcPr>
          <w:p w:rsidR="00FA5E45" w:rsidRDefault="00FA5E45" w:rsidP="00265EF0">
            <w:pPr>
              <w:spacing w:line="360" w:lineRule="auto"/>
              <w:jc w:val="both"/>
              <w:rPr>
                <w:rFonts w:ascii="Times New Roman" w:hAnsi="Times New Roman" w:cs="Times New Roman"/>
                <w:b/>
                <w:sz w:val="24"/>
                <w:szCs w:val="24"/>
              </w:rPr>
            </w:pPr>
          </w:p>
          <w:p w:rsidR="00FA5E45" w:rsidRDefault="00FA5E45" w:rsidP="00265EF0">
            <w:pPr>
              <w:spacing w:line="360" w:lineRule="auto"/>
              <w:jc w:val="both"/>
              <w:rPr>
                <w:rFonts w:ascii="Times New Roman" w:hAnsi="Times New Roman" w:cs="Times New Roman"/>
                <w:b/>
                <w:sz w:val="24"/>
                <w:szCs w:val="24"/>
              </w:rPr>
            </w:pPr>
          </w:p>
          <w:p w:rsidR="00FA5E45" w:rsidRDefault="00FA5E45" w:rsidP="00265EF0">
            <w:pPr>
              <w:spacing w:line="360" w:lineRule="auto"/>
              <w:jc w:val="both"/>
              <w:rPr>
                <w:rFonts w:ascii="Times New Roman" w:hAnsi="Times New Roman" w:cs="Times New Roman"/>
                <w:b/>
                <w:sz w:val="24"/>
                <w:szCs w:val="24"/>
              </w:rPr>
            </w:pPr>
          </w:p>
          <w:p w:rsidR="00FA5E45" w:rsidRDefault="00FA5E45" w:rsidP="00265EF0">
            <w:pPr>
              <w:spacing w:line="360" w:lineRule="auto"/>
              <w:jc w:val="both"/>
              <w:rPr>
                <w:rFonts w:ascii="Times New Roman" w:hAnsi="Times New Roman" w:cs="Times New Roman"/>
                <w:b/>
                <w:sz w:val="24"/>
                <w:szCs w:val="24"/>
              </w:rPr>
            </w:pPr>
          </w:p>
          <w:p w:rsidR="00FA5E45" w:rsidRDefault="00FA5E45" w:rsidP="00265EF0">
            <w:pPr>
              <w:jc w:val="both"/>
              <w:rPr>
                <w:rFonts w:ascii="Times New Roman" w:hAnsi="Times New Roman" w:cs="Times New Roman"/>
                <w:b/>
                <w:sz w:val="24"/>
                <w:szCs w:val="24"/>
              </w:rPr>
            </w:pPr>
            <w:r>
              <w:rPr>
                <w:rFonts w:ascii="Times New Roman" w:hAnsi="Times New Roman" w:cs="Times New Roman"/>
                <w:b/>
                <w:sz w:val="24"/>
                <w:szCs w:val="24"/>
              </w:rPr>
              <w:t>WIWIN FACHRUDIN YUSUF, S.Ag., MA</w:t>
            </w:r>
          </w:p>
          <w:p w:rsidR="00FA5E45" w:rsidRDefault="00FA5E45" w:rsidP="00265EF0">
            <w:pPr>
              <w:spacing w:line="360" w:lineRule="auto"/>
              <w:jc w:val="both"/>
              <w:rPr>
                <w:rFonts w:ascii="Times New Roman" w:hAnsi="Times New Roman" w:cs="Times New Roman"/>
                <w:b/>
                <w:sz w:val="24"/>
                <w:szCs w:val="24"/>
              </w:rPr>
            </w:pPr>
            <w:r>
              <w:rPr>
                <w:rFonts w:ascii="Times New Roman" w:hAnsi="Times New Roman" w:cs="Times New Roman"/>
                <w:b/>
                <w:sz w:val="24"/>
                <w:szCs w:val="24"/>
              </w:rPr>
              <w:t>NIP. Y 0860205002</w:t>
            </w:r>
          </w:p>
        </w:tc>
      </w:tr>
    </w:tbl>
    <w:p w:rsidR="00FA5E45" w:rsidRPr="00B67C60" w:rsidRDefault="00FA5E45" w:rsidP="00FA5E45">
      <w:pPr>
        <w:spacing w:after="0" w:line="360" w:lineRule="auto"/>
        <w:jc w:val="center"/>
        <w:rPr>
          <w:rFonts w:ascii="Times New Roman" w:hAnsi="Times New Roman" w:cs="Times New Roman"/>
          <w:b/>
          <w:sz w:val="24"/>
          <w:szCs w:val="24"/>
        </w:rPr>
      </w:pPr>
    </w:p>
    <w:p w:rsidR="00FA5E45" w:rsidRDefault="00FA5E45" w:rsidP="00FA5E45"/>
    <w:p w:rsidR="00FA5E45" w:rsidRDefault="00FA5E45">
      <w:pPr>
        <w:rPr>
          <w:rFonts w:ascii="Times New Roman" w:hAnsi="Times New Roman" w:cs="Times New Roman"/>
          <w:b/>
          <w:sz w:val="24"/>
          <w:szCs w:val="24"/>
        </w:rPr>
      </w:pPr>
    </w:p>
    <w:p w:rsidR="00FA5E45" w:rsidRPr="00181420" w:rsidRDefault="00FA5E45" w:rsidP="00C162CD">
      <w:pPr>
        <w:pStyle w:val="Heading1"/>
      </w:pPr>
      <w:bookmarkStart w:id="2" w:name="_Toc136417575"/>
      <w:bookmarkStart w:id="3" w:name="_Toc136418348"/>
      <w:r w:rsidRPr="00181420">
        <w:lastRenderedPageBreak/>
        <w:t>HALAMAN PENGESAHAN</w:t>
      </w:r>
      <w:bookmarkEnd w:id="2"/>
      <w:bookmarkEnd w:id="3"/>
    </w:p>
    <w:p w:rsidR="00FA5E45" w:rsidRDefault="00FA5E45" w:rsidP="00FA5E45">
      <w:pPr>
        <w:spacing w:after="0" w:line="360" w:lineRule="auto"/>
        <w:contextualSpacing/>
        <w:jc w:val="center"/>
        <w:rPr>
          <w:rFonts w:ascii="Times New Roman" w:hAnsi="Times New Roman" w:cs="Times New Roman"/>
          <w:b/>
          <w:sz w:val="24"/>
          <w:szCs w:val="24"/>
        </w:rPr>
      </w:pPr>
    </w:p>
    <w:p w:rsidR="00FA5E45" w:rsidRDefault="00FA5E45" w:rsidP="00FA5E45">
      <w:pPr>
        <w:spacing w:after="0" w:line="360" w:lineRule="auto"/>
        <w:contextualSpacing/>
        <w:jc w:val="center"/>
        <w:rPr>
          <w:rFonts w:ascii="Times New Roman" w:hAnsi="Times New Roman" w:cs="Times New Roman"/>
          <w:b/>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Proposal oleh Anggun Taqiyuddin Prabowo ini telah dipertahankan di depan Dewan Penguji pada tanggal ………………2023</w:t>
      </w: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Pasuruan, ……………2023</w:t>
      </w:r>
    </w:p>
    <w:p w:rsidR="00FA5E45" w:rsidRDefault="00FA5E45" w:rsidP="00FA5E4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Dewan Penguji,</w:t>
      </w: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Penguji I</w:t>
      </w: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Penguji II</w:t>
      </w: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 Penguji II</w:t>
      </w: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p w:rsidR="00FA5E45" w:rsidRDefault="00FA5E45" w:rsidP="00FA5E45">
      <w:pPr>
        <w:spacing w:after="0" w:line="360" w:lineRule="auto"/>
        <w:contextualSpacing/>
        <w:jc w:val="both"/>
        <w:rPr>
          <w:rFonts w:ascii="Times New Roman" w:hAnsi="Times New Roman" w:cs="Times New Roman"/>
          <w:sz w:val="24"/>
          <w:szCs w:val="24"/>
        </w:rPr>
      </w:pP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4111"/>
      </w:tblGrid>
      <w:tr w:rsidR="00FA5E45" w:rsidTr="00265EF0">
        <w:tc>
          <w:tcPr>
            <w:tcW w:w="4673" w:type="dxa"/>
          </w:tcPr>
          <w:p w:rsidR="00FA5E45" w:rsidRDefault="00FA5E45" w:rsidP="00265EF0">
            <w:pPr>
              <w:jc w:val="both"/>
              <w:rPr>
                <w:rFonts w:ascii="Times New Roman" w:hAnsi="Times New Roman" w:cs="Times New Roman"/>
                <w:sz w:val="24"/>
                <w:szCs w:val="24"/>
              </w:rPr>
            </w:pPr>
            <w:r>
              <w:rPr>
                <w:rFonts w:ascii="Times New Roman" w:hAnsi="Times New Roman" w:cs="Times New Roman"/>
                <w:sz w:val="24"/>
                <w:szCs w:val="24"/>
              </w:rPr>
              <w:t>Mengesahkan,</w:t>
            </w:r>
          </w:p>
          <w:p w:rsidR="00FA5E45" w:rsidRDefault="00FA5E45" w:rsidP="00265EF0">
            <w:pPr>
              <w:jc w:val="both"/>
              <w:rPr>
                <w:rFonts w:ascii="Times New Roman" w:hAnsi="Times New Roman" w:cs="Times New Roman"/>
                <w:sz w:val="24"/>
                <w:szCs w:val="24"/>
              </w:rPr>
            </w:pPr>
            <w:r>
              <w:rPr>
                <w:rFonts w:ascii="Times New Roman" w:hAnsi="Times New Roman" w:cs="Times New Roman"/>
                <w:sz w:val="24"/>
                <w:szCs w:val="24"/>
              </w:rPr>
              <w:t>Dekan Fakultas Agama Islam</w:t>
            </w:r>
          </w:p>
          <w:p w:rsidR="00FA5E45" w:rsidRDefault="00FA5E45" w:rsidP="00265EF0">
            <w:pPr>
              <w:jc w:val="both"/>
              <w:rPr>
                <w:rFonts w:ascii="Times New Roman" w:hAnsi="Times New Roman" w:cs="Times New Roman"/>
                <w:sz w:val="24"/>
                <w:szCs w:val="24"/>
              </w:rPr>
            </w:pPr>
            <w:r>
              <w:rPr>
                <w:rFonts w:ascii="Times New Roman" w:hAnsi="Times New Roman" w:cs="Times New Roman"/>
                <w:sz w:val="24"/>
                <w:szCs w:val="24"/>
              </w:rPr>
              <w:t>Universitas Yudharta Pasuruan</w:t>
            </w: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b/>
                <w:sz w:val="24"/>
                <w:szCs w:val="24"/>
              </w:rPr>
            </w:pPr>
            <w:r>
              <w:rPr>
                <w:rFonts w:ascii="Times New Roman" w:hAnsi="Times New Roman" w:cs="Times New Roman"/>
                <w:b/>
                <w:sz w:val="24"/>
                <w:szCs w:val="24"/>
              </w:rPr>
              <w:t>Dr. AHMAD MA’RUF, S.Pd., M.PdI</w:t>
            </w:r>
          </w:p>
          <w:p w:rsidR="00FA5E45" w:rsidRPr="00D24961" w:rsidRDefault="00FA5E45" w:rsidP="00265EF0">
            <w:pPr>
              <w:jc w:val="both"/>
              <w:rPr>
                <w:rFonts w:ascii="Times New Roman" w:hAnsi="Times New Roman" w:cs="Times New Roman"/>
                <w:b/>
                <w:sz w:val="24"/>
                <w:szCs w:val="24"/>
              </w:rPr>
            </w:pPr>
            <w:r>
              <w:rPr>
                <w:rFonts w:ascii="Times New Roman" w:hAnsi="Times New Roman" w:cs="Times New Roman"/>
                <w:b/>
                <w:sz w:val="24"/>
                <w:szCs w:val="24"/>
              </w:rPr>
              <w:t>NIP. Y 0860805073</w:t>
            </w:r>
          </w:p>
        </w:tc>
        <w:tc>
          <w:tcPr>
            <w:tcW w:w="4111" w:type="dxa"/>
          </w:tcPr>
          <w:p w:rsidR="00FA5E45" w:rsidRDefault="00FA5E45" w:rsidP="00265EF0">
            <w:pPr>
              <w:jc w:val="both"/>
              <w:rPr>
                <w:rFonts w:ascii="Times New Roman" w:hAnsi="Times New Roman" w:cs="Times New Roman"/>
                <w:sz w:val="24"/>
                <w:szCs w:val="24"/>
              </w:rPr>
            </w:pPr>
            <w:r>
              <w:rPr>
                <w:rFonts w:ascii="Times New Roman" w:hAnsi="Times New Roman" w:cs="Times New Roman"/>
                <w:sz w:val="24"/>
                <w:szCs w:val="24"/>
              </w:rPr>
              <w:t>Mengetahui,</w:t>
            </w:r>
          </w:p>
          <w:p w:rsidR="00FA5E45" w:rsidRDefault="00FA5E45" w:rsidP="00265EF0">
            <w:pPr>
              <w:jc w:val="both"/>
              <w:rPr>
                <w:rFonts w:ascii="Times New Roman" w:hAnsi="Times New Roman" w:cs="Times New Roman"/>
                <w:sz w:val="24"/>
                <w:szCs w:val="24"/>
              </w:rPr>
            </w:pPr>
            <w:r>
              <w:rPr>
                <w:rFonts w:ascii="Times New Roman" w:hAnsi="Times New Roman" w:cs="Times New Roman"/>
                <w:sz w:val="24"/>
                <w:szCs w:val="24"/>
              </w:rPr>
              <w:t>Ketua Program Studi</w:t>
            </w:r>
          </w:p>
          <w:p w:rsidR="00FA5E45" w:rsidRDefault="00FA5E45" w:rsidP="00265EF0">
            <w:pPr>
              <w:jc w:val="both"/>
              <w:rPr>
                <w:rFonts w:ascii="Times New Roman" w:hAnsi="Times New Roman" w:cs="Times New Roman"/>
                <w:sz w:val="24"/>
                <w:szCs w:val="24"/>
              </w:rPr>
            </w:pPr>
            <w:r>
              <w:rPr>
                <w:rFonts w:ascii="Times New Roman" w:hAnsi="Times New Roman" w:cs="Times New Roman"/>
                <w:sz w:val="24"/>
                <w:szCs w:val="24"/>
              </w:rPr>
              <w:t>Pendidikan Agama Islam</w:t>
            </w: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sz w:val="24"/>
                <w:szCs w:val="24"/>
              </w:rPr>
            </w:pPr>
          </w:p>
          <w:p w:rsidR="00FA5E45" w:rsidRDefault="00FA5E45" w:rsidP="00265EF0">
            <w:pPr>
              <w:jc w:val="both"/>
              <w:rPr>
                <w:rFonts w:ascii="Times New Roman" w:hAnsi="Times New Roman" w:cs="Times New Roman"/>
                <w:b/>
                <w:sz w:val="24"/>
                <w:szCs w:val="24"/>
              </w:rPr>
            </w:pPr>
            <w:r>
              <w:rPr>
                <w:rFonts w:ascii="Times New Roman" w:hAnsi="Times New Roman" w:cs="Times New Roman"/>
                <w:b/>
                <w:sz w:val="24"/>
                <w:szCs w:val="24"/>
              </w:rPr>
              <w:t>Dr. ACHMAD YUSUF, S.PdI., M.Pd</w:t>
            </w:r>
          </w:p>
          <w:p w:rsidR="00FA5E45" w:rsidRPr="00D24961" w:rsidRDefault="00FA5E45" w:rsidP="00265EF0">
            <w:pPr>
              <w:jc w:val="both"/>
              <w:rPr>
                <w:rFonts w:ascii="Times New Roman" w:hAnsi="Times New Roman" w:cs="Times New Roman"/>
                <w:b/>
                <w:sz w:val="24"/>
                <w:szCs w:val="24"/>
              </w:rPr>
            </w:pPr>
            <w:r>
              <w:rPr>
                <w:rFonts w:ascii="Times New Roman" w:hAnsi="Times New Roman" w:cs="Times New Roman"/>
                <w:b/>
                <w:sz w:val="24"/>
                <w:szCs w:val="24"/>
              </w:rPr>
              <w:t>NIP. Y 0860905069</w:t>
            </w:r>
          </w:p>
        </w:tc>
      </w:tr>
    </w:tbl>
    <w:p w:rsidR="00FA5E45" w:rsidRPr="00E27470" w:rsidRDefault="00FA5E45" w:rsidP="00FA5E45">
      <w:pPr>
        <w:spacing w:after="0" w:line="480" w:lineRule="auto"/>
        <w:jc w:val="both"/>
        <w:rPr>
          <w:rFonts w:ascii="Times New Roman" w:hAnsi="Times New Roman" w:cs="Times New Roman"/>
          <w:sz w:val="24"/>
          <w:szCs w:val="24"/>
        </w:rPr>
      </w:pPr>
    </w:p>
    <w:p w:rsidR="00FA5E45" w:rsidRDefault="00FA5E45" w:rsidP="00C162CD">
      <w:pPr>
        <w:pStyle w:val="Heading1"/>
      </w:pPr>
      <w:bookmarkStart w:id="4" w:name="_Toc136417576"/>
      <w:bookmarkStart w:id="5" w:name="_Toc136418349"/>
      <w:r w:rsidRPr="00181420">
        <w:t>MOTTO</w:t>
      </w:r>
      <w:bookmarkEnd w:id="4"/>
      <w:bookmarkEnd w:id="5"/>
    </w:p>
    <w:p w:rsidR="00152084" w:rsidRDefault="00152084" w:rsidP="00152084"/>
    <w:p w:rsidR="00152084" w:rsidRPr="00152084" w:rsidRDefault="00152084" w:rsidP="0015208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K</w:t>
      </w:r>
      <w:r w:rsidRPr="00152084">
        <w:rPr>
          <w:rFonts w:ascii="Times New Roman" w:hAnsi="Times New Roman" w:cs="Times New Roman"/>
          <w:sz w:val="24"/>
          <w:szCs w:val="24"/>
          <w:lang w:val="id-ID"/>
        </w:rPr>
        <w:t>esuksesan seorang anak tidak lepas dari do’a dan restu orang tua</w:t>
      </w:r>
    </w:p>
    <w:p w:rsidR="00FA5E45" w:rsidRDefault="00FA5E45">
      <w:pPr>
        <w:rPr>
          <w:rFonts w:ascii="Times New Roman" w:hAnsi="Times New Roman" w:cs="Times New Roman"/>
          <w:b/>
          <w:sz w:val="24"/>
          <w:szCs w:val="24"/>
        </w:rPr>
      </w:pPr>
      <w:r>
        <w:rPr>
          <w:rFonts w:ascii="Times New Roman" w:hAnsi="Times New Roman" w:cs="Times New Roman"/>
          <w:b/>
          <w:sz w:val="24"/>
          <w:szCs w:val="24"/>
        </w:rPr>
        <w:br w:type="page"/>
      </w:r>
    </w:p>
    <w:p w:rsidR="00FA5E45" w:rsidRDefault="00FA5E45" w:rsidP="00C162CD">
      <w:pPr>
        <w:pStyle w:val="Heading1"/>
      </w:pPr>
      <w:bookmarkStart w:id="6" w:name="_Toc136417577"/>
      <w:bookmarkStart w:id="7" w:name="_Toc136418350"/>
      <w:r w:rsidRPr="00181420">
        <w:lastRenderedPageBreak/>
        <w:t>PERSEMBAHAN</w:t>
      </w:r>
      <w:bookmarkEnd w:id="6"/>
      <w:bookmarkEnd w:id="7"/>
    </w:p>
    <w:p w:rsidR="003E3B4E" w:rsidRDefault="003E3B4E" w:rsidP="003E3B4E">
      <w:pPr>
        <w:spacing w:after="0" w:line="360" w:lineRule="auto"/>
        <w:jc w:val="both"/>
        <w:rPr>
          <w:rFonts w:ascii="Times New Roman" w:hAnsi="Times New Roman" w:cs="Times New Roman"/>
          <w:sz w:val="24"/>
          <w:szCs w:val="24"/>
        </w:rPr>
      </w:pPr>
    </w:p>
    <w:p w:rsidR="003E3B4E" w:rsidRPr="003E3B4E" w:rsidRDefault="003E3B4E" w:rsidP="003E3B4E">
      <w:pPr>
        <w:pStyle w:val="ListParagraph"/>
        <w:numPr>
          <w:ilvl w:val="0"/>
          <w:numId w:val="45"/>
        </w:numPr>
        <w:spacing w:after="0" w:line="360" w:lineRule="auto"/>
        <w:jc w:val="both"/>
        <w:rPr>
          <w:rFonts w:ascii="Times New Roman" w:hAnsi="Times New Roman" w:cs="Times New Roman"/>
          <w:sz w:val="24"/>
          <w:szCs w:val="24"/>
          <w:lang w:val="id-ID"/>
        </w:rPr>
      </w:pPr>
      <w:r w:rsidRPr="003E3B4E">
        <w:rPr>
          <w:rFonts w:ascii="Times New Roman" w:hAnsi="Times New Roman" w:cs="Times New Roman"/>
          <w:sz w:val="24"/>
          <w:szCs w:val="24"/>
          <w:lang w:val="id-ID"/>
        </w:rPr>
        <w:t>Puji syukur saya panjatkan kehadirat allah SWT yang telah memberikan dan melimpahkan nikmat dan rizkinya sehingga saya dapat menyelesaikan tugas akhir ini dalam menempuh pendidikan S1 di Universitas Yudhrta Pauruan dengan lancar dan sehat walafiat</w:t>
      </w:r>
    </w:p>
    <w:p w:rsidR="003E3B4E" w:rsidRPr="003E3B4E" w:rsidRDefault="003E3B4E" w:rsidP="003E3B4E">
      <w:pPr>
        <w:pStyle w:val="ListParagraph"/>
        <w:numPr>
          <w:ilvl w:val="0"/>
          <w:numId w:val="45"/>
        </w:numPr>
        <w:spacing w:after="0" w:line="360" w:lineRule="auto"/>
        <w:jc w:val="both"/>
        <w:rPr>
          <w:rFonts w:ascii="Times New Roman" w:hAnsi="Times New Roman" w:cs="Times New Roman"/>
          <w:sz w:val="24"/>
          <w:szCs w:val="24"/>
          <w:lang w:val="id-ID"/>
        </w:rPr>
      </w:pPr>
      <w:r w:rsidRPr="003E3B4E">
        <w:rPr>
          <w:rFonts w:ascii="Times New Roman" w:hAnsi="Times New Roman" w:cs="Times New Roman"/>
          <w:sz w:val="24"/>
          <w:szCs w:val="24"/>
          <w:lang w:val="id-ID"/>
        </w:rPr>
        <w:t>Karya ini saya persembahkan untuk</w:t>
      </w:r>
      <w:r w:rsidRPr="003E3B4E">
        <w:rPr>
          <w:rFonts w:ascii="Times New Roman" w:hAnsi="Times New Roman" w:cs="Times New Roman"/>
          <w:sz w:val="24"/>
          <w:szCs w:val="24"/>
        </w:rPr>
        <w:t xml:space="preserve"> kedua</w:t>
      </w:r>
      <w:r w:rsidRPr="003E3B4E">
        <w:rPr>
          <w:rFonts w:ascii="Times New Roman" w:hAnsi="Times New Roman" w:cs="Times New Roman"/>
          <w:sz w:val="24"/>
          <w:szCs w:val="24"/>
          <w:lang w:val="id-ID"/>
        </w:rPr>
        <w:t xml:space="preserve"> orang tua saya kepada bapak yang selalu memberikan semangat dan dorongan dalam proses pendidikan sampai dengan titik ini. Kepada ibu yang selalu mendoakan saya dalam setiap sujudnya sehingga dalam proses pendidikan sampai saat ini berjalan dengan lancar.</w:t>
      </w:r>
    </w:p>
    <w:p w:rsidR="003E3B4E" w:rsidRPr="003E3B4E" w:rsidRDefault="003E3B4E" w:rsidP="003E3B4E">
      <w:pPr>
        <w:pStyle w:val="ListParagraph"/>
        <w:numPr>
          <w:ilvl w:val="0"/>
          <w:numId w:val="45"/>
        </w:numPr>
        <w:spacing w:after="0" w:line="360" w:lineRule="auto"/>
        <w:jc w:val="both"/>
        <w:rPr>
          <w:rFonts w:ascii="Times New Roman" w:hAnsi="Times New Roman" w:cs="Times New Roman"/>
          <w:sz w:val="24"/>
          <w:szCs w:val="24"/>
          <w:lang w:val="id-ID"/>
        </w:rPr>
      </w:pPr>
      <w:r w:rsidRPr="003E3B4E">
        <w:rPr>
          <w:rFonts w:ascii="Times New Roman" w:hAnsi="Times New Roman" w:cs="Times New Roman"/>
          <w:sz w:val="24"/>
          <w:szCs w:val="24"/>
          <w:lang w:val="id-ID"/>
        </w:rPr>
        <w:t>Teruntuk dosen pembimbing saya yang sangat berjasa beliau rela meluangkan waktunya untuk menuntun dan membeimbing saya dalam proses pengerjaan tugas akhir ini sampai selesai.</w:t>
      </w:r>
    </w:p>
    <w:p w:rsidR="003E3B4E" w:rsidRPr="003E3B4E" w:rsidRDefault="003E3B4E" w:rsidP="003E3B4E">
      <w:pPr>
        <w:pStyle w:val="ListParagraph"/>
        <w:numPr>
          <w:ilvl w:val="0"/>
          <w:numId w:val="45"/>
        </w:numPr>
        <w:spacing w:after="0" w:line="360" w:lineRule="auto"/>
        <w:jc w:val="both"/>
        <w:rPr>
          <w:rFonts w:ascii="Times New Roman" w:hAnsi="Times New Roman" w:cs="Times New Roman"/>
          <w:sz w:val="24"/>
          <w:szCs w:val="24"/>
          <w:lang w:val="id-ID"/>
        </w:rPr>
      </w:pPr>
      <w:r w:rsidRPr="003E3B4E">
        <w:rPr>
          <w:rFonts w:ascii="Times New Roman" w:hAnsi="Times New Roman" w:cs="Times New Roman"/>
          <w:sz w:val="24"/>
          <w:szCs w:val="24"/>
          <w:lang w:val="id-ID"/>
        </w:rPr>
        <w:t>Dan tidak lupa kepada seluruh partner, teman-teman, dan keluarga saya yang selalu mendukung akan perjalanan saya dan rela meluangkan waktunya untuk membantu dalam proses penyelesaian tugas akhir ini.</w:t>
      </w:r>
    </w:p>
    <w:p w:rsidR="003E3B4E" w:rsidRPr="003E3B4E" w:rsidRDefault="003E3B4E" w:rsidP="003E3B4E">
      <w:pPr>
        <w:pStyle w:val="ListParagraph"/>
        <w:numPr>
          <w:ilvl w:val="0"/>
          <w:numId w:val="45"/>
        </w:numPr>
        <w:spacing w:after="0" w:line="360" w:lineRule="auto"/>
        <w:jc w:val="both"/>
        <w:rPr>
          <w:rFonts w:ascii="Times New Roman" w:hAnsi="Times New Roman" w:cs="Times New Roman"/>
          <w:sz w:val="24"/>
          <w:szCs w:val="24"/>
          <w:lang w:val="id-ID"/>
        </w:rPr>
      </w:pPr>
      <w:r w:rsidRPr="003E3B4E">
        <w:rPr>
          <w:rFonts w:ascii="Times New Roman" w:hAnsi="Times New Roman" w:cs="Times New Roman"/>
          <w:sz w:val="24"/>
          <w:szCs w:val="24"/>
          <w:lang w:val="id-ID"/>
        </w:rPr>
        <w:t>Dan tidak kalah pentingnya saya ucapkan banyak terim</w:t>
      </w:r>
      <w:r w:rsidRPr="003E3B4E">
        <w:rPr>
          <w:rFonts w:ascii="Times New Roman" w:hAnsi="Times New Roman" w:cs="Times New Roman"/>
          <w:sz w:val="24"/>
          <w:szCs w:val="24"/>
        </w:rPr>
        <w:t xml:space="preserve">a </w:t>
      </w:r>
      <w:r w:rsidRPr="003E3B4E">
        <w:rPr>
          <w:rFonts w:ascii="Times New Roman" w:hAnsi="Times New Roman" w:cs="Times New Roman"/>
          <w:sz w:val="24"/>
          <w:szCs w:val="24"/>
          <w:lang w:val="id-ID"/>
        </w:rPr>
        <w:t>kasih kepada Wasilatur Rizkiyah Putri Sholihah, yang telah banyak berkontibusi dalam proses penyelesaian tugas akhir ini, beliau sangat berjasa dalam hal ini.</w:t>
      </w:r>
    </w:p>
    <w:p w:rsidR="00FA5E45" w:rsidRPr="003E3B4E" w:rsidRDefault="00FA5E45" w:rsidP="003E3B4E">
      <w:pPr>
        <w:spacing w:after="0" w:line="360" w:lineRule="auto"/>
        <w:jc w:val="both"/>
        <w:rPr>
          <w:rFonts w:ascii="Times New Roman" w:hAnsi="Times New Roman" w:cs="Times New Roman"/>
          <w:b/>
          <w:sz w:val="24"/>
          <w:szCs w:val="24"/>
        </w:rPr>
      </w:pPr>
      <w:r w:rsidRPr="003E3B4E">
        <w:rPr>
          <w:rFonts w:ascii="Times New Roman" w:hAnsi="Times New Roman" w:cs="Times New Roman"/>
          <w:b/>
          <w:sz w:val="24"/>
          <w:szCs w:val="24"/>
        </w:rPr>
        <w:br w:type="page"/>
      </w:r>
    </w:p>
    <w:p w:rsidR="00FA5E45" w:rsidRPr="00181420" w:rsidRDefault="00FA5E45" w:rsidP="00C162CD">
      <w:pPr>
        <w:pStyle w:val="Heading1"/>
      </w:pPr>
      <w:bookmarkStart w:id="8" w:name="_Toc136417578"/>
      <w:bookmarkStart w:id="9" w:name="_Toc136418351"/>
      <w:r w:rsidRPr="00181420">
        <w:lastRenderedPageBreak/>
        <w:t>PERNYATAAN KEASLIAN SKRIPSI</w:t>
      </w:r>
      <w:bookmarkEnd w:id="8"/>
      <w:bookmarkEnd w:id="9"/>
    </w:p>
    <w:p w:rsidR="00FA5E45" w:rsidRDefault="00FA5E45" w:rsidP="00FA5E45">
      <w:pPr>
        <w:spacing w:after="0" w:line="360" w:lineRule="auto"/>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4"/>
        <w:gridCol w:w="5381"/>
      </w:tblGrid>
      <w:tr w:rsidR="00FA5E45" w:rsidTr="00265EF0">
        <w:tc>
          <w:tcPr>
            <w:tcW w:w="7928" w:type="dxa"/>
            <w:gridSpan w:val="3"/>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Bismillahirrohmanirrohim</w:t>
            </w:r>
          </w:p>
        </w:tc>
      </w:tr>
      <w:tr w:rsidR="00FA5E45" w:rsidTr="00265EF0">
        <w:tc>
          <w:tcPr>
            <w:tcW w:w="7928" w:type="dxa"/>
            <w:gridSpan w:val="3"/>
          </w:tcPr>
          <w:p w:rsidR="00FA5E45" w:rsidRPr="00726756" w:rsidRDefault="00FA5E45" w:rsidP="00265EF0">
            <w:pPr>
              <w:spacing w:line="360" w:lineRule="auto"/>
              <w:jc w:val="both"/>
              <w:rPr>
                <w:rFonts w:ascii="Times New Roman" w:hAnsi="Times New Roman" w:cs="Times New Roman"/>
                <w:sz w:val="24"/>
                <w:szCs w:val="24"/>
              </w:rPr>
            </w:pPr>
            <w:r w:rsidRPr="00726756">
              <w:rPr>
                <w:rFonts w:ascii="Times New Roman" w:hAnsi="Times New Roman" w:cs="Times New Roman"/>
                <w:sz w:val="24"/>
                <w:szCs w:val="24"/>
              </w:rPr>
              <w:t>Yang bertanda tangan di bawah ini, saya:</w:t>
            </w:r>
          </w:p>
        </w:tc>
      </w:tr>
      <w:tr w:rsidR="00FA5E45" w:rsidTr="00265EF0">
        <w:tc>
          <w:tcPr>
            <w:tcW w:w="2263" w:type="dxa"/>
          </w:tcPr>
          <w:p w:rsidR="00FA5E45" w:rsidRPr="00726756" w:rsidRDefault="00FA5E45" w:rsidP="00265EF0">
            <w:pPr>
              <w:spacing w:line="360" w:lineRule="auto"/>
              <w:jc w:val="both"/>
              <w:rPr>
                <w:rFonts w:ascii="Times New Roman" w:hAnsi="Times New Roman" w:cs="Times New Roman"/>
                <w:sz w:val="24"/>
                <w:szCs w:val="24"/>
              </w:rPr>
            </w:pPr>
            <w:r w:rsidRPr="00726756">
              <w:rPr>
                <w:rFonts w:ascii="Times New Roman" w:hAnsi="Times New Roman" w:cs="Times New Roman"/>
                <w:sz w:val="24"/>
                <w:szCs w:val="24"/>
              </w:rPr>
              <w:t>Nama</w:t>
            </w:r>
          </w:p>
        </w:tc>
        <w:tc>
          <w:tcPr>
            <w:tcW w:w="284"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1"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Anggun Taqiyuddin Prabowo</w:t>
            </w:r>
          </w:p>
        </w:tc>
      </w:tr>
      <w:tr w:rsidR="00FA5E45" w:rsidTr="00265EF0">
        <w:tc>
          <w:tcPr>
            <w:tcW w:w="2263"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NIM</w:t>
            </w:r>
          </w:p>
        </w:tc>
        <w:tc>
          <w:tcPr>
            <w:tcW w:w="284"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1"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201986010071</w:t>
            </w:r>
          </w:p>
        </w:tc>
      </w:tr>
      <w:tr w:rsidR="00FA5E45" w:rsidTr="00265EF0">
        <w:tc>
          <w:tcPr>
            <w:tcW w:w="2263"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Program Studi</w:t>
            </w:r>
          </w:p>
        </w:tc>
        <w:tc>
          <w:tcPr>
            <w:tcW w:w="284"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1"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Pendidikan Agama Islam</w:t>
            </w:r>
          </w:p>
        </w:tc>
      </w:tr>
      <w:tr w:rsidR="00FA5E45" w:rsidTr="00265EF0">
        <w:tc>
          <w:tcPr>
            <w:tcW w:w="2263"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Fakultas</w:t>
            </w:r>
          </w:p>
        </w:tc>
        <w:tc>
          <w:tcPr>
            <w:tcW w:w="284"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1"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Agama Islam</w:t>
            </w:r>
          </w:p>
        </w:tc>
      </w:tr>
      <w:tr w:rsidR="00FA5E45" w:rsidTr="00265EF0">
        <w:tc>
          <w:tcPr>
            <w:tcW w:w="2263"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Judul</w:t>
            </w:r>
          </w:p>
        </w:tc>
        <w:tc>
          <w:tcPr>
            <w:tcW w:w="284"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1"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Implementasi Strategi Inkuiri Berbasis Metode Brainstorming Pada Mata Pelajaran PAI di SMK PGRI Pandaan - Pasuruan</w:t>
            </w:r>
          </w:p>
        </w:tc>
      </w:tr>
      <w:tr w:rsidR="00FA5E45" w:rsidTr="00265EF0">
        <w:tc>
          <w:tcPr>
            <w:tcW w:w="2263"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Alamat</w:t>
            </w:r>
          </w:p>
        </w:tc>
        <w:tc>
          <w:tcPr>
            <w:tcW w:w="284"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381" w:type="dxa"/>
          </w:tcPr>
          <w:p w:rsidR="00FA5E45" w:rsidRPr="00726756"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Wiwitan Barat Kec. Lamasi Kab. Luwu Sulawesi Selatan</w:t>
            </w:r>
          </w:p>
        </w:tc>
      </w:tr>
      <w:tr w:rsidR="00FA5E45" w:rsidTr="00265EF0">
        <w:tc>
          <w:tcPr>
            <w:tcW w:w="2263" w:type="dxa"/>
          </w:tcPr>
          <w:p w:rsidR="00FA5E45" w:rsidRDefault="00FA5E45" w:rsidP="00265EF0">
            <w:pPr>
              <w:spacing w:line="360" w:lineRule="auto"/>
              <w:jc w:val="both"/>
              <w:rPr>
                <w:rFonts w:ascii="Times New Roman" w:hAnsi="Times New Roman" w:cs="Times New Roman"/>
                <w:sz w:val="24"/>
                <w:szCs w:val="24"/>
              </w:rPr>
            </w:pPr>
          </w:p>
        </w:tc>
        <w:tc>
          <w:tcPr>
            <w:tcW w:w="284" w:type="dxa"/>
          </w:tcPr>
          <w:p w:rsidR="00FA5E45" w:rsidRDefault="00FA5E45" w:rsidP="00265EF0">
            <w:pPr>
              <w:spacing w:line="360" w:lineRule="auto"/>
              <w:jc w:val="both"/>
              <w:rPr>
                <w:rFonts w:ascii="Times New Roman" w:hAnsi="Times New Roman" w:cs="Times New Roman"/>
                <w:sz w:val="24"/>
                <w:szCs w:val="24"/>
              </w:rPr>
            </w:pPr>
          </w:p>
        </w:tc>
        <w:tc>
          <w:tcPr>
            <w:tcW w:w="5381" w:type="dxa"/>
          </w:tcPr>
          <w:p w:rsidR="00FA5E45" w:rsidRPr="00726756" w:rsidRDefault="00FA5E45" w:rsidP="00265EF0">
            <w:pPr>
              <w:spacing w:line="360" w:lineRule="auto"/>
              <w:jc w:val="both"/>
              <w:rPr>
                <w:rFonts w:ascii="Times New Roman" w:hAnsi="Times New Roman" w:cs="Times New Roman"/>
                <w:sz w:val="24"/>
                <w:szCs w:val="24"/>
              </w:rPr>
            </w:pPr>
          </w:p>
        </w:tc>
      </w:tr>
      <w:tr w:rsidR="00FA5E45" w:rsidTr="00265EF0">
        <w:tc>
          <w:tcPr>
            <w:tcW w:w="7928" w:type="dxa"/>
            <w:gridSpan w:val="3"/>
          </w:tcPr>
          <w:p w:rsidR="00FA5E45" w:rsidRDefault="00FA5E45" w:rsidP="00265EF0">
            <w:pPr>
              <w:spacing w:line="360" w:lineRule="auto"/>
              <w:jc w:val="both"/>
              <w:rPr>
                <w:rFonts w:ascii="Times New Roman" w:hAnsi="Times New Roman" w:cs="Times New Roman"/>
                <w:sz w:val="24"/>
                <w:szCs w:val="24"/>
              </w:rPr>
            </w:pPr>
            <w:r>
              <w:rPr>
                <w:rFonts w:ascii="Times New Roman" w:hAnsi="Times New Roman" w:cs="Times New Roman"/>
                <w:sz w:val="24"/>
                <w:szCs w:val="24"/>
              </w:rPr>
              <w:t>Menyatakan dengan sesungguhnya bahwa:</w:t>
            </w:r>
          </w:p>
          <w:p w:rsidR="00FA5E45" w:rsidRDefault="00FA5E45" w:rsidP="0083370F">
            <w:pPr>
              <w:pStyle w:val="ListParagraph"/>
              <w:numPr>
                <w:ilvl w:val="0"/>
                <w:numId w:val="44"/>
              </w:numPr>
              <w:spacing w:line="360" w:lineRule="auto"/>
              <w:ind w:left="454"/>
              <w:jc w:val="both"/>
              <w:rPr>
                <w:rFonts w:ascii="Times New Roman" w:hAnsi="Times New Roman" w:cs="Times New Roman"/>
                <w:sz w:val="24"/>
                <w:szCs w:val="24"/>
              </w:rPr>
            </w:pPr>
            <w:r>
              <w:rPr>
                <w:rFonts w:ascii="Times New Roman" w:hAnsi="Times New Roman" w:cs="Times New Roman"/>
                <w:sz w:val="24"/>
                <w:szCs w:val="24"/>
              </w:rPr>
              <w:t>Skripsi ini tidak pernah dikumpulkan kepada lembaga-lembaga pendidikan tinggi manapun untuk mendapatkan gelar akademik apapun.</w:t>
            </w:r>
          </w:p>
          <w:p w:rsidR="00FA5E45" w:rsidRDefault="00FA5E45" w:rsidP="0083370F">
            <w:pPr>
              <w:pStyle w:val="ListParagraph"/>
              <w:numPr>
                <w:ilvl w:val="0"/>
                <w:numId w:val="44"/>
              </w:numPr>
              <w:spacing w:line="360" w:lineRule="auto"/>
              <w:ind w:left="454"/>
              <w:jc w:val="both"/>
              <w:rPr>
                <w:rFonts w:ascii="Times New Roman" w:hAnsi="Times New Roman" w:cs="Times New Roman"/>
                <w:sz w:val="24"/>
                <w:szCs w:val="24"/>
              </w:rPr>
            </w:pPr>
            <w:r>
              <w:rPr>
                <w:rFonts w:ascii="Times New Roman" w:hAnsi="Times New Roman" w:cs="Times New Roman"/>
                <w:sz w:val="24"/>
                <w:szCs w:val="24"/>
              </w:rPr>
              <w:t>Skripsi ini adalah benar-benar hasil karya saya secara mandiri dan bukan merupakan hasil plagiasi (jiplakan) atas karya orang lain.</w:t>
            </w:r>
          </w:p>
          <w:p w:rsidR="00FA5E45" w:rsidRPr="00726756" w:rsidRDefault="00FA5E45" w:rsidP="0083370F">
            <w:pPr>
              <w:pStyle w:val="ListParagraph"/>
              <w:numPr>
                <w:ilvl w:val="0"/>
                <w:numId w:val="44"/>
              </w:numPr>
              <w:spacing w:line="360" w:lineRule="auto"/>
              <w:ind w:left="454"/>
              <w:jc w:val="both"/>
              <w:rPr>
                <w:rFonts w:ascii="Times New Roman" w:hAnsi="Times New Roman" w:cs="Times New Roman"/>
                <w:sz w:val="24"/>
                <w:szCs w:val="24"/>
              </w:rPr>
            </w:pPr>
            <w:r>
              <w:rPr>
                <w:rFonts w:ascii="Times New Roman" w:hAnsi="Times New Roman" w:cs="Times New Roman"/>
                <w:sz w:val="24"/>
                <w:szCs w:val="24"/>
              </w:rPr>
              <w:t>Apabila dikemudian hari terbukti atau dapat dibuktikan skripsi ini sebagai hasil plagiasi, saya bersedia menanggung segala konsekuensi hukum yang terjadi.</w:t>
            </w:r>
          </w:p>
        </w:tc>
      </w:tr>
    </w:tbl>
    <w:p w:rsidR="00FA5E45" w:rsidRDefault="00FA5E45" w:rsidP="00FA5E45">
      <w:pPr>
        <w:spacing w:after="0" w:line="360" w:lineRule="auto"/>
        <w:jc w:val="both"/>
        <w:rPr>
          <w:rFonts w:ascii="Times New Roman" w:hAnsi="Times New Roman" w:cs="Times New Roman"/>
          <w:b/>
          <w:sz w:val="24"/>
          <w:szCs w:val="24"/>
        </w:rPr>
      </w:pPr>
    </w:p>
    <w:p w:rsidR="00FA5E45" w:rsidRDefault="00FA5E45" w:rsidP="00FA5E45">
      <w:pPr>
        <w:spacing w:after="0" w:line="360" w:lineRule="auto"/>
        <w:jc w:val="both"/>
        <w:rPr>
          <w:rFonts w:ascii="Times New Roman" w:hAnsi="Times New Roman" w:cs="Times New Roman"/>
          <w:b/>
          <w:sz w:val="24"/>
          <w:szCs w:val="24"/>
        </w:rPr>
      </w:pPr>
    </w:p>
    <w:p w:rsidR="00FA5E45" w:rsidRDefault="00FA5E45" w:rsidP="00FA5E45">
      <w:pPr>
        <w:spacing w:after="0" w:line="360" w:lineRule="auto"/>
        <w:jc w:val="both"/>
        <w:rPr>
          <w:rFonts w:ascii="Times New Roman" w:hAnsi="Times New Roman" w:cs="Times New Roman"/>
          <w:b/>
          <w:sz w:val="24"/>
          <w:szCs w:val="24"/>
        </w:rPr>
      </w:pPr>
    </w:p>
    <w:p w:rsidR="00FA5E45" w:rsidRPr="00B80D5E" w:rsidRDefault="00FA5E45" w:rsidP="00FA5E45">
      <w:pPr>
        <w:spacing w:after="0" w:line="360" w:lineRule="auto"/>
        <w:jc w:val="right"/>
        <w:rPr>
          <w:rFonts w:ascii="Times New Roman" w:hAnsi="Times New Roman" w:cs="Times New Roman"/>
          <w:sz w:val="24"/>
          <w:szCs w:val="24"/>
        </w:rPr>
      </w:pPr>
      <w:r w:rsidRPr="00B80D5E">
        <w:rPr>
          <w:rFonts w:ascii="Times New Roman" w:hAnsi="Times New Roman" w:cs="Times New Roman"/>
          <w:sz w:val="24"/>
          <w:szCs w:val="24"/>
        </w:rPr>
        <w:t>Pasuruan, ……………. 2023</w:t>
      </w:r>
    </w:p>
    <w:p w:rsidR="00FA5E45" w:rsidRPr="00B80D5E" w:rsidRDefault="00FA5E45" w:rsidP="00FA5E45">
      <w:pPr>
        <w:spacing w:after="0" w:line="360" w:lineRule="auto"/>
        <w:ind w:right="992"/>
        <w:jc w:val="right"/>
        <w:rPr>
          <w:rFonts w:ascii="Times New Roman" w:hAnsi="Times New Roman" w:cs="Times New Roman"/>
          <w:sz w:val="24"/>
          <w:szCs w:val="24"/>
        </w:rPr>
      </w:pPr>
      <w:r w:rsidRPr="00B80D5E">
        <w:rPr>
          <w:rFonts w:ascii="Times New Roman" w:hAnsi="Times New Roman" w:cs="Times New Roman"/>
          <w:sz w:val="24"/>
          <w:szCs w:val="24"/>
        </w:rPr>
        <w:t>Yang menyatakan,</w:t>
      </w:r>
    </w:p>
    <w:p w:rsidR="00FA5E45" w:rsidRPr="00B80D5E" w:rsidRDefault="00FA5E45" w:rsidP="00FA5E45">
      <w:pPr>
        <w:spacing w:after="0" w:line="360" w:lineRule="auto"/>
        <w:ind w:right="992"/>
        <w:jc w:val="right"/>
        <w:rPr>
          <w:rFonts w:ascii="Times New Roman" w:hAnsi="Times New Roman" w:cs="Times New Roman"/>
          <w:sz w:val="24"/>
          <w:szCs w:val="24"/>
        </w:rPr>
      </w:pPr>
    </w:p>
    <w:p w:rsidR="00FA5E45" w:rsidRPr="00B80D5E" w:rsidRDefault="00FA5E45" w:rsidP="00FA5E45">
      <w:pPr>
        <w:spacing w:after="0" w:line="360" w:lineRule="auto"/>
        <w:ind w:right="992"/>
        <w:jc w:val="right"/>
        <w:rPr>
          <w:rFonts w:ascii="Times New Roman" w:hAnsi="Times New Roman" w:cs="Times New Roman"/>
          <w:sz w:val="24"/>
          <w:szCs w:val="24"/>
        </w:rPr>
      </w:pPr>
    </w:p>
    <w:p w:rsidR="00FA5E45" w:rsidRPr="00B80D5E" w:rsidRDefault="00FA5E45" w:rsidP="00FA5E45">
      <w:pPr>
        <w:spacing w:after="0" w:line="360" w:lineRule="auto"/>
        <w:ind w:right="992"/>
        <w:jc w:val="right"/>
        <w:rPr>
          <w:rFonts w:ascii="Times New Roman" w:hAnsi="Times New Roman" w:cs="Times New Roman"/>
          <w:sz w:val="24"/>
          <w:szCs w:val="24"/>
        </w:rPr>
      </w:pPr>
    </w:p>
    <w:p w:rsidR="00FA5E45" w:rsidRPr="00B80D5E" w:rsidRDefault="00FA5E45" w:rsidP="00FA5E45">
      <w:pPr>
        <w:spacing w:after="0" w:line="360" w:lineRule="auto"/>
        <w:ind w:right="-142"/>
        <w:jc w:val="right"/>
        <w:rPr>
          <w:rFonts w:ascii="Times New Roman" w:hAnsi="Times New Roman" w:cs="Times New Roman"/>
          <w:sz w:val="24"/>
          <w:szCs w:val="24"/>
        </w:rPr>
      </w:pPr>
      <w:r w:rsidRPr="00B80D5E">
        <w:rPr>
          <w:rFonts w:ascii="Times New Roman" w:hAnsi="Times New Roman" w:cs="Times New Roman"/>
          <w:sz w:val="24"/>
          <w:szCs w:val="24"/>
        </w:rPr>
        <w:t>Anggun Taqiyuddin Prabowo</w:t>
      </w:r>
    </w:p>
    <w:p w:rsidR="00FA5E45" w:rsidRPr="00181420" w:rsidRDefault="00FA5E45" w:rsidP="00C162CD">
      <w:pPr>
        <w:pStyle w:val="Heading1"/>
      </w:pPr>
      <w:bookmarkStart w:id="10" w:name="_Toc136417579"/>
      <w:bookmarkStart w:id="11" w:name="_Toc136418352"/>
      <w:r w:rsidRPr="00181420">
        <w:lastRenderedPageBreak/>
        <w:t>ABSTRAK</w:t>
      </w:r>
      <w:bookmarkEnd w:id="10"/>
      <w:bookmarkEnd w:id="11"/>
    </w:p>
    <w:p w:rsidR="00FA5E45" w:rsidRDefault="00FA5E45" w:rsidP="00FA5E45">
      <w:pPr>
        <w:spacing w:after="0" w:line="240" w:lineRule="auto"/>
        <w:jc w:val="center"/>
        <w:rPr>
          <w:rFonts w:ascii="Times New Roman" w:hAnsi="Times New Roman" w:cs="Times New Roman"/>
          <w:b/>
          <w:sz w:val="24"/>
          <w:szCs w:val="24"/>
        </w:rPr>
      </w:pPr>
    </w:p>
    <w:p w:rsidR="00FA5E45" w:rsidRDefault="00FA5E45" w:rsidP="00383ADC">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Prabowo, Anggun Taqiyuddin, 2023.</w:t>
      </w:r>
      <w:r>
        <w:rPr>
          <w:rFonts w:ascii="Times New Roman" w:hAnsi="Times New Roman" w:cs="Times New Roman"/>
          <w:b/>
          <w:i/>
          <w:sz w:val="24"/>
          <w:szCs w:val="24"/>
        </w:rPr>
        <w:t xml:space="preserve"> Implementasi Strategi Inkuiri Berbasis Metode Brainstorming Pada Pelajaran PAI di SMK PGRI Pandaan - Pasuruan</w:t>
      </w:r>
      <w:r>
        <w:rPr>
          <w:rFonts w:ascii="Times New Roman" w:hAnsi="Times New Roman" w:cs="Times New Roman"/>
          <w:b/>
          <w:sz w:val="24"/>
          <w:szCs w:val="24"/>
        </w:rPr>
        <w:t xml:space="preserve">. </w:t>
      </w:r>
      <w:r>
        <w:rPr>
          <w:rFonts w:ascii="Times New Roman" w:hAnsi="Times New Roman" w:cs="Times New Roman"/>
          <w:sz w:val="24"/>
          <w:szCs w:val="24"/>
        </w:rPr>
        <w:t>Skripsi. Pendidikan Agama Islam, Fakultas Agama Islam, Universitas Yudharta Pasuruan. Pembimbing: Wiwin Fachrudin Yusuf, S.Ag., MA</w:t>
      </w:r>
      <w:r w:rsidR="003F186F">
        <w:rPr>
          <w:rFonts w:ascii="Times New Roman" w:hAnsi="Times New Roman" w:cs="Times New Roman"/>
          <w:sz w:val="24"/>
          <w:szCs w:val="24"/>
        </w:rPr>
        <w:t>.</w:t>
      </w:r>
    </w:p>
    <w:p w:rsidR="00FA5E45" w:rsidRDefault="00FA5E45" w:rsidP="00383ADC">
      <w:pPr>
        <w:spacing w:after="0" w:line="360" w:lineRule="auto"/>
        <w:jc w:val="both"/>
        <w:rPr>
          <w:rFonts w:ascii="Times New Roman" w:hAnsi="Times New Roman" w:cs="Times New Roman"/>
          <w:sz w:val="24"/>
          <w:szCs w:val="24"/>
        </w:rPr>
      </w:pPr>
    </w:p>
    <w:p w:rsidR="00FA5E45" w:rsidRPr="002D2AA6" w:rsidRDefault="00FA5E45" w:rsidP="00383ADC">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 xml:space="preserve">Kata Kunci: </w:t>
      </w:r>
      <w:r>
        <w:rPr>
          <w:rFonts w:ascii="Times New Roman" w:hAnsi="Times New Roman" w:cs="Times New Roman"/>
          <w:sz w:val="24"/>
          <w:szCs w:val="24"/>
        </w:rPr>
        <w:t xml:space="preserve">Strategi Inkuiri, Metode </w:t>
      </w:r>
      <w:r>
        <w:rPr>
          <w:rFonts w:ascii="Times New Roman" w:hAnsi="Times New Roman" w:cs="Times New Roman"/>
          <w:i/>
          <w:sz w:val="24"/>
          <w:szCs w:val="24"/>
        </w:rPr>
        <w:t>Brainstorming</w:t>
      </w:r>
      <w:r>
        <w:rPr>
          <w:rFonts w:ascii="Times New Roman" w:hAnsi="Times New Roman" w:cs="Times New Roman"/>
          <w:sz w:val="24"/>
          <w:szCs w:val="24"/>
        </w:rPr>
        <w:t>, PAI</w:t>
      </w:r>
    </w:p>
    <w:p w:rsidR="00FA5E45" w:rsidRDefault="00FA5E45" w:rsidP="00383ADC">
      <w:pPr>
        <w:spacing w:after="0" w:line="360" w:lineRule="auto"/>
        <w:jc w:val="both"/>
        <w:rPr>
          <w:rFonts w:ascii="Times New Roman" w:hAnsi="Times New Roman" w:cs="Times New Roman"/>
          <w:b/>
          <w:sz w:val="24"/>
          <w:szCs w:val="24"/>
        </w:rPr>
      </w:pPr>
    </w:p>
    <w:p w:rsidR="00FA5E45" w:rsidRDefault="00FA5E45" w:rsidP="00383ADC">
      <w:pPr>
        <w:spacing w:after="0" w:line="360" w:lineRule="auto"/>
        <w:ind w:firstLine="720"/>
        <w:jc w:val="both"/>
        <w:rPr>
          <w:rFonts w:ascii="Times New Roman" w:hAnsi="Times New Roman" w:cs="Times New Roman"/>
          <w:sz w:val="24"/>
          <w:szCs w:val="24"/>
        </w:rPr>
      </w:pPr>
      <w:r w:rsidRPr="000346CE">
        <w:rPr>
          <w:rFonts w:ascii="Times New Roman" w:hAnsi="Times New Roman" w:cs="Times New Roman"/>
          <w:sz w:val="24"/>
          <w:szCs w:val="24"/>
        </w:rPr>
        <w:t>Pene</w:t>
      </w:r>
      <w:r>
        <w:rPr>
          <w:rFonts w:ascii="Times New Roman" w:hAnsi="Times New Roman" w:cs="Times New Roman"/>
          <w:sz w:val="24"/>
          <w:szCs w:val="24"/>
        </w:rPr>
        <w:t xml:space="preserve">litian ini bertujuan untuk mengetahui implementasi strategi inkuiri berbasis metode </w:t>
      </w:r>
      <w:r w:rsidRPr="000346CE">
        <w:rPr>
          <w:rFonts w:ascii="Times New Roman" w:hAnsi="Times New Roman" w:cs="Times New Roman"/>
          <w:i/>
          <w:sz w:val="24"/>
          <w:szCs w:val="24"/>
        </w:rPr>
        <w:t>brainstorming</w:t>
      </w:r>
      <w:r>
        <w:rPr>
          <w:rFonts w:ascii="Times New Roman" w:hAnsi="Times New Roman" w:cs="Times New Roman"/>
          <w:i/>
          <w:sz w:val="24"/>
          <w:szCs w:val="24"/>
        </w:rPr>
        <w:t xml:space="preserve"> </w:t>
      </w:r>
      <w:r>
        <w:rPr>
          <w:rFonts w:ascii="Times New Roman" w:hAnsi="Times New Roman" w:cs="Times New Roman"/>
          <w:sz w:val="24"/>
          <w:szCs w:val="24"/>
        </w:rPr>
        <w:t>pada mata pelajaran PAI di SMK PGRI Pandaan-Pasuruan.</w:t>
      </w:r>
    </w:p>
    <w:p w:rsidR="00FA5E45" w:rsidRDefault="00FA5E45" w:rsidP="00383AD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96642C">
        <w:rPr>
          <w:rFonts w:ascii="Times New Roman" w:hAnsi="Times New Roman" w:cs="Times New Roman"/>
          <w:sz w:val="24"/>
          <w:szCs w:val="24"/>
        </w:rPr>
        <w:t xml:space="preserve">enelitian ini menggunakan </w:t>
      </w:r>
      <w:r w:rsidRPr="00FE22CB">
        <w:rPr>
          <w:rFonts w:ascii="Times New Roman" w:hAnsi="Times New Roman" w:cs="Times New Roman"/>
          <w:sz w:val="24"/>
          <w:szCs w:val="24"/>
        </w:rPr>
        <w:t>jenis penelitian kualitatif dengan m</w:t>
      </w:r>
      <w:r>
        <w:rPr>
          <w:rFonts w:ascii="Times New Roman" w:hAnsi="Times New Roman" w:cs="Times New Roman"/>
          <w:sz w:val="24"/>
          <w:szCs w:val="24"/>
        </w:rPr>
        <w:t xml:space="preserve">enggunakan </w:t>
      </w:r>
      <w:r w:rsidRPr="00FE22CB">
        <w:rPr>
          <w:rFonts w:ascii="Times New Roman" w:hAnsi="Times New Roman" w:cs="Times New Roman"/>
          <w:sz w:val="24"/>
          <w:szCs w:val="24"/>
        </w:rPr>
        <w:t>pendekatan deskriptif kualitatif.</w:t>
      </w:r>
      <w:r>
        <w:rPr>
          <w:rFonts w:ascii="Times New Roman" w:hAnsi="Times New Roman" w:cs="Times New Roman"/>
          <w:sz w:val="24"/>
          <w:szCs w:val="24"/>
        </w:rPr>
        <w:t xml:space="preserve"> </w:t>
      </w:r>
      <w:r w:rsidRPr="00FE22CB">
        <w:rPr>
          <w:rFonts w:ascii="Times New Roman" w:hAnsi="Times New Roman" w:cs="Times New Roman"/>
          <w:sz w:val="24"/>
          <w:szCs w:val="24"/>
        </w:rPr>
        <w:t xml:space="preserve">Metode </w:t>
      </w:r>
      <w:r>
        <w:rPr>
          <w:rFonts w:ascii="Times New Roman" w:hAnsi="Times New Roman" w:cs="Times New Roman"/>
          <w:sz w:val="24"/>
          <w:szCs w:val="24"/>
        </w:rPr>
        <w:t xml:space="preserve">ini digunakan untuk mendeskripsikan </w:t>
      </w:r>
      <w:r w:rsidRPr="00FE22CB">
        <w:rPr>
          <w:rFonts w:ascii="Times New Roman" w:hAnsi="Times New Roman" w:cs="Times New Roman"/>
          <w:sz w:val="24"/>
          <w:szCs w:val="24"/>
        </w:rPr>
        <w:t>tentang implementasi strategi inkuiri b</w:t>
      </w:r>
      <w:r>
        <w:rPr>
          <w:rFonts w:ascii="Times New Roman" w:hAnsi="Times New Roman" w:cs="Times New Roman"/>
          <w:sz w:val="24"/>
          <w:szCs w:val="24"/>
        </w:rPr>
        <w:t xml:space="preserve">erbasis metode </w:t>
      </w:r>
      <w:r w:rsidRPr="00FE22CB">
        <w:rPr>
          <w:rFonts w:ascii="Times New Roman" w:hAnsi="Times New Roman" w:cs="Times New Roman"/>
          <w:i/>
          <w:sz w:val="24"/>
          <w:szCs w:val="24"/>
        </w:rPr>
        <w:t>brainstorming</w:t>
      </w:r>
      <w:r>
        <w:rPr>
          <w:rFonts w:ascii="Times New Roman" w:hAnsi="Times New Roman" w:cs="Times New Roman"/>
          <w:sz w:val="24"/>
          <w:szCs w:val="24"/>
        </w:rPr>
        <w:t xml:space="preserve"> pada mata </w:t>
      </w:r>
      <w:r w:rsidRPr="00FE22CB">
        <w:rPr>
          <w:rFonts w:ascii="Times New Roman" w:hAnsi="Times New Roman" w:cs="Times New Roman"/>
          <w:sz w:val="24"/>
          <w:szCs w:val="24"/>
        </w:rPr>
        <w:t>pelajaran PAI di SMK PGRI Pandaan Pasuruan.</w:t>
      </w:r>
      <w:r>
        <w:rPr>
          <w:rFonts w:ascii="Times New Roman" w:hAnsi="Times New Roman" w:cs="Times New Roman"/>
          <w:sz w:val="24"/>
          <w:szCs w:val="24"/>
        </w:rPr>
        <w:t xml:space="preserve"> Metode deskriptif </w:t>
      </w:r>
      <w:r w:rsidRPr="00FE22CB">
        <w:rPr>
          <w:rFonts w:ascii="Times New Roman" w:hAnsi="Times New Roman" w:cs="Times New Roman"/>
          <w:sz w:val="24"/>
          <w:szCs w:val="24"/>
        </w:rPr>
        <w:t>bertujuan untuk mengumpulkan informasi</w:t>
      </w:r>
      <w:r>
        <w:rPr>
          <w:rFonts w:ascii="Times New Roman" w:hAnsi="Times New Roman" w:cs="Times New Roman"/>
          <w:sz w:val="24"/>
          <w:szCs w:val="24"/>
        </w:rPr>
        <w:t xml:space="preserve"> aktual secara rinci yang </w:t>
      </w:r>
      <w:r w:rsidRPr="00FE22CB">
        <w:rPr>
          <w:rFonts w:ascii="Times New Roman" w:hAnsi="Times New Roman" w:cs="Times New Roman"/>
          <w:sz w:val="24"/>
          <w:szCs w:val="24"/>
        </w:rPr>
        <w:t>melukiskan gejala yang ada</w:t>
      </w:r>
      <w:r w:rsidR="003F186F">
        <w:rPr>
          <w:rFonts w:ascii="Times New Roman" w:hAnsi="Times New Roman" w:cs="Times New Roman"/>
          <w:sz w:val="24"/>
          <w:szCs w:val="24"/>
        </w:rPr>
        <w:t>,</w:t>
      </w:r>
      <w:r w:rsidRPr="00FE22CB">
        <w:rPr>
          <w:rFonts w:ascii="Times New Roman" w:hAnsi="Times New Roman" w:cs="Times New Roman"/>
          <w:sz w:val="24"/>
          <w:szCs w:val="24"/>
        </w:rPr>
        <w:t xml:space="preserve">  mengident</w:t>
      </w:r>
      <w:r>
        <w:rPr>
          <w:rFonts w:ascii="Times New Roman" w:hAnsi="Times New Roman" w:cs="Times New Roman"/>
          <w:sz w:val="24"/>
          <w:szCs w:val="24"/>
        </w:rPr>
        <w:t xml:space="preserve">ifikasi masalah atau memelihara </w:t>
      </w:r>
      <w:r w:rsidRPr="00FE22CB">
        <w:rPr>
          <w:rFonts w:ascii="Times New Roman" w:hAnsi="Times New Roman" w:cs="Times New Roman"/>
          <w:sz w:val="24"/>
          <w:szCs w:val="24"/>
        </w:rPr>
        <w:t>kondisi dan praktik- praktik yang berlaku.</w:t>
      </w:r>
      <w:r>
        <w:rPr>
          <w:rFonts w:ascii="Times New Roman" w:hAnsi="Times New Roman" w:cs="Times New Roman"/>
          <w:sz w:val="24"/>
          <w:szCs w:val="24"/>
        </w:rPr>
        <w:t xml:space="preserve"> Teknik pengumpulan data dilakukan dengan observasi, wawancara, dan dokumentasi.</w:t>
      </w:r>
    </w:p>
    <w:p w:rsidR="00FA5E45" w:rsidRPr="00E7310E" w:rsidRDefault="00FA5E45" w:rsidP="00383AD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nelitian ini adalah penggunaan strategi inkuiri berbasis </w:t>
      </w:r>
      <w:r>
        <w:rPr>
          <w:rFonts w:ascii="Times New Roman" w:hAnsi="Times New Roman" w:cs="Times New Roman"/>
          <w:i/>
          <w:sz w:val="24"/>
          <w:szCs w:val="24"/>
        </w:rPr>
        <w:t>brainstorming</w:t>
      </w:r>
      <w:r>
        <w:rPr>
          <w:rFonts w:ascii="Times New Roman" w:hAnsi="Times New Roman" w:cs="Times New Roman"/>
          <w:sz w:val="24"/>
          <w:szCs w:val="24"/>
        </w:rPr>
        <w:t xml:space="preserve"> dapat dikatakan berjalan dengan baik. Hal ini dibuktikan dengan observasi yang dilakukan peneliti langsung, dan hasil wawancara yang telah dilaksanakan oleh peneliti.</w:t>
      </w:r>
    </w:p>
    <w:p w:rsidR="00FA5E45" w:rsidRDefault="00FA5E45" w:rsidP="00FA5E45">
      <w:pPr>
        <w:jc w:val="center"/>
        <w:rPr>
          <w:rFonts w:ascii="Times New Roman" w:hAnsi="Times New Roman" w:cs="Times New Roman"/>
          <w:b/>
          <w:sz w:val="24"/>
          <w:szCs w:val="24"/>
        </w:rPr>
      </w:pPr>
    </w:p>
    <w:p w:rsidR="00FA5E45" w:rsidRDefault="00FA5E45">
      <w:pPr>
        <w:rPr>
          <w:rFonts w:ascii="Times New Roman" w:hAnsi="Times New Roman" w:cs="Times New Roman"/>
          <w:b/>
          <w:sz w:val="24"/>
          <w:szCs w:val="24"/>
        </w:rPr>
      </w:pPr>
      <w:r>
        <w:rPr>
          <w:rFonts w:ascii="Times New Roman" w:hAnsi="Times New Roman" w:cs="Times New Roman"/>
          <w:b/>
          <w:sz w:val="24"/>
          <w:szCs w:val="24"/>
        </w:rPr>
        <w:br w:type="page"/>
      </w:r>
    </w:p>
    <w:p w:rsidR="00FA5E45" w:rsidRDefault="00FA5E45" w:rsidP="003F186F">
      <w:pPr>
        <w:pStyle w:val="Heading1"/>
        <w:spacing w:line="240" w:lineRule="auto"/>
      </w:pPr>
      <w:bookmarkStart w:id="12" w:name="_Toc136417580"/>
      <w:bookmarkStart w:id="13" w:name="_Toc136418353"/>
      <w:r w:rsidRPr="00181420">
        <w:lastRenderedPageBreak/>
        <w:t>ABSTRACT</w:t>
      </w:r>
      <w:bookmarkEnd w:id="12"/>
      <w:bookmarkEnd w:id="13"/>
    </w:p>
    <w:p w:rsidR="003F186F" w:rsidRPr="003F186F" w:rsidRDefault="003F186F" w:rsidP="003F186F">
      <w:pPr>
        <w:spacing w:after="0" w:line="240" w:lineRule="auto"/>
      </w:pPr>
    </w:p>
    <w:p w:rsidR="003F186F" w:rsidRPr="003F186F" w:rsidRDefault="003F186F" w:rsidP="00383ADC">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Prabowo</w:t>
      </w:r>
      <w:r w:rsidRPr="003F186F">
        <w:rPr>
          <w:rFonts w:ascii="Times New Roman" w:hAnsi="Times New Roman" w:cs="Times New Roman"/>
          <w:sz w:val="24"/>
          <w:szCs w:val="24"/>
        </w:rPr>
        <w:t xml:space="preserve">, </w:t>
      </w:r>
      <w:r>
        <w:rPr>
          <w:rFonts w:ascii="Times New Roman" w:hAnsi="Times New Roman" w:cs="Times New Roman"/>
          <w:sz w:val="24"/>
          <w:szCs w:val="24"/>
        </w:rPr>
        <w:t>Anggun Taqiyuddin</w:t>
      </w:r>
      <w:r w:rsidRPr="003F186F">
        <w:rPr>
          <w:rFonts w:ascii="Times New Roman" w:hAnsi="Times New Roman" w:cs="Times New Roman"/>
          <w:sz w:val="24"/>
          <w:szCs w:val="24"/>
        </w:rPr>
        <w:t xml:space="preserve">, 2023. </w:t>
      </w:r>
      <w:r w:rsidRPr="003F186F">
        <w:rPr>
          <w:rFonts w:ascii="Times New Roman" w:hAnsi="Times New Roman" w:cs="Times New Roman"/>
          <w:b/>
          <w:i/>
          <w:sz w:val="24"/>
          <w:szCs w:val="24"/>
        </w:rPr>
        <w:t>Implementation of Brainstorming Method-Based Inquiry Strategies in PAI Lessons at SMK PGRI Pandaan – Pasuruan</w:t>
      </w:r>
      <w:r>
        <w:rPr>
          <w:rFonts w:ascii="Times New Roman" w:hAnsi="Times New Roman" w:cs="Times New Roman"/>
          <w:sz w:val="24"/>
          <w:szCs w:val="24"/>
        </w:rPr>
        <w:t xml:space="preserve">. </w:t>
      </w:r>
      <w:r w:rsidRPr="003F186F">
        <w:rPr>
          <w:rFonts w:ascii="Times New Roman" w:hAnsi="Times New Roman" w:cs="Times New Roman"/>
          <w:sz w:val="24"/>
          <w:szCs w:val="24"/>
        </w:rPr>
        <w:t xml:space="preserve">Undergraduate Thesis. Pendidikan Agama Islam, Fakultas Agama Islam, Universitas Yudharta Pasuruan. Advisor: </w:t>
      </w:r>
      <w:r>
        <w:rPr>
          <w:rFonts w:ascii="Times New Roman" w:hAnsi="Times New Roman" w:cs="Times New Roman"/>
          <w:sz w:val="24"/>
          <w:szCs w:val="24"/>
        </w:rPr>
        <w:t>Wiwin Fachrudin Yusuf, S.Ag., MA.</w:t>
      </w:r>
    </w:p>
    <w:p w:rsidR="003F186F" w:rsidRDefault="003F186F" w:rsidP="00383ADC">
      <w:pPr>
        <w:spacing w:after="0" w:line="360" w:lineRule="auto"/>
        <w:rPr>
          <w:rFonts w:ascii="Times New Roman" w:hAnsi="Times New Roman" w:cs="Times New Roman"/>
          <w:b/>
          <w:sz w:val="24"/>
          <w:szCs w:val="24"/>
        </w:rPr>
      </w:pPr>
    </w:p>
    <w:p w:rsidR="003F186F" w:rsidRDefault="003F186F" w:rsidP="00383ADC">
      <w:pPr>
        <w:spacing w:after="0" w:line="360" w:lineRule="auto"/>
        <w:rPr>
          <w:rFonts w:ascii="Times New Roman" w:hAnsi="Times New Roman" w:cs="Times New Roman"/>
          <w:sz w:val="24"/>
          <w:szCs w:val="24"/>
        </w:rPr>
      </w:pPr>
      <w:r>
        <w:rPr>
          <w:rFonts w:ascii="Times New Roman" w:hAnsi="Times New Roman" w:cs="Times New Roman"/>
          <w:b/>
          <w:sz w:val="24"/>
          <w:szCs w:val="24"/>
        </w:rPr>
        <w:t xml:space="preserve">Keywords: </w:t>
      </w:r>
      <w:r w:rsidRPr="003F186F">
        <w:rPr>
          <w:rFonts w:ascii="Times New Roman" w:hAnsi="Times New Roman" w:cs="Times New Roman"/>
          <w:i/>
          <w:sz w:val="24"/>
          <w:szCs w:val="24"/>
        </w:rPr>
        <w:t>Inquiry Strategy, Brainstorming Method, PAI</w:t>
      </w:r>
    </w:p>
    <w:p w:rsidR="003F186F" w:rsidRDefault="003F186F" w:rsidP="00383ADC">
      <w:pPr>
        <w:spacing w:after="0" w:line="360" w:lineRule="auto"/>
        <w:rPr>
          <w:rFonts w:ascii="Times New Roman" w:hAnsi="Times New Roman" w:cs="Times New Roman"/>
          <w:sz w:val="24"/>
          <w:szCs w:val="24"/>
        </w:rPr>
      </w:pPr>
    </w:p>
    <w:p w:rsidR="003F186F" w:rsidRDefault="003F186F" w:rsidP="00383ADC">
      <w:pPr>
        <w:spacing w:after="0" w:line="360" w:lineRule="auto"/>
        <w:ind w:firstLine="720"/>
        <w:jc w:val="both"/>
        <w:rPr>
          <w:rFonts w:ascii="Times New Roman" w:hAnsi="Times New Roman" w:cs="Times New Roman"/>
          <w:sz w:val="24"/>
          <w:szCs w:val="24"/>
        </w:rPr>
      </w:pPr>
      <w:r w:rsidRPr="003F186F">
        <w:rPr>
          <w:rFonts w:ascii="Times New Roman" w:hAnsi="Times New Roman" w:cs="Times New Roman"/>
          <w:sz w:val="24"/>
          <w:szCs w:val="24"/>
        </w:rPr>
        <w:t xml:space="preserve">This study aims to determine the </w:t>
      </w:r>
      <w:r>
        <w:rPr>
          <w:rFonts w:ascii="Times New Roman" w:hAnsi="Times New Roman" w:cs="Times New Roman"/>
          <w:sz w:val="24"/>
          <w:szCs w:val="24"/>
        </w:rPr>
        <w:t xml:space="preserve">implementation of brainstorming </w:t>
      </w:r>
      <w:r w:rsidRPr="003F186F">
        <w:rPr>
          <w:rFonts w:ascii="Times New Roman" w:hAnsi="Times New Roman" w:cs="Times New Roman"/>
          <w:sz w:val="24"/>
          <w:szCs w:val="24"/>
        </w:rPr>
        <w:t>method-based inquiry strategies in PAI subjects at SMK PGRI Pandaan-Pasuruan.</w:t>
      </w:r>
    </w:p>
    <w:p w:rsidR="003F186F" w:rsidRDefault="003F186F" w:rsidP="00383ADC">
      <w:pPr>
        <w:spacing w:after="0" w:line="360" w:lineRule="auto"/>
        <w:ind w:firstLine="720"/>
        <w:jc w:val="both"/>
        <w:rPr>
          <w:rFonts w:ascii="Times New Roman" w:hAnsi="Times New Roman" w:cs="Times New Roman"/>
          <w:sz w:val="24"/>
          <w:szCs w:val="24"/>
        </w:rPr>
      </w:pPr>
      <w:r w:rsidRPr="003F186F">
        <w:rPr>
          <w:rFonts w:ascii="Times New Roman" w:hAnsi="Times New Roman" w:cs="Times New Roman"/>
          <w:sz w:val="24"/>
          <w:szCs w:val="24"/>
        </w:rPr>
        <w:t>This study uses a type of qualitative research using a qualitative descriptive approach.</w:t>
      </w:r>
      <w:r>
        <w:rPr>
          <w:rFonts w:ascii="Times New Roman" w:hAnsi="Times New Roman" w:cs="Times New Roman"/>
          <w:sz w:val="24"/>
          <w:szCs w:val="24"/>
        </w:rPr>
        <w:t xml:space="preserve"> </w:t>
      </w:r>
      <w:r w:rsidRPr="003F186F">
        <w:rPr>
          <w:rFonts w:ascii="Times New Roman" w:hAnsi="Times New Roman" w:cs="Times New Roman"/>
          <w:sz w:val="24"/>
          <w:szCs w:val="24"/>
        </w:rPr>
        <w:t>This method is used to describe the implementation of an inquiry strategy based on the brainstorming method in PAI subjects at SMK PGRI Pandaan Pasuruan.</w:t>
      </w:r>
      <w:r>
        <w:rPr>
          <w:rFonts w:ascii="Times New Roman" w:hAnsi="Times New Roman" w:cs="Times New Roman"/>
          <w:sz w:val="24"/>
          <w:szCs w:val="24"/>
        </w:rPr>
        <w:t xml:space="preserve"> </w:t>
      </w:r>
      <w:r w:rsidRPr="003F186F">
        <w:rPr>
          <w:rFonts w:ascii="Times New Roman" w:hAnsi="Times New Roman" w:cs="Times New Roman"/>
          <w:sz w:val="24"/>
          <w:szCs w:val="24"/>
        </w:rPr>
        <w:t>The descriptive method aims to collect detailed actual information that describes the existing symptoms</w:t>
      </w:r>
      <w:r>
        <w:rPr>
          <w:rFonts w:ascii="Times New Roman" w:hAnsi="Times New Roman" w:cs="Times New Roman"/>
          <w:sz w:val="24"/>
          <w:szCs w:val="24"/>
        </w:rPr>
        <w:t xml:space="preserve">, </w:t>
      </w:r>
      <w:r w:rsidRPr="003F186F">
        <w:rPr>
          <w:rFonts w:ascii="Times New Roman" w:hAnsi="Times New Roman" w:cs="Times New Roman"/>
          <w:sz w:val="24"/>
          <w:szCs w:val="24"/>
        </w:rPr>
        <w:t>identify problems or maintain existing conditions and practices.</w:t>
      </w:r>
      <w:r>
        <w:rPr>
          <w:rFonts w:ascii="Times New Roman" w:hAnsi="Times New Roman" w:cs="Times New Roman"/>
          <w:sz w:val="24"/>
          <w:szCs w:val="24"/>
        </w:rPr>
        <w:t xml:space="preserve"> </w:t>
      </w:r>
      <w:r w:rsidRPr="003F186F">
        <w:rPr>
          <w:rFonts w:ascii="Times New Roman" w:hAnsi="Times New Roman" w:cs="Times New Roman"/>
          <w:sz w:val="24"/>
          <w:szCs w:val="24"/>
        </w:rPr>
        <w:t>Data collection techniques are carried out by observation, interviews, and documentation.</w:t>
      </w:r>
    </w:p>
    <w:p w:rsidR="00FA5E45" w:rsidRPr="003F186F" w:rsidRDefault="003F186F" w:rsidP="00383ADC">
      <w:pPr>
        <w:spacing w:after="0" w:line="360" w:lineRule="auto"/>
        <w:ind w:firstLine="720"/>
        <w:jc w:val="both"/>
        <w:rPr>
          <w:rFonts w:ascii="Times New Roman" w:hAnsi="Times New Roman" w:cs="Times New Roman"/>
          <w:sz w:val="24"/>
          <w:szCs w:val="24"/>
        </w:rPr>
      </w:pPr>
      <w:r w:rsidRPr="003F186F">
        <w:rPr>
          <w:rFonts w:ascii="Times New Roman" w:hAnsi="Times New Roman" w:cs="Times New Roman"/>
          <w:sz w:val="24"/>
          <w:szCs w:val="24"/>
        </w:rPr>
        <w:t>The results of this study are that the use of brainstorming-based inquiry strategies can be said to be going well.</w:t>
      </w:r>
      <w:r>
        <w:rPr>
          <w:rFonts w:ascii="Times New Roman" w:hAnsi="Times New Roman" w:cs="Times New Roman"/>
          <w:sz w:val="24"/>
          <w:szCs w:val="24"/>
        </w:rPr>
        <w:t xml:space="preserve"> </w:t>
      </w:r>
      <w:r w:rsidRPr="003F186F">
        <w:rPr>
          <w:rFonts w:ascii="Times New Roman" w:hAnsi="Times New Roman" w:cs="Times New Roman"/>
          <w:sz w:val="24"/>
          <w:szCs w:val="24"/>
        </w:rPr>
        <w:t>This is evidenced by observations made by direct researchers, and the results of interviews that have been carried out by researchers.</w:t>
      </w:r>
      <w:r w:rsidR="00FA5E45" w:rsidRPr="003F186F">
        <w:rPr>
          <w:rFonts w:ascii="Times New Roman" w:hAnsi="Times New Roman" w:cs="Times New Roman"/>
          <w:sz w:val="24"/>
          <w:szCs w:val="24"/>
        </w:rPr>
        <w:br w:type="page"/>
      </w:r>
      <w:bookmarkStart w:id="14" w:name="_GoBack"/>
      <w:bookmarkEnd w:id="14"/>
    </w:p>
    <w:p w:rsidR="00547562" w:rsidRDefault="00FA5E45" w:rsidP="00547562">
      <w:pPr>
        <w:pStyle w:val="Heading1"/>
      </w:pPr>
      <w:bookmarkStart w:id="15" w:name="_Toc136417581"/>
      <w:bookmarkStart w:id="16" w:name="_Toc136418354"/>
      <w:r w:rsidRPr="00181420">
        <w:lastRenderedPageBreak/>
        <w:t>KATA PENGANTAR</w:t>
      </w:r>
      <w:bookmarkEnd w:id="15"/>
      <w:bookmarkEnd w:id="16"/>
    </w:p>
    <w:p w:rsidR="00547562" w:rsidRPr="00547562" w:rsidRDefault="00547562" w:rsidP="00547562">
      <w:pPr>
        <w:jc w:val="both"/>
      </w:pPr>
    </w:p>
    <w:p w:rsidR="00547562" w:rsidRPr="00547562" w:rsidRDefault="00547562" w:rsidP="00547562">
      <w:pPr>
        <w:spacing w:after="0" w:line="360" w:lineRule="auto"/>
        <w:ind w:firstLine="360"/>
        <w:jc w:val="both"/>
        <w:rPr>
          <w:rFonts w:ascii="Times New Roman" w:hAnsi="Times New Roman" w:cs="Times New Roman"/>
          <w:i/>
          <w:sz w:val="24"/>
          <w:szCs w:val="24"/>
          <w:lang w:val="id-ID"/>
        </w:rPr>
      </w:pPr>
      <w:r w:rsidRPr="00547562">
        <w:rPr>
          <w:rFonts w:ascii="Times New Roman" w:hAnsi="Times New Roman" w:cs="Times New Roman"/>
          <w:i/>
          <w:sz w:val="24"/>
          <w:szCs w:val="24"/>
          <w:lang w:val="id-ID"/>
        </w:rPr>
        <w:t>Bismillahirrohmanirrohim</w:t>
      </w:r>
    </w:p>
    <w:p w:rsidR="00547562" w:rsidRPr="00547562" w:rsidRDefault="00547562" w:rsidP="00547562">
      <w:pPr>
        <w:spacing w:after="0" w:line="360" w:lineRule="auto"/>
        <w:ind w:left="360"/>
        <w:jc w:val="both"/>
        <w:rPr>
          <w:rFonts w:ascii="Times New Roman" w:hAnsi="Times New Roman" w:cs="Times New Roman"/>
          <w:sz w:val="24"/>
          <w:szCs w:val="24"/>
          <w:lang w:val="id-ID"/>
        </w:rPr>
      </w:pPr>
      <w:r w:rsidRPr="00547562">
        <w:rPr>
          <w:rFonts w:ascii="Times New Roman" w:hAnsi="Times New Roman" w:cs="Times New Roman"/>
          <w:sz w:val="24"/>
          <w:szCs w:val="24"/>
          <w:lang w:val="id-ID"/>
        </w:rPr>
        <w:t>Puji sykur atas hadirat Allah SWT, at</w:t>
      </w:r>
      <w:r>
        <w:rPr>
          <w:rFonts w:ascii="Times New Roman" w:hAnsi="Times New Roman" w:cs="Times New Roman"/>
          <w:sz w:val="24"/>
          <w:szCs w:val="24"/>
          <w:lang w:val="id-ID"/>
        </w:rPr>
        <w:t>as rahmat, hidayah, dan karunia-</w:t>
      </w:r>
      <w:r w:rsidRPr="00547562">
        <w:rPr>
          <w:rFonts w:ascii="Times New Roman" w:hAnsi="Times New Roman" w:cs="Times New Roman"/>
          <w:sz w:val="24"/>
          <w:szCs w:val="24"/>
          <w:lang w:val="id-ID"/>
        </w:rPr>
        <w:t>Nya d</w:t>
      </w:r>
      <w:r>
        <w:rPr>
          <w:rFonts w:ascii="Times New Roman" w:hAnsi="Times New Roman" w:cs="Times New Roman"/>
          <w:sz w:val="24"/>
          <w:szCs w:val="24"/>
          <w:lang w:val="id-ID"/>
        </w:rPr>
        <w:t>alam proses penyelesaian tugas a</w:t>
      </w:r>
      <w:r w:rsidRPr="00547562">
        <w:rPr>
          <w:rFonts w:ascii="Times New Roman" w:hAnsi="Times New Roman" w:cs="Times New Roman"/>
          <w:sz w:val="24"/>
          <w:szCs w:val="24"/>
          <w:lang w:val="id-ID"/>
        </w:rPr>
        <w:t>khir ini dapat terlaksana dengan lancar. Sholawat serta salam tetap tercurahkan kepada Nabi kita yakni Nabi Muhammad SAW, yang telah membimbing kita menuju jalan yang benar. Dalam peoses penyelesain tugas akhir ini tidak akan terlaksana dengan lancar tanpa ada bimbingan dan arahan dari pihak yang terkait. Oleh sebab itu dalam kesempatan yang berharga ini penulis ingin menyampain kan beribu-ribu terimakasih kepada:</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lang w:val="id-ID"/>
        </w:rPr>
      </w:pPr>
      <w:r w:rsidRPr="00547562">
        <w:rPr>
          <w:rFonts w:ascii="Times New Roman" w:hAnsi="Times New Roman" w:cs="Times New Roman"/>
          <w:sz w:val="24"/>
          <w:szCs w:val="24"/>
          <w:lang w:val="id-ID"/>
        </w:rPr>
        <w:t>Dr. H. Kholid Murtadlo, SE, ME selaku Rektor Universitas Yudharta Pasuruan;</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lang w:val="id-ID"/>
        </w:rPr>
      </w:pPr>
      <w:r w:rsidRPr="00547562">
        <w:rPr>
          <w:rFonts w:ascii="Times New Roman" w:hAnsi="Times New Roman" w:cs="Times New Roman"/>
          <w:sz w:val="24"/>
          <w:szCs w:val="24"/>
          <w:lang w:val="id-ID"/>
        </w:rPr>
        <w:t>Dr, Ahmad Ma’ruf, S.PdI,. M.PdI, selaku Dekan PAI Universitas Yudharta Pasuruan;</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Wiwin Fachrudin Yusuf S.Ag, MA, selaku dosen pembimbing yang telah rela meluangkan waktu di sela-sela kesibukannya untuk membimbing penulis;</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Dr. Acmad Yusuf, S.Pd., M.Pd, selaku ketua program studi Pendidikan Agama Islam Universitas Yudharta Pasuruan;</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KH. M. Sholeh Bahruddin, s</w:t>
      </w:r>
      <w:r>
        <w:rPr>
          <w:rFonts w:ascii="Times New Roman" w:hAnsi="Times New Roman" w:cs="Times New Roman"/>
          <w:sz w:val="24"/>
          <w:szCs w:val="24"/>
        </w:rPr>
        <w:t>e</w:t>
      </w:r>
      <w:r w:rsidRPr="00547562">
        <w:rPr>
          <w:rFonts w:ascii="Times New Roman" w:hAnsi="Times New Roman" w:cs="Times New Roman"/>
          <w:sz w:val="24"/>
          <w:szCs w:val="24"/>
          <w:lang w:val="id-ID"/>
        </w:rPr>
        <w:t>laku Pengasuh Pondok Pesantren Ngalah dan sumber motivasi serta do’a yang tak terhenti;</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Orang tua tercinta ayahanda Mu’alim dan ibunda Paini beserta saudara-saudariku semua;</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Wasila</w:t>
      </w:r>
      <w:r>
        <w:rPr>
          <w:rFonts w:ascii="Times New Roman" w:hAnsi="Times New Roman" w:cs="Times New Roman"/>
          <w:sz w:val="24"/>
          <w:szCs w:val="24"/>
          <w:lang w:val="id-ID"/>
        </w:rPr>
        <w:t>tur Rizkiyah Putri Sholihah</w:t>
      </w:r>
      <w:r w:rsidRPr="00547562">
        <w:rPr>
          <w:rFonts w:ascii="Times New Roman" w:hAnsi="Times New Roman" w:cs="Times New Roman"/>
          <w:sz w:val="24"/>
          <w:szCs w:val="24"/>
          <w:lang w:val="id-ID"/>
        </w:rPr>
        <w:t>, sebagai penyemangat serta membantu dalam proses penyelesaian tugas akhir ini;</w:t>
      </w:r>
    </w:p>
    <w:p w:rsidR="00547562" w:rsidRPr="00547562" w:rsidRDefault="00547562" w:rsidP="00547562">
      <w:pPr>
        <w:pStyle w:val="ListParagraph"/>
        <w:numPr>
          <w:ilvl w:val="0"/>
          <w:numId w:val="46"/>
        </w:num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Rekan-rekan seperjuangan Mahasiswa Program Studi Pendidikan Agama Islam angkatan 2019 Universitas Yudharta Pasuruan;</w:t>
      </w:r>
    </w:p>
    <w:p w:rsidR="00FA5E45" w:rsidRPr="00547562" w:rsidRDefault="00547562" w:rsidP="00547562">
      <w:pPr>
        <w:spacing w:after="0" w:line="360" w:lineRule="auto"/>
        <w:jc w:val="both"/>
        <w:rPr>
          <w:rFonts w:ascii="Times New Roman" w:hAnsi="Times New Roman" w:cs="Times New Roman"/>
          <w:sz w:val="24"/>
          <w:szCs w:val="24"/>
        </w:rPr>
      </w:pPr>
      <w:r w:rsidRPr="00547562">
        <w:rPr>
          <w:rFonts w:ascii="Times New Roman" w:hAnsi="Times New Roman" w:cs="Times New Roman"/>
          <w:sz w:val="24"/>
          <w:szCs w:val="24"/>
          <w:lang w:val="id-ID"/>
        </w:rPr>
        <w:t>Penulis menerima segala kritik dan saran dari semua pihak demi k</w:t>
      </w:r>
      <w:r>
        <w:rPr>
          <w:rFonts w:ascii="Times New Roman" w:hAnsi="Times New Roman" w:cs="Times New Roman"/>
          <w:sz w:val="24"/>
          <w:szCs w:val="24"/>
          <w:lang w:val="id-ID"/>
        </w:rPr>
        <w:t>esempurnaan tugas akhir ini, semoga sk</w:t>
      </w:r>
      <w:r w:rsidRPr="00547562">
        <w:rPr>
          <w:rFonts w:ascii="Times New Roman" w:hAnsi="Times New Roman" w:cs="Times New Roman"/>
          <w:sz w:val="24"/>
          <w:szCs w:val="24"/>
          <w:lang w:val="id-ID"/>
        </w:rPr>
        <w:t>ripsi ini dapat bermanfaat untuk pengembangan Pendidikan Agama Islam.</w:t>
      </w:r>
    </w:p>
    <w:p w:rsidR="008E1622" w:rsidRDefault="00FA5E45" w:rsidP="008E1622">
      <w:pPr>
        <w:pStyle w:val="Heading1"/>
      </w:pPr>
      <w:bookmarkStart w:id="17" w:name="_Toc136417582"/>
      <w:bookmarkStart w:id="18" w:name="_Toc136418355"/>
      <w:r w:rsidRPr="00181420">
        <w:lastRenderedPageBreak/>
        <w:t>DAFTAR ISI</w:t>
      </w:r>
      <w:bookmarkEnd w:id="17"/>
      <w:bookmarkEnd w:id="18"/>
    </w:p>
    <w:sdt>
      <w:sdtPr>
        <w:rPr>
          <w:rFonts w:asciiTheme="minorHAnsi" w:eastAsiaTheme="minorHAnsi" w:hAnsiTheme="minorHAnsi" w:cstheme="minorBidi"/>
          <w:color w:val="auto"/>
          <w:sz w:val="22"/>
          <w:szCs w:val="22"/>
        </w:rPr>
        <w:id w:val="129826058"/>
        <w:docPartObj>
          <w:docPartGallery w:val="Table of Contents"/>
          <w:docPartUnique/>
        </w:docPartObj>
      </w:sdtPr>
      <w:sdtEndPr>
        <w:rPr>
          <w:rFonts w:ascii="Times New Roman" w:hAnsi="Times New Roman" w:cs="Times New Roman"/>
          <w:b/>
          <w:bCs/>
          <w:noProof/>
          <w:sz w:val="24"/>
          <w:szCs w:val="24"/>
        </w:rPr>
      </w:sdtEndPr>
      <w:sdtContent>
        <w:p w:rsidR="008E1622" w:rsidRDefault="008E1622">
          <w:pPr>
            <w:pStyle w:val="TOCHeading"/>
          </w:pPr>
        </w:p>
        <w:p w:rsidR="008E1622" w:rsidRPr="008E1622" w:rsidRDefault="008E1622">
          <w:pPr>
            <w:pStyle w:val="TOC1"/>
            <w:tabs>
              <w:tab w:val="right" w:leader="dot" w:pos="7928"/>
            </w:tabs>
            <w:rPr>
              <w:rFonts w:ascii="Times New Roman" w:eastAsiaTheme="minorEastAsia" w:hAnsi="Times New Roman" w:cs="Times New Roman"/>
              <w:noProof/>
              <w:sz w:val="24"/>
              <w:szCs w:val="24"/>
            </w:rPr>
          </w:pPr>
          <w:r w:rsidRPr="008E1622">
            <w:rPr>
              <w:rFonts w:ascii="Times New Roman" w:hAnsi="Times New Roman" w:cs="Times New Roman"/>
              <w:sz w:val="24"/>
              <w:szCs w:val="24"/>
            </w:rPr>
            <w:fldChar w:fldCharType="begin"/>
          </w:r>
          <w:r w:rsidRPr="008E1622">
            <w:rPr>
              <w:rFonts w:ascii="Times New Roman" w:hAnsi="Times New Roman" w:cs="Times New Roman"/>
              <w:sz w:val="24"/>
              <w:szCs w:val="24"/>
            </w:rPr>
            <w:instrText xml:space="preserve"> TOC \o "1-3" \h \z \u </w:instrText>
          </w:r>
          <w:r w:rsidRPr="008E1622">
            <w:rPr>
              <w:rFonts w:ascii="Times New Roman" w:hAnsi="Times New Roman" w:cs="Times New Roman"/>
              <w:sz w:val="24"/>
              <w:szCs w:val="24"/>
            </w:rPr>
            <w:fldChar w:fldCharType="separate"/>
          </w:r>
          <w:hyperlink w:anchor="_Toc136418347" w:history="1">
            <w:r w:rsidRPr="008E1622">
              <w:rPr>
                <w:rStyle w:val="Hyperlink"/>
                <w:rFonts w:ascii="Times New Roman" w:hAnsi="Times New Roman" w:cs="Times New Roman"/>
                <w:noProof/>
                <w:sz w:val="24"/>
                <w:szCs w:val="24"/>
              </w:rPr>
              <w:t>HALAMAN PERSETUJUAN PEMBIMBING</w:t>
            </w:r>
            <w:r w:rsidRPr="008E1622">
              <w:rPr>
                <w:rFonts w:ascii="Times New Roman" w:hAnsi="Times New Roman" w:cs="Times New Roman"/>
                <w:noProof/>
                <w:webHidden/>
                <w:sz w:val="24"/>
                <w:szCs w:val="24"/>
              </w:rPr>
              <w:tab/>
            </w:r>
            <w:r w:rsidRPr="008E1622">
              <w:rPr>
                <w:rFonts w:ascii="Times New Roman" w:hAnsi="Times New Roman" w:cs="Times New Roman"/>
                <w:noProof/>
                <w:webHidden/>
                <w:sz w:val="24"/>
                <w:szCs w:val="24"/>
              </w:rPr>
              <w:fldChar w:fldCharType="begin"/>
            </w:r>
            <w:r w:rsidRPr="008E1622">
              <w:rPr>
                <w:rFonts w:ascii="Times New Roman" w:hAnsi="Times New Roman" w:cs="Times New Roman"/>
                <w:noProof/>
                <w:webHidden/>
                <w:sz w:val="24"/>
                <w:szCs w:val="24"/>
              </w:rPr>
              <w:instrText xml:space="preserve"> PAGEREF _Toc136418347 \h </w:instrText>
            </w:r>
            <w:r w:rsidRPr="008E1622">
              <w:rPr>
                <w:rFonts w:ascii="Times New Roman" w:hAnsi="Times New Roman" w:cs="Times New Roman"/>
                <w:noProof/>
                <w:webHidden/>
                <w:sz w:val="24"/>
                <w:szCs w:val="24"/>
              </w:rPr>
            </w:r>
            <w:r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iii</w:t>
            </w:r>
            <w:r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48" w:history="1">
            <w:r w:rsidR="008E1622" w:rsidRPr="008E1622">
              <w:rPr>
                <w:rStyle w:val="Hyperlink"/>
                <w:rFonts w:ascii="Times New Roman" w:hAnsi="Times New Roman" w:cs="Times New Roman"/>
                <w:noProof/>
                <w:sz w:val="24"/>
                <w:szCs w:val="24"/>
              </w:rPr>
              <w:t>HALAMAN PENGESAHAN</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48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iv</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49" w:history="1">
            <w:r w:rsidR="008E1622" w:rsidRPr="008E1622">
              <w:rPr>
                <w:rStyle w:val="Hyperlink"/>
                <w:rFonts w:ascii="Times New Roman" w:hAnsi="Times New Roman" w:cs="Times New Roman"/>
                <w:noProof/>
                <w:sz w:val="24"/>
                <w:szCs w:val="24"/>
              </w:rPr>
              <w:t>MOTTO</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49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v</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0" w:history="1">
            <w:r w:rsidR="008E1622" w:rsidRPr="008E1622">
              <w:rPr>
                <w:rStyle w:val="Hyperlink"/>
                <w:rFonts w:ascii="Times New Roman" w:hAnsi="Times New Roman" w:cs="Times New Roman"/>
                <w:noProof/>
                <w:sz w:val="24"/>
                <w:szCs w:val="24"/>
              </w:rPr>
              <w:t>PERSEMBAHAN</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0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vi</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1" w:history="1">
            <w:r w:rsidR="008E1622" w:rsidRPr="008E1622">
              <w:rPr>
                <w:rStyle w:val="Hyperlink"/>
                <w:rFonts w:ascii="Times New Roman" w:hAnsi="Times New Roman" w:cs="Times New Roman"/>
                <w:noProof/>
                <w:sz w:val="24"/>
                <w:szCs w:val="24"/>
              </w:rPr>
              <w:t>PERNYATAAN KEASLIAN SKRIPSI</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1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vii</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2" w:history="1">
            <w:r w:rsidR="008E1622" w:rsidRPr="008E1622">
              <w:rPr>
                <w:rStyle w:val="Hyperlink"/>
                <w:rFonts w:ascii="Times New Roman" w:hAnsi="Times New Roman" w:cs="Times New Roman"/>
                <w:noProof/>
                <w:sz w:val="24"/>
                <w:szCs w:val="24"/>
              </w:rPr>
              <w:t>ABSTRAK</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2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viii</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3" w:history="1">
            <w:r w:rsidR="008E1622" w:rsidRPr="008E1622">
              <w:rPr>
                <w:rStyle w:val="Hyperlink"/>
                <w:rFonts w:ascii="Times New Roman" w:hAnsi="Times New Roman" w:cs="Times New Roman"/>
                <w:noProof/>
                <w:sz w:val="24"/>
                <w:szCs w:val="24"/>
              </w:rPr>
              <w:t>ABSTRACT</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3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ix</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4" w:history="1">
            <w:r w:rsidR="008E1622" w:rsidRPr="008E1622">
              <w:rPr>
                <w:rStyle w:val="Hyperlink"/>
                <w:rFonts w:ascii="Times New Roman" w:hAnsi="Times New Roman" w:cs="Times New Roman"/>
                <w:noProof/>
                <w:sz w:val="24"/>
                <w:szCs w:val="24"/>
              </w:rPr>
              <w:t>KATA PENGANTAR</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4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x</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5" w:history="1">
            <w:r w:rsidR="008E1622" w:rsidRPr="008E1622">
              <w:rPr>
                <w:rStyle w:val="Hyperlink"/>
                <w:rFonts w:ascii="Times New Roman" w:hAnsi="Times New Roman" w:cs="Times New Roman"/>
                <w:noProof/>
                <w:sz w:val="24"/>
                <w:szCs w:val="24"/>
              </w:rPr>
              <w:t>DAFTAR ISI</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5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xi</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6" w:history="1">
            <w:r w:rsidR="008E1622" w:rsidRPr="008E1622">
              <w:rPr>
                <w:rStyle w:val="Hyperlink"/>
                <w:rFonts w:ascii="Times New Roman" w:hAnsi="Times New Roman" w:cs="Times New Roman"/>
                <w:noProof/>
                <w:sz w:val="24"/>
                <w:szCs w:val="24"/>
              </w:rPr>
              <w:t>DAFTAR GAMBAR</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6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xiii</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7" w:history="1">
            <w:r w:rsidR="008E1622" w:rsidRPr="008E1622">
              <w:rPr>
                <w:rStyle w:val="Hyperlink"/>
                <w:rFonts w:ascii="Times New Roman" w:hAnsi="Times New Roman" w:cs="Times New Roman"/>
                <w:noProof/>
                <w:sz w:val="24"/>
                <w:szCs w:val="24"/>
              </w:rPr>
              <w:t>DAFTAR LAMPIRAN</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7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xiv</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58" w:history="1">
            <w:r w:rsidR="008E1622" w:rsidRPr="008E1622">
              <w:rPr>
                <w:rStyle w:val="Hyperlink"/>
                <w:rFonts w:ascii="Times New Roman" w:hAnsi="Times New Roman" w:cs="Times New Roman"/>
                <w:noProof/>
                <w:sz w:val="24"/>
                <w:szCs w:val="24"/>
              </w:rPr>
              <w:t>BAB I</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58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1</w:t>
            </w:r>
            <w:r w:rsidR="008E1622" w:rsidRPr="008E1622">
              <w:rPr>
                <w:rFonts w:ascii="Times New Roman" w:hAnsi="Times New Roman" w:cs="Times New Roman"/>
                <w:noProof/>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59" w:history="1">
            <w:r w:rsidR="008E1622" w:rsidRPr="008E1622">
              <w:rPr>
                <w:rStyle w:val="Hyperlink"/>
                <w:rFonts w:ascii="Times New Roman" w:hAnsi="Times New Roman" w:cs="Times New Roman"/>
                <w:sz w:val="24"/>
                <w:szCs w:val="24"/>
              </w:rPr>
              <w:t>A.</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Konteks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59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1</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0" w:history="1">
            <w:r w:rsidR="008E1622" w:rsidRPr="008E1622">
              <w:rPr>
                <w:rStyle w:val="Hyperlink"/>
                <w:rFonts w:ascii="Times New Roman" w:hAnsi="Times New Roman" w:cs="Times New Roman"/>
                <w:sz w:val="24"/>
                <w:szCs w:val="24"/>
              </w:rPr>
              <w:t>B.</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Identifikasi Masalah</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0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6</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1" w:history="1">
            <w:r w:rsidR="008E1622" w:rsidRPr="008E1622">
              <w:rPr>
                <w:rStyle w:val="Hyperlink"/>
                <w:rFonts w:ascii="Times New Roman" w:hAnsi="Times New Roman" w:cs="Times New Roman"/>
                <w:sz w:val="24"/>
                <w:szCs w:val="24"/>
              </w:rPr>
              <w:t>C.</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Fokus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1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6</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2" w:history="1">
            <w:r w:rsidR="008E1622" w:rsidRPr="008E1622">
              <w:rPr>
                <w:rStyle w:val="Hyperlink"/>
                <w:rFonts w:ascii="Times New Roman" w:hAnsi="Times New Roman" w:cs="Times New Roman"/>
                <w:sz w:val="24"/>
                <w:szCs w:val="24"/>
              </w:rPr>
              <w:t>D.</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Tujuan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2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7</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3" w:history="1">
            <w:r w:rsidR="008E1622" w:rsidRPr="008E1622">
              <w:rPr>
                <w:rStyle w:val="Hyperlink"/>
                <w:rFonts w:ascii="Times New Roman" w:hAnsi="Times New Roman" w:cs="Times New Roman"/>
                <w:sz w:val="24"/>
                <w:szCs w:val="24"/>
              </w:rPr>
              <w:t>E.</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Manfaat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3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7</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4" w:history="1">
            <w:r w:rsidR="008E1622" w:rsidRPr="008E1622">
              <w:rPr>
                <w:rStyle w:val="Hyperlink"/>
                <w:rFonts w:ascii="Times New Roman" w:hAnsi="Times New Roman" w:cs="Times New Roman"/>
                <w:sz w:val="24"/>
                <w:szCs w:val="24"/>
              </w:rPr>
              <w:t>F.</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Ruang Lingkup dan Batas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4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9</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5" w:history="1">
            <w:r w:rsidR="008E1622" w:rsidRPr="008E1622">
              <w:rPr>
                <w:rStyle w:val="Hyperlink"/>
                <w:rFonts w:ascii="Times New Roman" w:hAnsi="Times New Roman" w:cs="Times New Roman"/>
                <w:sz w:val="24"/>
                <w:szCs w:val="24"/>
              </w:rPr>
              <w:t>G.</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Definisi Operasional</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5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9</w:t>
            </w:r>
            <w:r w:rsidR="008E1622" w:rsidRPr="008E1622">
              <w:rPr>
                <w:rFonts w:ascii="Times New Roman" w:hAnsi="Times New Roman" w:cs="Times New Roman"/>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66" w:history="1">
            <w:r w:rsidR="008E1622" w:rsidRPr="008E1622">
              <w:rPr>
                <w:rStyle w:val="Hyperlink"/>
                <w:rFonts w:ascii="Times New Roman" w:hAnsi="Times New Roman" w:cs="Times New Roman"/>
                <w:noProof/>
                <w:sz w:val="24"/>
                <w:szCs w:val="24"/>
              </w:rPr>
              <w:t>BAB II</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66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13</w:t>
            </w:r>
            <w:r w:rsidR="008E1622" w:rsidRPr="008E1622">
              <w:rPr>
                <w:rFonts w:ascii="Times New Roman" w:hAnsi="Times New Roman" w:cs="Times New Roman"/>
                <w:noProof/>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7" w:history="1">
            <w:r w:rsidR="008E1622" w:rsidRPr="008E1622">
              <w:rPr>
                <w:rStyle w:val="Hyperlink"/>
                <w:rFonts w:ascii="Times New Roman" w:hAnsi="Times New Roman" w:cs="Times New Roman"/>
                <w:sz w:val="24"/>
                <w:szCs w:val="24"/>
              </w:rPr>
              <w:t>A.</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Penelitian Terdahulu</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7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13</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8" w:history="1">
            <w:r w:rsidR="008E1622" w:rsidRPr="008E1622">
              <w:rPr>
                <w:rStyle w:val="Hyperlink"/>
                <w:rFonts w:ascii="Times New Roman" w:hAnsi="Times New Roman" w:cs="Times New Roman"/>
                <w:sz w:val="24"/>
                <w:szCs w:val="24"/>
              </w:rPr>
              <w:t>B.</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Landasan Teori</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8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23</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69" w:history="1">
            <w:r w:rsidR="008E1622" w:rsidRPr="008E1622">
              <w:rPr>
                <w:rStyle w:val="Hyperlink"/>
                <w:rFonts w:ascii="Times New Roman" w:hAnsi="Times New Roman" w:cs="Times New Roman"/>
                <w:sz w:val="24"/>
                <w:szCs w:val="24"/>
              </w:rPr>
              <w:t>C.</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Kerangka Teoritis</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69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47</w:t>
            </w:r>
            <w:r w:rsidR="008E1622" w:rsidRPr="008E1622">
              <w:rPr>
                <w:rFonts w:ascii="Times New Roman" w:hAnsi="Times New Roman" w:cs="Times New Roman"/>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70" w:history="1">
            <w:r w:rsidR="008E1622" w:rsidRPr="008E1622">
              <w:rPr>
                <w:rStyle w:val="Hyperlink"/>
                <w:rFonts w:ascii="Times New Roman" w:hAnsi="Times New Roman" w:cs="Times New Roman"/>
                <w:noProof/>
                <w:sz w:val="24"/>
                <w:szCs w:val="24"/>
              </w:rPr>
              <w:t>BAB III</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70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49</w:t>
            </w:r>
            <w:r w:rsidR="008E1622" w:rsidRPr="008E1622">
              <w:rPr>
                <w:rFonts w:ascii="Times New Roman" w:hAnsi="Times New Roman" w:cs="Times New Roman"/>
                <w:noProof/>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1" w:history="1">
            <w:r w:rsidR="008E1622" w:rsidRPr="008E1622">
              <w:rPr>
                <w:rStyle w:val="Hyperlink"/>
                <w:rFonts w:ascii="Times New Roman" w:hAnsi="Times New Roman" w:cs="Times New Roman"/>
                <w:sz w:val="24"/>
                <w:szCs w:val="24"/>
              </w:rPr>
              <w:t>A.</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Pendekatan dan Jenis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1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49</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2" w:history="1">
            <w:r w:rsidR="008E1622" w:rsidRPr="008E1622">
              <w:rPr>
                <w:rStyle w:val="Hyperlink"/>
                <w:rFonts w:ascii="Times New Roman" w:hAnsi="Times New Roman" w:cs="Times New Roman"/>
                <w:sz w:val="24"/>
                <w:szCs w:val="24"/>
              </w:rPr>
              <w:t>B.</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Kehadiran Peneliti</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2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0</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3" w:history="1">
            <w:r w:rsidR="008E1622" w:rsidRPr="008E1622">
              <w:rPr>
                <w:rStyle w:val="Hyperlink"/>
                <w:rFonts w:ascii="Times New Roman" w:hAnsi="Times New Roman" w:cs="Times New Roman"/>
                <w:sz w:val="24"/>
                <w:szCs w:val="24"/>
              </w:rPr>
              <w:t>C.</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Lokasi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3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1</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4" w:history="1">
            <w:r w:rsidR="008E1622" w:rsidRPr="008E1622">
              <w:rPr>
                <w:rStyle w:val="Hyperlink"/>
                <w:rFonts w:ascii="Times New Roman" w:hAnsi="Times New Roman" w:cs="Times New Roman"/>
                <w:sz w:val="24"/>
                <w:szCs w:val="24"/>
              </w:rPr>
              <w:t>D.</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Data dan Sumber Data</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4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1</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5" w:history="1">
            <w:r w:rsidR="008E1622" w:rsidRPr="008E1622">
              <w:rPr>
                <w:rStyle w:val="Hyperlink"/>
                <w:rFonts w:ascii="Times New Roman" w:hAnsi="Times New Roman" w:cs="Times New Roman"/>
                <w:sz w:val="24"/>
                <w:szCs w:val="24"/>
              </w:rPr>
              <w:t>E.</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Teknik Pengumpulan Data</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5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2</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6" w:history="1">
            <w:r w:rsidR="008E1622" w:rsidRPr="008E1622">
              <w:rPr>
                <w:rStyle w:val="Hyperlink"/>
                <w:rFonts w:ascii="Times New Roman" w:hAnsi="Times New Roman" w:cs="Times New Roman"/>
                <w:sz w:val="24"/>
                <w:szCs w:val="24"/>
              </w:rPr>
              <w:t>F.</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Analisis Data</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6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3</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7" w:history="1">
            <w:r w:rsidR="008E1622" w:rsidRPr="008E1622">
              <w:rPr>
                <w:rStyle w:val="Hyperlink"/>
                <w:rFonts w:ascii="Times New Roman" w:hAnsi="Times New Roman" w:cs="Times New Roman"/>
                <w:sz w:val="24"/>
                <w:szCs w:val="24"/>
              </w:rPr>
              <w:t>G.</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Pengecekan Keabsahan Temu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7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3</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78" w:history="1">
            <w:r w:rsidR="008E1622" w:rsidRPr="008E1622">
              <w:rPr>
                <w:rStyle w:val="Hyperlink"/>
                <w:rFonts w:ascii="Times New Roman" w:hAnsi="Times New Roman" w:cs="Times New Roman"/>
                <w:sz w:val="24"/>
                <w:szCs w:val="24"/>
              </w:rPr>
              <w:t>H.</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Tahapan Peneliti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78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4</w:t>
            </w:r>
            <w:r w:rsidR="008E1622" w:rsidRPr="008E1622">
              <w:rPr>
                <w:rFonts w:ascii="Times New Roman" w:hAnsi="Times New Roman" w:cs="Times New Roman"/>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79" w:history="1">
            <w:r w:rsidR="008E1622" w:rsidRPr="008E1622">
              <w:rPr>
                <w:rStyle w:val="Hyperlink"/>
                <w:rFonts w:ascii="Times New Roman" w:hAnsi="Times New Roman" w:cs="Times New Roman"/>
                <w:noProof/>
                <w:sz w:val="24"/>
                <w:szCs w:val="24"/>
              </w:rPr>
              <w:t>BAB IV</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79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56</w:t>
            </w:r>
            <w:r w:rsidR="008E1622" w:rsidRPr="008E1622">
              <w:rPr>
                <w:rFonts w:ascii="Times New Roman" w:hAnsi="Times New Roman" w:cs="Times New Roman"/>
                <w:noProof/>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80" w:history="1">
            <w:r w:rsidR="008E1622" w:rsidRPr="008E1622">
              <w:rPr>
                <w:rStyle w:val="Hyperlink"/>
                <w:rFonts w:ascii="Times New Roman" w:hAnsi="Times New Roman" w:cs="Times New Roman"/>
                <w:sz w:val="24"/>
                <w:szCs w:val="24"/>
              </w:rPr>
              <w:t>A.</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Paparan Data SMK PGRI Pandaan Pasuruu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80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56</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81" w:history="1">
            <w:r w:rsidR="008E1622" w:rsidRPr="008E1622">
              <w:rPr>
                <w:rStyle w:val="Hyperlink"/>
                <w:rFonts w:ascii="Times New Roman" w:hAnsi="Times New Roman" w:cs="Times New Roman"/>
                <w:sz w:val="24"/>
                <w:szCs w:val="24"/>
              </w:rPr>
              <w:t>B.</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Temuan Penelitian di SMK PGRI Pandaan Pasuru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81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63</w:t>
            </w:r>
            <w:r w:rsidR="008E1622" w:rsidRPr="008E1622">
              <w:rPr>
                <w:rFonts w:ascii="Times New Roman" w:hAnsi="Times New Roman" w:cs="Times New Roman"/>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82" w:history="1">
            <w:r w:rsidR="008E1622" w:rsidRPr="008E1622">
              <w:rPr>
                <w:rStyle w:val="Hyperlink"/>
                <w:rFonts w:ascii="Times New Roman" w:hAnsi="Times New Roman" w:cs="Times New Roman"/>
                <w:noProof/>
                <w:sz w:val="24"/>
                <w:szCs w:val="24"/>
              </w:rPr>
              <w:t>BAB V</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82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68</w:t>
            </w:r>
            <w:r w:rsidR="008E1622" w:rsidRPr="008E1622">
              <w:rPr>
                <w:rFonts w:ascii="Times New Roman" w:hAnsi="Times New Roman" w:cs="Times New Roman"/>
                <w:noProof/>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83" w:history="1">
            <w:r w:rsidR="008E1622" w:rsidRPr="008E1622">
              <w:rPr>
                <w:rStyle w:val="Hyperlink"/>
                <w:rFonts w:ascii="Times New Roman" w:hAnsi="Times New Roman" w:cs="Times New Roman"/>
                <w:sz w:val="24"/>
                <w:szCs w:val="24"/>
              </w:rPr>
              <w:t>A.</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 xml:space="preserve">Implementasi Strategi Inkuiri Berbasis Metode </w:t>
            </w:r>
            <w:r w:rsidR="008E1622" w:rsidRPr="008E1622">
              <w:rPr>
                <w:rStyle w:val="Hyperlink"/>
                <w:rFonts w:ascii="Times New Roman" w:hAnsi="Times New Roman" w:cs="Times New Roman"/>
                <w:i/>
                <w:sz w:val="24"/>
                <w:szCs w:val="24"/>
              </w:rPr>
              <w:t>Brainstorming</w:t>
            </w:r>
            <w:r w:rsidR="008E1622" w:rsidRPr="008E1622">
              <w:rPr>
                <w:rStyle w:val="Hyperlink"/>
                <w:rFonts w:ascii="Times New Roman" w:hAnsi="Times New Roman" w:cs="Times New Roman"/>
                <w:sz w:val="24"/>
                <w:szCs w:val="24"/>
              </w:rPr>
              <w:t xml:space="preserve"> Pada Mata Pelajaran PAI di SMK PGRI Pandaan Pasuru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83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68</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84" w:history="1">
            <w:r w:rsidR="008E1622" w:rsidRPr="008E1622">
              <w:rPr>
                <w:rStyle w:val="Hyperlink"/>
                <w:rFonts w:ascii="Times New Roman" w:hAnsi="Times New Roman" w:cs="Times New Roman"/>
                <w:sz w:val="24"/>
                <w:szCs w:val="24"/>
              </w:rPr>
              <w:t>B.</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 xml:space="preserve">Kelebihan Dan Kelemahan Implementasi Strategi Inkuiri Berbasis Metode </w:t>
            </w:r>
            <w:r w:rsidR="008E1622" w:rsidRPr="008E1622">
              <w:rPr>
                <w:rStyle w:val="Hyperlink"/>
                <w:rFonts w:ascii="Times New Roman" w:hAnsi="Times New Roman" w:cs="Times New Roman"/>
                <w:i/>
                <w:sz w:val="24"/>
                <w:szCs w:val="24"/>
              </w:rPr>
              <w:t>Brainstorming</w:t>
            </w:r>
            <w:r w:rsidR="008E1622" w:rsidRPr="008E1622">
              <w:rPr>
                <w:rStyle w:val="Hyperlink"/>
                <w:rFonts w:ascii="Times New Roman" w:hAnsi="Times New Roman" w:cs="Times New Roman"/>
                <w:sz w:val="24"/>
                <w:szCs w:val="24"/>
              </w:rPr>
              <w:t xml:space="preserve"> Pada Mata Pelajaran PAI di SMK PGRI Panda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84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73</w:t>
            </w:r>
            <w:r w:rsidR="008E1622" w:rsidRPr="008E1622">
              <w:rPr>
                <w:rFonts w:ascii="Times New Roman" w:hAnsi="Times New Roman" w:cs="Times New Roman"/>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85" w:history="1">
            <w:r w:rsidR="008E1622" w:rsidRPr="008E1622">
              <w:rPr>
                <w:rStyle w:val="Hyperlink"/>
                <w:rFonts w:ascii="Times New Roman" w:hAnsi="Times New Roman" w:cs="Times New Roman"/>
                <w:noProof/>
                <w:sz w:val="24"/>
                <w:szCs w:val="24"/>
              </w:rPr>
              <w:t>BAB VI</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85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78</w:t>
            </w:r>
            <w:r w:rsidR="008E1622" w:rsidRPr="008E1622">
              <w:rPr>
                <w:rFonts w:ascii="Times New Roman" w:hAnsi="Times New Roman" w:cs="Times New Roman"/>
                <w:noProof/>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86" w:history="1">
            <w:r w:rsidR="008E1622" w:rsidRPr="008E1622">
              <w:rPr>
                <w:rStyle w:val="Hyperlink"/>
                <w:rFonts w:ascii="Times New Roman" w:hAnsi="Times New Roman" w:cs="Times New Roman"/>
                <w:sz w:val="24"/>
                <w:szCs w:val="24"/>
              </w:rPr>
              <w:t>A.</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Kesimpul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86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78</w:t>
            </w:r>
            <w:r w:rsidR="008E1622" w:rsidRPr="008E1622">
              <w:rPr>
                <w:rFonts w:ascii="Times New Roman" w:hAnsi="Times New Roman" w:cs="Times New Roman"/>
                <w:webHidden/>
                <w:sz w:val="24"/>
                <w:szCs w:val="24"/>
              </w:rPr>
              <w:fldChar w:fldCharType="end"/>
            </w:r>
          </w:hyperlink>
        </w:p>
        <w:p w:rsidR="008E1622" w:rsidRPr="008E1622" w:rsidRDefault="00192CB1" w:rsidP="008E1622">
          <w:pPr>
            <w:pStyle w:val="TOC2"/>
            <w:rPr>
              <w:rFonts w:ascii="Times New Roman" w:eastAsiaTheme="minorEastAsia" w:hAnsi="Times New Roman" w:cs="Times New Roman"/>
              <w:sz w:val="24"/>
              <w:szCs w:val="24"/>
            </w:rPr>
          </w:pPr>
          <w:hyperlink w:anchor="_Toc136418387" w:history="1">
            <w:r w:rsidR="008E1622" w:rsidRPr="008E1622">
              <w:rPr>
                <w:rStyle w:val="Hyperlink"/>
                <w:rFonts w:ascii="Times New Roman" w:hAnsi="Times New Roman" w:cs="Times New Roman"/>
                <w:sz w:val="24"/>
                <w:szCs w:val="24"/>
              </w:rPr>
              <w:t>B.</w:t>
            </w:r>
            <w:r w:rsidR="008E1622" w:rsidRPr="008E1622">
              <w:rPr>
                <w:rFonts w:ascii="Times New Roman" w:eastAsiaTheme="minorEastAsia" w:hAnsi="Times New Roman" w:cs="Times New Roman"/>
                <w:sz w:val="24"/>
                <w:szCs w:val="24"/>
              </w:rPr>
              <w:tab/>
            </w:r>
            <w:r w:rsidR="008E1622" w:rsidRPr="008E1622">
              <w:rPr>
                <w:rStyle w:val="Hyperlink"/>
                <w:rFonts w:ascii="Times New Roman" w:hAnsi="Times New Roman" w:cs="Times New Roman"/>
                <w:sz w:val="24"/>
                <w:szCs w:val="24"/>
              </w:rPr>
              <w:t>Saran</w:t>
            </w:r>
            <w:r w:rsidR="008E1622" w:rsidRPr="008E1622">
              <w:rPr>
                <w:rFonts w:ascii="Times New Roman" w:hAnsi="Times New Roman" w:cs="Times New Roman"/>
                <w:webHidden/>
                <w:sz w:val="24"/>
                <w:szCs w:val="24"/>
              </w:rPr>
              <w:tab/>
            </w:r>
            <w:r w:rsidR="008E1622" w:rsidRPr="008E1622">
              <w:rPr>
                <w:rFonts w:ascii="Times New Roman" w:hAnsi="Times New Roman" w:cs="Times New Roman"/>
                <w:webHidden/>
                <w:sz w:val="24"/>
                <w:szCs w:val="24"/>
              </w:rPr>
              <w:fldChar w:fldCharType="begin"/>
            </w:r>
            <w:r w:rsidR="008E1622" w:rsidRPr="008E1622">
              <w:rPr>
                <w:rFonts w:ascii="Times New Roman" w:hAnsi="Times New Roman" w:cs="Times New Roman"/>
                <w:webHidden/>
                <w:sz w:val="24"/>
                <w:szCs w:val="24"/>
              </w:rPr>
              <w:instrText xml:space="preserve"> PAGEREF _Toc136418387 \h </w:instrText>
            </w:r>
            <w:r w:rsidR="008E1622" w:rsidRPr="008E1622">
              <w:rPr>
                <w:rFonts w:ascii="Times New Roman" w:hAnsi="Times New Roman" w:cs="Times New Roman"/>
                <w:webHidden/>
                <w:sz w:val="24"/>
                <w:szCs w:val="24"/>
              </w:rPr>
            </w:r>
            <w:r w:rsidR="008E1622" w:rsidRPr="008E1622">
              <w:rPr>
                <w:rFonts w:ascii="Times New Roman" w:hAnsi="Times New Roman" w:cs="Times New Roman"/>
                <w:webHidden/>
                <w:sz w:val="24"/>
                <w:szCs w:val="24"/>
              </w:rPr>
              <w:fldChar w:fldCharType="separate"/>
            </w:r>
            <w:r w:rsidR="00493B10">
              <w:rPr>
                <w:rFonts w:ascii="Times New Roman" w:hAnsi="Times New Roman" w:cs="Times New Roman"/>
                <w:webHidden/>
                <w:sz w:val="24"/>
                <w:szCs w:val="24"/>
              </w:rPr>
              <w:t>80</w:t>
            </w:r>
            <w:r w:rsidR="008E1622" w:rsidRPr="008E1622">
              <w:rPr>
                <w:rFonts w:ascii="Times New Roman" w:hAnsi="Times New Roman" w:cs="Times New Roman"/>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88" w:history="1">
            <w:r w:rsidR="008E1622" w:rsidRPr="008E1622">
              <w:rPr>
                <w:rStyle w:val="Hyperlink"/>
                <w:rFonts w:ascii="Times New Roman" w:hAnsi="Times New Roman" w:cs="Times New Roman"/>
                <w:noProof/>
                <w:sz w:val="24"/>
                <w:szCs w:val="24"/>
              </w:rPr>
              <w:t>DAFTAR PUSTAKA</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88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81</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89" w:history="1">
            <w:r w:rsidR="008E1622" w:rsidRPr="008E1622">
              <w:rPr>
                <w:rStyle w:val="Hyperlink"/>
                <w:rFonts w:ascii="Times New Roman" w:hAnsi="Times New Roman" w:cs="Times New Roman"/>
                <w:noProof/>
                <w:sz w:val="24"/>
                <w:szCs w:val="24"/>
              </w:rPr>
              <w:t>LAMPIRAN</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89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85</w:t>
            </w:r>
            <w:r w:rsidR="008E1622" w:rsidRPr="008E1622">
              <w:rPr>
                <w:rFonts w:ascii="Times New Roman" w:hAnsi="Times New Roman" w:cs="Times New Roman"/>
                <w:noProof/>
                <w:webHidden/>
                <w:sz w:val="24"/>
                <w:szCs w:val="24"/>
              </w:rPr>
              <w:fldChar w:fldCharType="end"/>
            </w:r>
          </w:hyperlink>
        </w:p>
        <w:p w:rsidR="008E1622" w:rsidRPr="008E1622" w:rsidRDefault="00192CB1">
          <w:pPr>
            <w:pStyle w:val="TOC1"/>
            <w:tabs>
              <w:tab w:val="right" w:leader="dot" w:pos="7928"/>
            </w:tabs>
            <w:rPr>
              <w:rFonts w:ascii="Times New Roman" w:eastAsiaTheme="minorEastAsia" w:hAnsi="Times New Roman" w:cs="Times New Roman"/>
              <w:noProof/>
              <w:sz w:val="24"/>
              <w:szCs w:val="24"/>
            </w:rPr>
          </w:pPr>
          <w:hyperlink w:anchor="_Toc136418390" w:history="1">
            <w:r w:rsidR="008E1622" w:rsidRPr="008E1622">
              <w:rPr>
                <w:rStyle w:val="Hyperlink"/>
                <w:rFonts w:ascii="Times New Roman" w:hAnsi="Times New Roman" w:cs="Times New Roman"/>
                <w:noProof/>
                <w:sz w:val="24"/>
                <w:szCs w:val="24"/>
              </w:rPr>
              <w:t>RIWAYAT HIDUP</w:t>
            </w:r>
            <w:r w:rsidR="008E1622" w:rsidRPr="008E1622">
              <w:rPr>
                <w:rFonts w:ascii="Times New Roman" w:hAnsi="Times New Roman" w:cs="Times New Roman"/>
                <w:noProof/>
                <w:webHidden/>
                <w:sz w:val="24"/>
                <w:szCs w:val="24"/>
              </w:rPr>
              <w:tab/>
            </w:r>
            <w:r w:rsidR="008E1622" w:rsidRPr="008E1622">
              <w:rPr>
                <w:rFonts w:ascii="Times New Roman" w:hAnsi="Times New Roman" w:cs="Times New Roman"/>
                <w:noProof/>
                <w:webHidden/>
                <w:sz w:val="24"/>
                <w:szCs w:val="24"/>
              </w:rPr>
              <w:fldChar w:fldCharType="begin"/>
            </w:r>
            <w:r w:rsidR="008E1622" w:rsidRPr="008E1622">
              <w:rPr>
                <w:rFonts w:ascii="Times New Roman" w:hAnsi="Times New Roman" w:cs="Times New Roman"/>
                <w:noProof/>
                <w:webHidden/>
                <w:sz w:val="24"/>
                <w:szCs w:val="24"/>
              </w:rPr>
              <w:instrText xml:space="preserve"> PAGEREF _Toc136418390 \h </w:instrText>
            </w:r>
            <w:r w:rsidR="008E1622" w:rsidRPr="008E1622">
              <w:rPr>
                <w:rFonts w:ascii="Times New Roman" w:hAnsi="Times New Roman" w:cs="Times New Roman"/>
                <w:noProof/>
                <w:webHidden/>
                <w:sz w:val="24"/>
                <w:szCs w:val="24"/>
              </w:rPr>
            </w:r>
            <w:r w:rsidR="008E1622" w:rsidRPr="008E1622">
              <w:rPr>
                <w:rFonts w:ascii="Times New Roman" w:hAnsi="Times New Roman" w:cs="Times New Roman"/>
                <w:noProof/>
                <w:webHidden/>
                <w:sz w:val="24"/>
                <w:szCs w:val="24"/>
              </w:rPr>
              <w:fldChar w:fldCharType="separate"/>
            </w:r>
            <w:r w:rsidR="00493B10">
              <w:rPr>
                <w:rFonts w:ascii="Times New Roman" w:hAnsi="Times New Roman" w:cs="Times New Roman"/>
                <w:noProof/>
                <w:webHidden/>
                <w:sz w:val="24"/>
                <w:szCs w:val="24"/>
              </w:rPr>
              <w:t>87</w:t>
            </w:r>
            <w:r w:rsidR="008E1622" w:rsidRPr="008E1622">
              <w:rPr>
                <w:rFonts w:ascii="Times New Roman" w:hAnsi="Times New Roman" w:cs="Times New Roman"/>
                <w:noProof/>
                <w:webHidden/>
                <w:sz w:val="24"/>
                <w:szCs w:val="24"/>
              </w:rPr>
              <w:fldChar w:fldCharType="end"/>
            </w:r>
          </w:hyperlink>
        </w:p>
        <w:p w:rsidR="008E1622" w:rsidRPr="008E1622" w:rsidRDefault="008E1622" w:rsidP="008E1622">
          <w:pPr>
            <w:rPr>
              <w:rFonts w:ascii="Times New Roman" w:hAnsi="Times New Roman" w:cs="Times New Roman"/>
              <w:b/>
              <w:bCs/>
              <w:noProof/>
              <w:sz w:val="24"/>
              <w:szCs w:val="24"/>
            </w:rPr>
          </w:pPr>
          <w:r w:rsidRPr="008E1622">
            <w:rPr>
              <w:rFonts w:ascii="Times New Roman" w:hAnsi="Times New Roman" w:cs="Times New Roman"/>
              <w:b/>
              <w:bCs/>
              <w:noProof/>
              <w:sz w:val="24"/>
              <w:szCs w:val="24"/>
            </w:rPr>
            <w:fldChar w:fldCharType="end"/>
          </w:r>
        </w:p>
      </w:sdtContent>
    </w:sdt>
    <w:p w:rsidR="00181420" w:rsidRPr="008E1622" w:rsidRDefault="008E1622" w:rsidP="008E1622">
      <w:r>
        <w:br w:type="page"/>
      </w:r>
    </w:p>
    <w:p w:rsidR="00FA5E45" w:rsidRDefault="00FA5E45" w:rsidP="00C162CD">
      <w:pPr>
        <w:pStyle w:val="Heading1"/>
      </w:pPr>
      <w:bookmarkStart w:id="19" w:name="_Toc136417583"/>
      <w:bookmarkStart w:id="20" w:name="_Toc136418356"/>
      <w:r w:rsidRPr="00181420">
        <w:lastRenderedPageBreak/>
        <w:t>DAFTAR GAMBAR</w:t>
      </w:r>
      <w:bookmarkEnd w:id="19"/>
      <w:bookmarkEnd w:id="20"/>
    </w:p>
    <w:p w:rsidR="00F23333" w:rsidRPr="00F23333" w:rsidRDefault="00F23333" w:rsidP="00F23333">
      <w:pPr>
        <w:spacing w:after="0" w:line="360" w:lineRule="auto"/>
        <w:contextualSpacing/>
        <w:jc w:val="both"/>
        <w:rPr>
          <w:rFonts w:ascii="Times New Roman" w:hAnsi="Times New Roman" w:cs="Times New Roman"/>
          <w:sz w:val="24"/>
          <w:szCs w:val="24"/>
        </w:rPr>
      </w:pPr>
    </w:p>
    <w:p w:rsidR="00F23333" w:rsidRPr="00F23333" w:rsidRDefault="00F23333" w:rsidP="00F23333">
      <w:pPr>
        <w:tabs>
          <w:tab w:val="right" w:leader="dot" w:pos="7371"/>
        </w:tabs>
        <w:spacing w:after="0" w:line="360" w:lineRule="auto"/>
        <w:contextualSpacing/>
        <w:jc w:val="both"/>
        <w:rPr>
          <w:rFonts w:ascii="Times New Roman" w:hAnsi="Times New Roman" w:cs="Times New Roman"/>
          <w:sz w:val="24"/>
          <w:szCs w:val="24"/>
        </w:rPr>
      </w:pPr>
      <w:r w:rsidRPr="00F23333">
        <w:rPr>
          <w:rFonts w:ascii="Times New Roman" w:hAnsi="Times New Roman" w:cs="Times New Roman"/>
          <w:sz w:val="24"/>
          <w:szCs w:val="24"/>
        </w:rPr>
        <w:t>Gambar 4.1</w:t>
      </w:r>
      <w:r>
        <w:rPr>
          <w:rFonts w:ascii="Times New Roman" w:hAnsi="Times New Roman" w:cs="Times New Roman"/>
          <w:sz w:val="24"/>
          <w:szCs w:val="24"/>
        </w:rPr>
        <w:tab/>
      </w:r>
    </w:p>
    <w:p w:rsidR="00F23333" w:rsidRPr="00F23333" w:rsidRDefault="00F23333" w:rsidP="00F23333">
      <w:pPr>
        <w:tabs>
          <w:tab w:val="right" w:leader="dot" w:pos="7371"/>
        </w:tabs>
        <w:spacing w:after="0" w:line="360" w:lineRule="auto"/>
        <w:contextualSpacing/>
        <w:jc w:val="both"/>
        <w:rPr>
          <w:rFonts w:ascii="Times New Roman" w:hAnsi="Times New Roman" w:cs="Times New Roman"/>
          <w:sz w:val="24"/>
          <w:szCs w:val="24"/>
        </w:rPr>
      </w:pPr>
      <w:r w:rsidRPr="00F23333">
        <w:rPr>
          <w:rFonts w:ascii="Times New Roman" w:hAnsi="Times New Roman" w:cs="Times New Roman"/>
          <w:sz w:val="24"/>
          <w:szCs w:val="24"/>
        </w:rPr>
        <w:t>Gambar 4.2</w:t>
      </w:r>
      <w:r>
        <w:rPr>
          <w:rFonts w:ascii="Times New Roman" w:hAnsi="Times New Roman" w:cs="Times New Roman"/>
          <w:sz w:val="24"/>
          <w:szCs w:val="24"/>
        </w:rPr>
        <w:tab/>
      </w:r>
    </w:p>
    <w:p w:rsidR="00F23333" w:rsidRPr="00F23333" w:rsidRDefault="00F23333" w:rsidP="00F23333">
      <w:pPr>
        <w:tabs>
          <w:tab w:val="right" w:leader="dot" w:pos="7371"/>
        </w:tabs>
        <w:spacing w:after="0" w:line="360" w:lineRule="auto"/>
        <w:contextualSpacing/>
        <w:jc w:val="both"/>
        <w:rPr>
          <w:rFonts w:ascii="Times New Roman" w:hAnsi="Times New Roman" w:cs="Times New Roman"/>
          <w:sz w:val="24"/>
          <w:szCs w:val="24"/>
        </w:rPr>
      </w:pPr>
      <w:r w:rsidRPr="00F23333">
        <w:rPr>
          <w:rFonts w:ascii="Times New Roman" w:hAnsi="Times New Roman" w:cs="Times New Roman"/>
          <w:sz w:val="24"/>
          <w:szCs w:val="24"/>
        </w:rPr>
        <w:t>Gambar 4.3</w:t>
      </w:r>
      <w:r>
        <w:rPr>
          <w:rFonts w:ascii="Times New Roman" w:hAnsi="Times New Roman" w:cs="Times New Roman"/>
          <w:sz w:val="24"/>
          <w:szCs w:val="24"/>
        </w:rPr>
        <w:tab/>
      </w:r>
    </w:p>
    <w:p w:rsidR="00FA5E45" w:rsidRDefault="00FA5E45">
      <w:pPr>
        <w:rPr>
          <w:rFonts w:ascii="Times New Roman" w:hAnsi="Times New Roman" w:cs="Times New Roman"/>
          <w:b/>
          <w:sz w:val="24"/>
          <w:szCs w:val="24"/>
        </w:rPr>
      </w:pPr>
      <w:r>
        <w:rPr>
          <w:rFonts w:ascii="Times New Roman" w:hAnsi="Times New Roman" w:cs="Times New Roman"/>
          <w:b/>
          <w:sz w:val="24"/>
          <w:szCs w:val="24"/>
        </w:rPr>
        <w:br w:type="page"/>
      </w:r>
    </w:p>
    <w:p w:rsidR="00FA5E45" w:rsidRPr="00181420" w:rsidRDefault="00FA5E45" w:rsidP="00C162CD">
      <w:pPr>
        <w:pStyle w:val="Heading1"/>
      </w:pPr>
      <w:bookmarkStart w:id="21" w:name="_Toc136417584"/>
      <w:bookmarkStart w:id="22" w:name="_Toc136418357"/>
      <w:r w:rsidRPr="00181420">
        <w:lastRenderedPageBreak/>
        <w:t>DAFTAR LAMPIRAN</w:t>
      </w:r>
      <w:bookmarkEnd w:id="21"/>
      <w:bookmarkEnd w:id="22"/>
    </w:p>
    <w:p w:rsidR="00FA5E45" w:rsidRDefault="00FA5E45">
      <w:pPr>
        <w:rPr>
          <w:rFonts w:ascii="Times New Roman" w:hAnsi="Times New Roman" w:cs="Times New Roman"/>
          <w:b/>
          <w:sz w:val="24"/>
          <w:szCs w:val="24"/>
        </w:rPr>
      </w:pPr>
      <w:r>
        <w:rPr>
          <w:rFonts w:ascii="Times New Roman" w:hAnsi="Times New Roman" w:cs="Times New Roman"/>
          <w:b/>
          <w:sz w:val="24"/>
          <w:szCs w:val="24"/>
        </w:rPr>
        <w:br w:type="page"/>
      </w:r>
    </w:p>
    <w:p w:rsidR="00FA5E45" w:rsidRDefault="00FA5E45" w:rsidP="00FA5E45">
      <w:pPr>
        <w:rPr>
          <w:rFonts w:ascii="Times New Roman" w:hAnsi="Times New Roman" w:cs="Times New Roman"/>
          <w:b/>
          <w:sz w:val="24"/>
          <w:szCs w:val="24"/>
        </w:rPr>
        <w:sectPr w:rsidR="00FA5E45" w:rsidSect="00265EF0">
          <w:footerReference w:type="even" r:id="rId9"/>
          <w:headerReference w:type="first" r:id="rId10"/>
          <w:pgSz w:w="11907" w:h="16839" w:code="9"/>
          <w:pgMar w:top="2268" w:right="1701" w:bottom="1701" w:left="2268" w:header="708" w:footer="708" w:gutter="0"/>
          <w:pgNumType w:fmt="lowerRoman" w:start="1"/>
          <w:cols w:space="708"/>
          <w:titlePg/>
          <w:docGrid w:linePitch="360"/>
        </w:sectPr>
      </w:pPr>
    </w:p>
    <w:p w:rsidR="001230D4" w:rsidRPr="00181420" w:rsidRDefault="001230D4" w:rsidP="00C162CD">
      <w:pPr>
        <w:pStyle w:val="Heading1"/>
      </w:pPr>
      <w:bookmarkStart w:id="23" w:name="_Toc136417585"/>
      <w:bookmarkStart w:id="24" w:name="_Toc136418358"/>
      <w:r w:rsidRPr="00181420">
        <w:lastRenderedPageBreak/>
        <w:t>BAB I</w:t>
      </w:r>
      <w:bookmarkEnd w:id="23"/>
      <w:bookmarkEnd w:id="24"/>
    </w:p>
    <w:p w:rsidR="001230D4" w:rsidRDefault="001230D4" w:rsidP="001230D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1230D4" w:rsidRDefault="001230D4" w:rsidP="001230D4">
      <w:pPr>
        <w:spacing w:after="0" w:line="480" w:lineRule="auto"/>
        <w:jc w:val="center"/>
        <w:rPr>
          <w:rFonts w:ascii="Times New Roman" w:hAnsi="Times New Roman" w:cs="Times New Roman"/>
          <w:b/>
          <w:sz w:val="24"/>
          <w:szCs w:val="24"/>
        </w:rPr>
      </w:pPr>
    </w:p>
    <w:p w:rsidR="001230D4" w:rsidRPr="00181420" w:rsidRDefault="001230D4" w:rsidP="00181420">
      <w:pPr>
        <w:pStyle w:val="Heading2"/>
      </w:pPr>
      <w:bookmarkStart w:id="25" w:name="_Toc136417586"/>
      <w:bookmarkStart w:id="26" w:name="_Toc136418359"/>
      <w:r w:rsidRPr="00181420">
        <w:t>Konteks Penelitian</w:t>
      </w:r>
      <w:bookmarkEnd w:id="25"/>
      <w:bookmarkEnd w:id="26"/>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097549">
        <w:rPr>
          <w:rFonts w:ascii="Times New Roman" w:hAnsi="Times New Roman" w:cs="Times New Roman"/>
          <w:sz w:val="24"/>
          <w:szCs w:val="24"/>
        </w:rPr>
        <w:t>Pendidikan adalah usaha secara sadar yang dilakukan seseorang dengan sengaja untuk menyiapkan peserta didik menuju kedewasaan, berkecakapan tinggi, berkepribadian atau berakhlak mulia, dan kecerdasan berfikir melalui bimbingan dan latihan manusia dan sebagai anggota masyarakat dapat mencapai keselamatan dan kebahagiaan yang sempurna.</w:t>
      </w:r>
      <w:r>
        <w:rPr>
          <w:rStyle w:val="FootnoteReference"/>
          <w:rFonts w:ascii="Times New Roman" w:hAnsi="Times New Roman" w:cs="Times New Roman"/>
          <w:sz w:val="24"/>
          <w:szCs w:val="24"/>
        </w:rPr>
        <w:footnoteReference w:id="1"/>
      </w:r>
    </w:p>
    <w:p w:rsidR="001230D4" w:rsidRPr="00C3791F"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maatmadja </w:t>
      </w:r>
      <w:r w:rsidRPr="00C3791F">
        <w:rPr>
          <w:rFonts w:ascii="Times New Roman" w:hAnsi="Times New Roman" w:cs="Times New Roman"/>
          <w:sz w:val="24"/>
          <w:szCs w:val="24"/>
        </w:rPr>
        <w:t xml:space="preserve">mengungkapkan bahwa pendidikan merupakan </w:t>
      </w:r>
      <w:r w:rsidRPr="00C3791F">
        <w:rPr>
          <w:rFonts w:ascii="Times New Roman" w:hAnsi="Times New Roman" w:cs="Times New Roman"/>
          <w:i/>
          <w:sz w:val="24"/>
          <w:szCs w:val="24"/>
        </w:rPr>
        <w:t>multidisiplin</w:t>
      </w:r>
      <w:r w:rsidRPr="00C3791F">
        <w:rPr>
          <w:rFonts w:ascii="Times New Roman" w:hAnsi="Times New Roman" w:cs="Times New Roman"/>
          <w:sz w:val="24"/>
          <w:szCs w:val="24"/>
        </w:rPr>
        <w:t xml:space="preserve"> dan </w:t>
      </w:r>
      <w:r w:rsidRPr="00C3791F">
        <w:rPr>
          <w:rFonts w:ascii="Times New Roman" w:hAnsi="Times New Roman" w:cs="Times New Roman"/>
          <w:i/>
          <w:sz w:val="24"/>
          <w:szCs w:val="24"/>
        </w:rPr>
        <w:t>interdisiplin</w:t>
      </w:r>
      <w:r w:rsidRPr="00C3791F">
        <w:rPr>
          <w:rFonts w:ascii="Times New Roman" w:hAnsi="Times New Roman" w:cs="Times New Roman"/>
          <w:sz w:val="24"/>
          <w:szCs w:val="24"/>
        </w:rPr>
        <w:t xml:space="preserve"> serta </w:t>
      </w:r>
      <w:r w:rsidRPr="00C3791F">
        <w:rPr>
          <w:rFonts w:ascii="Times New Roman" w:hAnsi="Times New Roman" w:cs="Times New Roman"/>
          <w:i/>
          <w:sz w:val="24"/>
          <w:szCs w:val="24"/>
        </w:rPr>
        <w:t>cross dicipline</w:t>
      </w:r>
      <w:r w:rsidRPr="00C3791F">
        <w:rPr>
          <w:rFonts w:ascii="Times New Roman" w:hAnsi="Times New Roman" w:cs="Times New Roman"/>
          <w:sz w:val="24"/>
          <w:szCs w:val="24"/>
        </w:rPr>
        <w:t xml:space="preserve"> pengetahuan. Hal ini berarti bahwa pendidikan memiliki cakupan yang sangat luas. Sejalan dengan tujuan suatu pendidikan, maka pada setiap zamannya selalu ada pembaharuan dalam sistem pendidikan.</w:t>
      </w:r>
      <w:r>
        <w:rPr>
          <w:rStyle w:val="FootnoteReference"/>
          <w:rFonts w:ascii="Times New Roman" w:hAnsi="Times New Roman" w:cs="Times New Roman"/>
          <w:sz w:val="24"/>
          <w:szCs w:val="24"/>
        </w:rPr>
        <w:footnoteReference w:id="2"/>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C3791F">
        <w:rPr>
          <w:rFonts w:ascii="Times New Roman" w:hAnsi="Times New Roman" w:cs="Times New Roman"/>
          <w:sz w:val="24"/>
          <w:szCs w:val="24"/>
        </w:rPr>
        <w:t xml:space="preserve">UU Sisdiknas menyatakan bahwa pendidikan adalah usaha sadar dan terencana untuk mewujudkan suasana belajar dan proses pembelajaran agar peserta didik secara aktif mengembangkan potensi dirinya untuk memiliki kekuatan spritual keagamaan, pengendalian diri, kepribadian, kecerdasan, akhlak mulia serta keterampilan yang diperlukan dirinya, masyarakat, bangsa dan negara. Pada era global sekarang ini dunia </w:t>
      </w:r>
      <w:r w:rsidRPr="00C3791F">
        <w:rPr>
          <w:rFonts w:ascii="Times New Roman" w:hAnsi="Times New Roman" w:cs="Times New Roman"/>
          <w:sz w:val="24"/>
          <w:szCs w:val="24"/>
        </w:rPr>
        <w:lastRenderedPageBreak/>
        <w:t>pendidikan telah berkembang sedemikian rupa sehingga menjadi hal ikhwal. Proses pendidikan merupakan upaya yang mempunyai dua arah yaitu yang pertama bersifat menjaga kelangsungan hidupnya (</w:t>
      </w:r>
      <w:r w:rsidRPr="00C3791F">
        <w:rPr>
          <w:rFonts w:ascii="Times New Roman" w:hAnsi="Times New Roman" w:cs="Times New Roman"/>
          <w:i/>
          <w:sz w:val="24"/>
          <w:szCs w:val="24"/>
        </w:rPr>
        <w:t>Maintenance synergy</w:t>
      </w:r>
      <w:r w:rsidRPr="00C3791F">
        <w:rPr>
          <w:rFonts w:ascii="Times New Roman" w:hAnsi="Times New Roman" w:cs="Times New Roman"/>
          <w:sz w:val="24"/>
          <w:szCs w:val="24"/>
        </w:rPr>
        <w:t>) dan kedua menghasilkaan sesuatu (</w:t>
      </w:r>
      <w:r w:rsidRPr="00C3791F">
        <w:rPr>
          <w:rFonts w:ascii="Times New Roman" w:hAnsi="Times New Roman" w:cs="Times New Roman"/>
          <w:i/>
          <w:sz w:val="24"/>
          <w:szCs w:val="24"/>
        </w:rPr>
        <w:t>Effective synergy</w:t>
      </w:r>
      <w:r w:rsidRPr="00C3791F">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9D0783">
        <w:rPr>
          <w:rFonts w:ascii="Times New Roman" w:hAnsi="Times New Roman" w:cs="Times New Roman"/>
          <w:sz w:val="24"/>
          <w:szCs w:val="24"/>
        </w:rPr>
        <w:t>Peraturan pemerintah Republik Indonesia nomor 19 tahun 2005 tentang standar nasional pendidikan, memuat tentang standar proses, dinyatakan bahwa proses pembelajaran pada satuan pendidikan diselenggarakan secara interaktif, inspiratif, menyenangkan, menantang, memotivasi peserta didik untuk berpartisipasi aktif, serta memberikan ruang yang cukup bagi prakarsa, kreativitas dan kemandirian sesuai dengan bakat, minat dan perkembangan fisik serta psikologis peserta didik. Dari rumusan tersebut mengisyaratkan bahwa peserta didik bukan hanya memahami materi pelajaran untuk mengembangkan kemampuan intelektual saja, melainkan bagaimana pengetahuan itu dipahaminya dapat mewarnai perilaku yang ditampilkan dalam kehidupan nyata.</w:t>
      </w:r>
      <w:r>
        <w:rPr>
          <w:rStyle w:val="FootnoteReference"/>
          <w:rFonts w:ascii="Times New Roman" w:hAnsi="Times New Roman" w:cs="Times New Roman"/>
          <w:sz w:val="24"/>
          <w:szCs w:val="24"/>
        </w:rPr>
        <w:footnoteReference w:id="4"/>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9D0783">
        <w:rPr>
          <w:rFonts w:ascii="Times New Roman" w:hAnsi="Times New Roman" w:cs="Times New Roman"/>
          <w:sz w:val="24"/>
          <w:szCs w:val="24"/>
        </w:rPr>
        <w:t>Tujuan pengajaran yang dilaksanakan di dalam kelas menurut Mager adalah men</w:t>
      </w:r>
      <w:r>
        <w:rPr>
          <w:rFonts w:ascii="Times New Roman" w:hAnsi="Times New Roman" w:cs="Times New Roman"/>
          <w:sz w:val="24"/>
          <w:szCs w:val="24"/>
        </w:rPr>
        <w:t>itikberatkan pada perilaku peserta didik</w:t>
      </w:r>
      <w:r w:rsidRPr="009D0783">
        <w:rPr>
          <w:rFonts w:ascii="Times New Roman" w:hAnsi="Times New Roman" w:cs="Times New Roman"/>
          <w:sz w:val="24"/>
          <w:szCs w:val="24"/>
        </w:rPr>
        <w:t xml:space="preserve"> atau perbuatan (performance) sebagai suatu jenis </w:t>
      </w:r>
      <w:r>
        <w:rPr>
          <w:rFonts w:ascii="Times New Roman" w:hAnsi="Times New Roman" w:cs="Times New Roman"/>
          <w:sz w:val="24"/>
          <w:szCs w:val="24"/>
        </w:rPr>
        <w:t>out put yang terdapat pada peserta didik</w:t>
      </w:r>
      <w:r w:rsidRPr="009D0783">
        <w:rPr>
          <w:rFonts w:ascii="Times New Roman" w:hAnsi="Times New Roman" w:cs="Times New Roman"/>
          <w:sz w:val="24"/>
          <w:szCs w:val="24"/>
        </w:rPr>
        <w:t xml:space="preserve"> dan terama</w:t>
      </w:r>
      <w:r>
        <w:rPr>
          <w:rFonts w:ascii="Times New Roman" w:hAnsi="Times New Roman" w:cs="Times New Roman"/>
          <w:sz w:val="24"/>
          <w:szCs w:val="24"/>
        </w:rPr>
        <w:t>ti serta menunjukkan bahwa peserta didik</w:t>
      </w:r>
      <w:r w:rsidRPr="009D0783">
        <w:rPr>
          <w:rFonts w:ascii="Times New Roman" w:hAnsi="Times New Roman" w:cs="Times New Roman"/>
          <w:sz w:val="24"/>
          <w:szCs w:val="24"/>
        </w:rPr>
        <w:t xml:space="preserve"> tersebut telah </w:t>
      </w:r>
      <w:r w:rsidRPr="009D0783">
        <w:rPr>
          <w:rFonts w:ascii="Times New Roman" w:hAnsi="Times New Roman" w:cs="Times New Roman"/>
          <w:sz w:val="24"/>
          <w:szCs w:val="24"/>
        </w:rPr>
        <w:lastRenderedPageBreak/>
        <w:t>melaksanakan kegiatan belajar. Baik pengajaran di bidang pengetahuan umum maupun pendidikan agama Islam.</w:t>
      </w:r>
      <w:r>
        <w:rPr>
          <w:rStyle w:val="FootnoteReference"/>
          <w:rFonts w:ascii="Times New Roman" w:hAnsi="Times New Roman" w:cs="Times New Roman"/>
          <w:sz w:val="24"/>
          <w:szCs w:val="24"/>
        </w:rPr>
        <w:footnoteReference w:id="5"/>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E068FC">
        <w:rPr>
          <w:rFonts w:ascii="Times New Roman" w:hAnsi="Times New Roman" w:cs="Times New Roman"/>
          <w:sz w:val="24"/>
          <w:szCs w:val="24"/>
        </w:rPr>
        <w:t>Muhaimin berpendapat bahwa pendidikan agama Islam bermakna upaya mendidikkan agama Islam atau ajaran Islam dan nilai-nilainya agar menjadi pandangan dan sikap hidup seseorang. Dari aktivitas mendidikkan agama Islam itu bertujuan untuk membantu seseorang atau sekelompok anak didik dalam menanamkan dan /atau menumbuhkembangkan ajaran Islam dan nilai-nilainya untuk dijadikan sebagai pandangan hidupnya.</w:t>
      </w:r>
      <w:r>
        <w:rPr>
          <w:rStyle w:val="FootnoteReference"/>
          <w:rFonts w:ascii="Times New Roman" w:hAnsi="Times New Roman" w:cs="Times New Roman"/>
          <w:sz w:val="24"/>
          <w:szCs w:val="24"/>
        </w:rPr>
        <w:footnoteReference w:id="6"/>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itu, </w:t>
      </w:r>
      <w:r w:rsidRPr="009D0783">
        <w:rPr>
          <w:rFonts w:ascii="Times New Roman" w:hAnsi="Times New Roman" w:cs="Times New Roman"/>
          <w:sz w:val="24"/>
          <w:szCs w:val="24"/>
        </w:rPr>
        <w:t>Ahmad D. Marimba; mengemukakan bahwa pendidikan Islam adalah bimbingan atau pimpinan secara sadar oleh pendidik terhadap perkembangan jasmani dan rohani peserta didik menuju terbentuknya kepribadian</w:t>
      </w:r>
      <w:r>
        <w:rPr>
          <w:rFonts w:ascii="Times New Roman" w:hAnsi="Times New Roman" w:cs="Times New Roman"/>
          <w:sz w:val="24"/>
          <w:szCs w:val="24"/>
        </w:rPr>
        <w:t xml:space="preserve">nya yang utama (insan kamil). </w:t>
      </w:r>
      <w:r w:rsidRPr="009D0783">
        <w:rPr>
          <w:rFonts w:ascii="Times New Roman" w:hAnsi="Times New Roman" w:cs="Times New Roman"/>
          <w:sz w:val="24"/>
          <w:szCs w:val="24"/>
        </w:rPr>
        <w:t>Juga Ahmad Tafsir; mendefinisikan pendidikan Islam adalah bimbingan yang diberikan oleh seseorang kepada seseorang agar ia berkembang secara maksimal sesuai dengan ajaran Islam.</w:t>
      </w:r>
      <w:r>
        <w:rPr>
          <w:rStyle w:val="FootnoteReference"/>
          <w:rFonts w:ascii="Times New Roman" w:hAnsi="Times New Roman" w:cs="Times New Roman"/>
          <w:sz w:val="24"/>
          <w:szCs w:val="24"/>
        </w:rPr>
        <w:footnoteReference w:id="7"/>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F33E3E">
        <w:rPr>
          <w:rFonts w:ascii="Times New Roman" w:hAnsi="Times New Roman" w:cs="Times New Roman"/>
          <w:sz w:val="24"/>
          <w:szCs w:val="24"/>
        </w:rPr>
        <w:t xml:space="preserve">Berbagai upaya dalam rangka membangun serta mengembangkan potensi bidang pendidikan terus dilakukan. Perkembangan jaman yang semakin modern, juga membuat beragam inovasi tentang model dan strategi pembelajaran yang akan diimplementasikan. Peserta didik yang memiliki kemampuan serta potensi yang beragam, membuat guru harus kreatif dan menerapkan strategi pembelajaran yang tepat. Penerapan strategi yang tepat </w:t>
      </w:r>
      <w:r w:rsidRPr="00F33E3E">
        <w:rPr>
          <w:rFonts w:ascii="Times New Roman" w:hAnsi="Times New Roman" w:cs="Times New Roman"/>
          <w:sz w:val="24"/>
          <w:szCs w:val="24"/>
        </w:rPr>
        <w:lastRenderedPageBreak/>
        <w:t>akan mempengaruhi hasil yang akan dicapai dari pembelajaran itu sendiri. Para pendidik memiliki tantangan dalam memilah model serta strategi pembelajaran yang cocok untuk kelas yang beragam dan tentunya juga mengikuti era yang semakin modern. Sudah bukan masanya lagi peserta didik hanya menerima suapan materi dari guru saja, maka dari itu perlu penerapan model dan strategi pembelajaran yang dapat membangun kemampuan berpikir kritis peserta didik.</w:t>
      </w:r>
      <w:r>
        <w:rPr>
          <w:rStyle w:val="FootnoteReference"/>
          <w:rFonts w:ascii="Times New Roman" w:hAnsi="Times New Roman" w:cs="Times New Roman"/>
          <w:sz w:val="24"/>
          <w:szCs w:val="24"/>
        </w:rPr>
        <w:footnoteReference w:id="8"/>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F33E3E">
        <w:rPr>
          <w:rFonts w:ascii="Times New Roman" w:hAnsi="Times New Roman" w:cs="Times New Roman"/>
          <w:sz w:val="24"/>
          <w:szCs w:val="24"/>
        </w:rPr>
        <w:t xml:space="preserve">Guru dapat menggunakan berbagai alternatif strategi pembelajaran agar proses belajar mengajar tidak hanya monoton. </w:t>
      </w:r>
      <w:r>
        <w:rPr>
          <w:rFonts w:ascii="Times New Roman" w:hAnsi="Times New Roman" w:cs="Times New Roman"/>
          <w:sz w:val="24"/>
          <w:szCs w:val="24"/>
        </w:rPr>
        <w:t>G</w:t>
      </w:r>
      <w:r w:rsidRPr="00F33E3E">
        <w:rPr>
          <w:rFonts w:ascii="Times New Roman" w:hAnsi="Times New Roman" w:cs="Times New Roman"/>
          <w:sz w:val="24"/>
          <w:szCs w:val="24"/>
        </w:rPr>
        <w:t>uru dapat menggunakan</w:t>
      </w:r>
      <w:r>
        <w:rPr>
          <w:rFonts w:ascii="Times New Roman" w:hAnsi="Times New Roman" w:cs="Times New Roman"/>
          <w:sz w:val="24"/>
          <w:szCs w:val="24"/>
        </w:rPr>
        <w:t xml:space="preserve"> strategi pembelajaran inkuiri berbasis metode </w:t>
      </w:r>
      <w:r>
        <w:rPr>
          <w:rFonts w:ascii="Times New Roman" w:hAnsi="Times New Roman" w:cs="Times New Roman"/>
          <w:i/>
          <w:sz w:val="24"/>
          <w:szCs w:val="24"/>
        </w:rPr>
        <w:t>brainstormi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9"/>
      </w:r>
    </w:p>
    <w:p w:rsidR="001230D4" w:rsidRPr="001851AB" w:rsidRDefault="001230D4" w:rsidP="001230D4">
      <w:pPr>
        <w:pStyle w:val="ListParagraph"/>
        <w:spacing w:after="0" w:line="480" w:lineRule="auto"/>
        <w:ind w:firstLine="720"/>
        <w:jc w:val="both"/>
        <w:rPr>
          <w:rFonts w:ascii="Times New Roman" w:hAnsi="Times New Roman" w:cs="Times New Roman"/>
          <w:sz w:val="24"/>
          <w:szCs w:val="24"/>
        </w:rPr>
      </w:pPr>
      <w:r w:rsidRPr="009C736F">
        <w:rPr>
          <w:rFonts w:ascii="Times New Roman" w:hAnsi="Times New Roman" w:cs="Times New Roman"/>
          <w:sz w:val="24"/>
          <w:szCs w:val="24"/>
        </w:rPr>
        <w:t>Strategi pembelajaran inkuiri merupakan kegiatan yang dilakukan peserta didik dengan menekankan pada proses berpikir kritis yakni berupa mencari dan menemukan jawaban dari permasalahan yang dihadapi. Proses berpikir tersebut dapat dilakukan dengan cara diskusi dan tanya jawab antar peserta didik dengan guru. Pembelajaran inkuiri mejadikan peserta didik sebagai objek belajar yang mana tidak hanya sebagai penerima materi dari guru saja melainkan harus mampu menemukan materi-materi yang dipelajari.</w:t>
      </w:r>
      <w:r>
        <w:rPr>
          <w:rStyle w:val="FootnoteReference"/>
          <w:rFonts w:ascii="Times New Roman" w:hAnsi="Times New Roman" w:cs="Times New Roman"/>
          <w:sz w:val="24"/>
          <w:szCs w:val="24"/>
        </w:rPr>
        <w:footnoteReference w:id="10"/>
      </w:r>
    </w:p>
    <w:p w:rsidR="001230D4" w:rsidRPr="001851AB" w:rsidRDefault="001230D4" w:rsidP="001230D4">
      <w:pPr>
        <w:pStyle w:val="ListParagraph"/>
        <w:spacing w:after="0" w:line="480" w:lineRule="auto"/>
        <w:ind w:firstLine="720"/>
        <w:jc w:val="both"/>
        <w:rPr>
          <w:rFonts w:ascii="Times New Roman" w:hAnsi="Times New Roman" w:cs="Times New Roman"/>
          <w:sz w:val="24"/>
          <w:szCs w:val="24"/>
        </w:rPr>
      </w:pPr>
      <w:r w:rsidRPr="001851AB">
        <w:rPr>
          <w:rFonts w:ascii="Times New Roman" w:hAnsi="Times New Roman" w:cs="Times New Roman"/>
          <w:sz w:val="24"/>
          <w:szCs w:val="24"/>
        </w:rPr>
        <w:lastRenderedPageBreak/>
        <w:t>Sanjaya mengemukakan bahwa strategi pembelajaran inkuiri adalah rangkaian kegiatan pembelajaran yang menekankan pada proses berpikir secara kritis dan analitis untuk mencari dan menemukan sendiri jawaban dari suatu masalah yang dipertanyakan. Proses berpikir itu sendiri biasanya dilakukan melalui t</w:t>
      </w:r>
      <w:r>
        <w:rPr>
          <w:rFonts w:ascii="Times New Roman" w:hAnsi="Times New Roman" w:cs="Times New Roman"/>
          <w:sz w:val="24"/>
          <w:szCs w:val="24"/>
        </w:rPr>
        <w:t>anya jawab antara guru dan peserta didik</w:t>
      </w:r>
      <w:r w:rsidRPr="001851AB">
        <w:rPr>
          <w:rFonts w:ascii="Times New Roman" w:hAnsi="Times New Roman" w:cs="Times New Roman"/>
          <w:sz w:val="24"/>
          <w:szCs w:val="24"/>
        </w:rPr>
        <w:t>.</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 xml:space="preserve"> </w:t>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metode </w:t>
      </w:r>
      <w:r>
        <w:rPr>
          <w:rFonts w:ascii="Times New Roman" w:hAnsi="Times New Roman" w:cs="Times New Roman"/>
          <w:i/>
          <w:sz w:val="24"/>
          <w:szCs w:val="24"/>
        </w:rPr>
        <w:t>b</w:t>
      </w:r>
      <w:r w:rsidRPr="00010CF3">
        <w:rPr>
          <w:rFonts w:ascii="Times New Roman" w:hAnsi="Times New Roman" w:cs="Times New Roman"/>
          <w:i/>
          <w:sz w:val="24"/>
          <w:szCs w:val="24"/>
        </w:rPr>
        <w:t>rainstorming</w:t>
      </w:r>
      <w:r w:rsidRPr="00010CF3">
        <w:rPr>
          <w:rFonts w:ascii="Times New Roman" w:hAnsi="Times New Roman" w:cs="Times New Roman"/>
          <w:sz w:val="24"/>
          <w:szCs w:val="24"/>
        </w:rPr>
        <w:t xml:space="preserve"> adalah suatu metode atau suatu cara mengajar yang dilakukan oleh guru di dalam kelas</w:t>
      </w:r>
      <w:r>
        <w:rPr>
          <w:rFonts w:ascii="Times New Roman" w:hAnsi="Times New Roman" w:cs="Times New Roman"/>
          <w:sz w:val="24"/>
          <w:szCs w:val="24"/>
        </w:rPr>
        <w:t>. D</w:t>
      </w:r>
      <w:r w:rsidRPr="00010CF3">
        <w:rPr>
          <w:rFonts w:ascii="Times New Roman" w:hAnsi="Times New Roman" w:cs="Times New Roman"/>
          <w:sz w:val="24"/>
          <w:szCs w:val="24"/>
        </w:rPr>
        <w:t xml:space="preserve">engan melontarkan suatu masalah ke kelas oleh guru, kemudian </w:t>
      </w:r>
      <w:r>
        <w:rPr>
          <w:rFonts w:ascii="Times New Roman" w:hAnsi="Times New Roman" w:cs="Times New Roman"/>
          <w:sz w:val="24"/>
          <w:szCs w:val="24"/>
        </w:rPr>
        <w:t xml:space="preserve">peserta didik </w:t>
      </w:r>
      <w:r w:rsidRPr="00010CF3">
        <w:rPr>
          <w:rFonts w:ascii="Times New Roman" w:hAnsi="Times New Roman" w:cs="Times New Roman"/>
          <w:sz w:val="24"/>
          <w:szCs w:val="24"/>
        </w:rPr>
        <w:t>menjawab atau menyatakan pendapat, atau komentar sehingga mungkin masalah tersebut berkembang menjadi masalah baru, atau dapat pula diartikan sebagai suatu cara untuk mendapatkan banyak ide dari sekelompok manusia dalam waktu yang singkat.</w:t>
      </w:r>
      <w:r>
        <w:rPr>
          <w:rStyle w:val="FootnoteReference"/>
          <w:rFonts w:ascii="Times New Roman" w:hAnsi="Times New Roman" w:cs="Times New Roman"/>
          <w:sz w:val="24"/>
          <w:szCs w:val="24"/>
        </w:rPr>
        <w:footnoteReference w:id="12"/>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1851AB">
        <w:rPr>
          <w:rFonts w:ascii="Times New Roman" w:hAnsi="Times New Roman" w:cs="Times New Roman"/>
          <w:sz w:val="24"/>
          <w:szCs w:val="24"/>
        </w:rPr>
        <w:t xml:space="preserve">Kegiatan pembelajaran dengan </w:t>
      </w:r>
      <w:r>
        <w:rPr>
          <w:rFonts w:ascii="Times New Roman" w:hAnsi="Times New Roman" w:cs="Times New Roman"/>
          <w:sz w:val="24"/>
          <w:szCs w:val="24"/>
        </w:rPr>
        <w:t xml:space="preserve">menggunakan strategi inkuiri berbasis </w:t>
      </w:r>
      <w:r w:rsidRPr="001851AB">
        <w:rPr>
          <w:rFonts w:ascii="Times New Roman" w:hAnsi="Times New Roman" w:cs="Times New Roman"/>
          <w:sz w:val="24"/>
          <w:szCs w:val="24"/>
        </w:rPr>
        <w:t xml:space="preserve">metode </w:t>
      </w:r>
      <w:r>
        <w:rPr>
          <w:rFonts w:ascii="Times New Roman" w:hAnsi="Times New Roman" w:cs="Times New Roman"/>
          <w:i/>
          <w:sz w:val="24"/>
          <w:szCs w:val="24"/>
        </w:rPr>
        <w:t>b</w:t>
      </w:r>
      <w:r w:rsidRPr="001851AB">
        <w:rPr>
          <w:rFonts w:ascii="Times New Roman" w:hAnsi="Times New Roman" w:cs="Times New Roman"/>
          <w:i/>
          <w:sz w:val="24"/>
          <w:szCs w:val="24"/>
        </w:rPr>
        <w:t>rainstorming</w:t>
      </w:r>
      <w:r w:rsidRPr="001851AB">
        <w:rPr>
          <w:rFonts w:ascii="Times New Roman" w:hAnsi="Times New Roman" w:cs="Times New Roman"/>
          <w:sz w:val="24"/>
          <w:szCs w:val="24"/>
        </w:rPr>
        <w:t xml:space="preserve"> ini akan membuat </w:t>
      </w:r>
      <w:r>
        <w:rPr>
          <w:rFonts w:ascii="Times New Roman" w:hAnsi="Times New Roman" w:cs="Times New Roman"/>
          <w:sz w:val="24"/>
          <w:szCs w:val="24"/>
        </w:rPr>
        <w:t xml:space="preserve">peserta didik </w:t>
      </w:r>
      <w:r w:rsidRPr="001851AB">
        <w:rPr>
          <w:rFonts w:ascii="Times New Roman" w:hAnsi="Times New Roman" w:cs="Times New Roman"/>
          <w:sz w:val="24"/>
          <w:szCs w:val="24"/>
        </w:rPr>
        <w:t xml:space="preserve">berpikir secara kritis mengenai materi atau permasalahan yang disampaikan oleh guru, selain itu </w:t>
      </w:r>
      <w:r>
        <w:rPr>
          <w:rFonts w:ascii="Times New Roman" w:hAnsi="Times New Roman" w:cs="Times New Roman"/>
          <w:sz w:val="24"/>
          <w:szCs w:val="24"/>
        </w:rPr>
        <w:t xml:space="preserve">peserta didik </w:t>
      </w:r>
      <w:r w:rsidRPr="001851AB">
        <w:rPr>
          <w:rFonts w:ascii="Times New Roman" w:hAnsi="Times New Roman" w:cs="Times New Roman"/>
          <w:sz w:val="24"/>
          <w:szCs w:val="24"/>
        </w:rPr>
        <w:t xml:space="preserve">menjadi termotivasi dalam mengikuti pembelajaran </w:t>
      </w:r>
      <w:r>
        <w:rPr>
          <w:rFonts w:ascii="Times New Roman" w:hAnsi="Times New Roman" w:cs="Times New Roman"/>
          <w:sz w:val="24"/>
          <w:szCs w:val="24"/>
        </w:rPr>
        <w:t xml:space="preserve">PAI </w:t>
      </w:r>
      <w:r w:rsidRPr="001851AB">
        <w:rPr>
          <w:rFonts w:ascii="Times New Roman" w:hAnsi="Times New Roman" w:cs="Times New Roman"/>
          <w:sz w:val="24"/>
          <w:szCs w:val="24"/>
        </w:rPr>
        <w:t>ini.</w:t>
      </w:r>
    </w:p>
    <w:p w:rsidR="001230D4" w:rsidRDefault="001230D4" w:rsidP="00E45DAD">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ra observasi di SMK PGRI Pandaan, p</w:t>
      </w:r>
      <w:r w:rsidRPr="00010CF3">
        <w:rPr>
          <w:rFonts w:ascii="Times New Roman" w:hAnsi="Times New Roman" w:cs="Times New Roman"/>
          <w:sz w:val="24"/>
          <w:szCs w:val="24"/>
        </w:rPr>
        <w:t xml:space="preserve">roblematika yang dialami guru salah satunya adalah peserta didik seringkali bosan ketika guru kurang inovatif dalam memaksimalkan strategi </w:t>
      </w:r>
      <w:r w:rsidRPr="00010CF3">
        <w:rPr>
          <w:rFonts w:ascii="Times New Roman" w:hAnsi="Times New Roman" w:cs="Times New Roman"/>
          <w:sz w:val="24"/>
          <w:szCs w:val="24"/>
        </w:rPr>
        <w:lastRenderedPageBreak/>
        <w:t xml:space="preserve">dan juga metode pembelajaran. Oleh karena itu diperlukan adanya strategi yang dapat meningkatkan keaktifan peserta didik. </w:t>
      </w:r>
      <w:r>
        <w:rPr>
          <w:rFonts w:ascii="Times New Roman" w:hAnsi="Times New Roman" w:cs="Times New Roman"/>
          <w:sz w:val="24"/>
          <w:szCs w:val="24"/>
        </w:rPr>
        <w:t xml:space="preserve">Strategi yang dapat digunakan adalah strategi inkuiri berbasis </w:t>
      </w:r>
      <w:r>
        <w:rPr>
          <w:rFonts w:ascii="Times New Roman" w:hAnsi="Times New Roman" w:cs="Times New Roman"/>
          <w:i/>
          <w:sz w:val="24"/>
          <w:szCs w:val="24"/>
        </w:rPr>
        <w:t>brainstorming</w:t>
      </w:r>
      <w:r>
        <w:rPr>
          <w:rFonts w:ascii="Times New Roman" w:hAnsi="Times New Roman" w:cs="Times New Roman"/>
          <w:sz w:val="24"/>
          <w:szCs w:val="24"/>
        </w:rPr>
        <w:t>. Atas dasar hasil pra observasi, peneliti tertarik untuk melaksanakan penelitian dengan judul “</w:t>
      </w:r>
      <w:r w:rsidRPr="001D41CE">
        <w:rPr>
          <w:rFonts w:ascii="Times New Roman" w:hAnsi="Times New Roman" w:cs="Times New Roman"/>
          <w:b/>
          <w:sz w:val="24"/>
          <w:szCs w:val="24"/>
        </w:rPr>
        <w:t xml:space="preserve">Implementasi Strategi Inkuiri Berbasis Metode </w:t>
      </w:r>
      <w:r w:rsidRPr="001D41CE">
        <w:rPr>
          <w:rFonts w:ascii="Times New Roman" w:hAnsi="Times New Roman" w:cs="Times New Roman"/>
          <w:b/>
          <w:i/>
          <w:sz w:val="24"/>
          <w:szCs w:val="24"/>
        </w:rPr>
        <w:t>Brainstorming</w:t>
      </w:r>
      <w:r w:rsidRPr="001D41CE">
        <w:rPr>
          <w:rFonts w:ascii="Times New Roman" w:hAnsi="Times New Roman" w:cs="Times New Roman"/>
          <w:b/>
          <w:sz w:val="24"/>
          <w:szCs w:val="24"/>
        </w:rPr>
        <w:t xml:space="preserve"> pada Mata Pelajaran PAI</w:t>
      </w:r>
      <w:r>
        <w:rPr>
          <w:rFonts w:ascii="Times New Roman" w:hAnsi="Times New Roman" w:cs="Times New Roman"/>
          <w:b/>
          <w:sz w:val="24"/>
          <w:szCs w:val="24"/>
        </w:rPr>
        <w:t xml:space="preserve"> </w:t>
      </w:r>
      <w:r w:rsidRPr="001D41CE">
        <w:rPr>
          <w:rFonts w:ascii="Times New Roman" w:hAnsi="Times New Roman" w:cs="Times New Roman"/>
          <w:b/>
          <w:sz w:val="24"/>
          <w:szCs w:val="24"/>
        </w:rPr>
        <w:t>di SMK PGRI Pandaan</w:t>
      </w:r>
      <w:r>
        <w:rPr>
          <w:rFonts w:ascii="Times New Roman" w:hAnsi="Times New Roman" w:cs="Times New Roman"/>
          <w:b/>
          <w:sz w:val="24"/>
          <w:szCs w:val="24"/>
        </w:rPr>
        <w:t xml:space="preserve"> Pasuruan</w:t>
      </w:r>
      <w:r w:rsidR="00E45DAD">
        <w:rPr>
          <w:rFonts w:ascii="Times New Roman" w:hAnsi="Times New Roman" w:cs="Times New Roman"/>
          <w:sz w:val="24"/>
          <w:szCs w:val="24"/>
        </w:rPr>
        <w:t>”.</w:t>
      </w:r>
    </w:p>
    <w:p w:rsidR="00E45DAD" w:rsidRPr="00422166" w:rsidRDefault="00E45DAD" w:rsidP="00E45DAD">
      <w:pPr>
        <w:pStyle w:val="ListParagraph"/>
        <w:spacing w:after="0" w:line="480" w:lineRule="auto"/>
        <w:ind w:firstLine="720"/>
        <w:jc w:val="both"/>
        <w:rPr>
          <w:rFonts w:ascii="Times New Roman" w:hAnsi="Times New Roman" w:cs="Times New Roman"/>
          <w:sz w:val="24"/>
          <w:szCs w:val="24"/>
        </w:rPr>
      </w:pPr>
    </w:p>
    <w:p w:rsidR="001230D4" w:rsidRPr="00181420" w:rsidRDefault="001230D4" w:rsidP="00181420">
      <w:pPr>
        <w:pStyle w:val="Heading2"/>
      </w:pPr>
      <w:bookmarkStart w:id="27" w:name="_Toc136417587"/>
      <w:bookmarkStart w:id="28" w:name="_Toc136418360"/>
      <w:r w:rsidRPr="00181420">
        <w:t>Identifikasi Masalah</w:t>
      </w:r>
      <w:bookmarkEnd w:id="27"/>
      <w:bookmarkEnd w:id="28"/>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1D41CE">
        <w:rPr>
          <w:rFonts w:ascii="Times New Roman" w:hAnsi="Times New Roman" w:cs="Times New Roman"/>
          <w:sz w:val="24"/>
          <w:szCs w:val="24"/>
        </w:rPr>
        <w:t>Berdasarkan konteks masalah di atas, maka dapat diidenti</w:t>
      </w:r>
      <w:r>
        <w:rPr>
          <w:rFonts w:ascii="Times New Roman" w:hAnsi="Times New Roman" w:cs="Times New Roman"/>
          <w:sz w:val="24"/>
          <w:szCs w:val="24"/>
        </w:rPr>
        <w:t>fikasi masalah sebagai berikut.</w:t>
      </w:r>
    </w:p>
    <w:p w:rsidR="001230D4" w:rsidRDefault="001230D4" w:rsidP="001230D4">
      <w:pPr>
        <w:pStyle w:val="ListParagraph"/>
        <w:numPr>
          <w:ilvl w:val="0"/>
          <w:numId w:val="2"/>
        </w:numPr>
        <w:spacing w:after="0" w:line="480" w:lineRule="auto"/>
        <w:jc w:val="both"/>
        <w:rPr>
          <w:rFonts w:ascii="Times New Roman" w:hAnsi="Times New Roman" w:cs="Times New Roman"/>
          <w:sz w:val="24"/>
          <w:szCs w:val="24"/>
        </w:rPr>
      </w:pPr>
      <w:r w:rsidRPr="001D41CE">
        <w:rPr>
          <w:rFonts w:ascii="Times New Roman" w:hAnsi="Times New Roman" w:cs="Times New Roman"/>
          <w:sz w:val="24"/>
          <w:szCs w:val="24"/>
        </w:rPr>
        <w:t>Pembelajaran yang monoton k</w:t>
      </w:r>
      <w:r>
        <w:rPr>
          <w:rFonts w:ascii="Times New Roman" w:hAnsi="Times New Roman" w:cs="Times New Roman"/>
          <w:sz w:val="24"/>
          <w:szCs w:val="24"/>
        </w:rPr>
        <w:t>a</w:t>
      </w:r>
      <w:r w:rsidRPr="001D41CE">
        <w:rPr>
          <w:rFonts w:ascii="Times New Roman" w:hAnsi="Times New Roman" w:cs="Times New Roman"/>
          <w:sz w:val="24"/>
          <w:szCs w:val="24"/>
        </w:rPr>
        <w:t>rena tida</w:t>
      </w:r>
      <w:r>
        <w:rPr>
          <w:rFonts w:ascii="Times New Roman" w:hAnsi="Times New Roman" w:cs="Times New Roman"/>
          <w:sz w:val="24"/>
          <w:szCs w:val="24"/>
        </w:rPr>
        <w:t>k menggunakan strategi yang inov</w:t>
      </w:r>
      <w:r w:rsidRPr="001D41CE">
        <w:rPr>
          <w:rFonts w:ascii="Times New Roman" w:hAnsi="Times New Roman" w:cs="Times New Roman"/>
          <w:sz w:val="24"/>
          <w:szCs w:val="24"/>
        </w:rPr>
        <w:t>atif sehingga proses belajar tersebut menjadi kurang aktif, kreatif, efektif, dan menyenangkan</w:t>
      </w:r>
      <w:r>
        <w:rPr>
          <w:rFonts w:ascii="Times New Roman" w:hAnsi="Times New Roman" w:cs="Times New Roman"/>
          <w:sz w:val="24"/>
          <w:szCs w:val="24"/>
        </w:rPr>
        <w:t>.</w:t>
      </w:r>
    </w:p>
    <w:p w:rsidR="001230D4" w:rsidRDefault="001230D4" w:rsidP="001230D4">
      <w:pPr>
        <w:pStyle w:val="ListParagraph"/>
        <w:numPr>
          <w:ilvl w:val="0"/>
          <w:numId w:val="2"/>
        </w:numPr>
        <w:spacing w:after="0" w:line="480" w:lineRule="auto"/>
        <w:jc w:val="both"/>
        <w:rPr>
          <w:rFonts w:ascii="Times New Roman" w:hAnsi="Times New Roman" w:cs="Times New Roman"/>
          <w:sz w:val="24"/>
          <w:szCs w:val="24"/>
        </w:rPr>
      </w:pPr>
      <w:r w:rsidRPr="001D41CE">
        <w:rPr>
          <w:rFonts w:ascii="Times New Roman" w:hAnsi="Times New Roman" w:cs="Times New Roman"/>
          <w:sz w:val="24"/>
          <w:szCs w:val="24"/>
        </w:rPr>
        <w:t>Peserta didik seringkali merasa b</w:t>
      </w:r>
      <w:r>
        <w:rPr>
          <w:rFonts w:ascii="Times New Roman" w:hAnsi="Times New Roman" w:cs="Times New Roman"/>
          <w:sz w:val="24"/>
          <w:szCs w:val="24"/>
        </w:rPr>
        <w:t>osan ketika guru kurang inovasi</w:t>
      </w:r>
      <w:r w:rsidRPr="001D41CE">
        <w:rPr>
          <w:rFonts w:ascii="Times New Roman" w:hAnsi="Times New Roman" w:cs="Times New Roman"/>
          <w:sz w:val="24"/>
          <w:szCs w:val="24"/>
        </w:rPr>
        <w:t xml:space="preserve"> dalam memaksimalkan strategi da</w:t>
      </w:r>
      <w:r>
        <w:rPr>
          <w:rFonts w:ascii="Times New Roman" w:hAnsi="Times New Roman" w:cs="Times New Roman"/>
          <w:sz w:val="24"/>
          <w:szCs w:val="24"/>
        </w:rPr>
        <w:t>n metode pembelajaran.</w:t>
      </w:r>
    </w:p>
    <w:p w:rsidR="001230D4" w:rsidRDefault="001230D4" w:rsidP="001230D4">
      <w:pPr>
        <w:pStyle w:val="ListParagraph"/>
        <w:numPr>
          <w:ilvl w:val="0"/>
          <w:numId w:val="2"/>
        </w:numPr>
        <w:spacing w:after="0" w:line="480" w:lineRule="auto"/>
        <w:jc w:val="both"/>
        <w:rPr>
          <w:rFonts w:ascii="Times New Roman" w:hAnsi="Times New Roman" w:cs="Times New Roman"/>
          <w:sz w:val="24"/>
          <w:szCs w:val="24"/>
        </w:rPr>
      </w:pPr>
      <w:r w:rsidRPr="001D41CE">
        <w:rPr>
          <w:rFonts w:ascii="Times New Roman" w:hAnsi="Times New Roman" w:cs="Times New Roman"/>
          <w:sz w:val="24"/>
          <w:szCs w:val="24"/>
        </w:rPr>
        <w:t>Kem</w:t>
      </w:r>
      <w:r>
        <w:rPr>
          <w:rFonts w:ascii="Times New Roman" w:hAnsi="Times New Roman" w:cs="Times New Roman"/>
          <w:sz w:val="24"/>
          <w:szCs w:val="24"/>
        </w:rPr>
        <w:t>ampuan berpikir kritis peserta didik</w:t>
      </w:r>
      <w:r w:rsidRPr="001D41CE">
        <w:rPr>
          <w:rFonts w:ascii="Times New Roman" w:hAnsi="Times New Roman" w:cs="Times New Roman"/>
          <w:sz w:val="24"/>
          <w:szCs w:val="24"/>
        </w:rPr>
        <w:t xml:space="preserve"> pada ma</w:t>
      </w:r>
      <w:r>
        <w:rPr>
          <w:rFonts w:ascii="Times New Roman" w:hAnsi="Times New Roman" w:cs="Times New Roman"/>
          <w:sz w:val="24"/>
          <w:szCs w:val="24"/>
        </w:rPr>
        <w:t>ta pelajaran pendidikan agama Is</w:t>
      </w:r>
      <w:r w:rsidRPr="001D41CE">
        <w:rPr>
          <w:rFonts w:ascii="Times New Roman" w:hAnsi="Times New Roman" w:cs="Times New Roman"/>
          <w:sz w:val="24"/>
          <w:szCs w:val="24"/>
        </w:rPr>
        <w:t>lam rendah dikarenakan peserta didik belum terlatih untuk menganalisis suatu permasalahan.</w:t>
      </w:r>
    </w:p>
    <w:p w:rsidR="00E45DAD" w:rsidRPr="00E45DAD" w:rsidRDefault="00E45DAD" w:rsidP="00E45DAD">
      <w:pPr>
        <w:pStyle w:val="ListParagraph"/>
        <w:spacing w:after="0" w:line="480" w:lineRule="auto"/>
        <w:ind w:left="1080"/>
        <w:jc w:val="both"/>
        <w:rPr>
          <w:rFonts w:ascii="Times New Roman" w:hAnsi="Times New Roman" w:cs="Times New Roman"/>
          <w:sz w:val="24"/>
          <w:szCs w:val="24"/>
        </w:rPr>
      </w:pPr>
    </w:p>
    <w:p w:rsidR="001230D4" w:rsidRPr="00181420" w:rsidRDefault="001230D4" w:rsidP="00181420">
      <w:pPr>
        <w:pStyle w:val="Heading2"/>
      </w:pPr>
      <w:bookmarkStart w:id="29" w:name="_Toc136417588"/>
      <w:bookmarkStart w:id="30" w:name="_Toc136418361"/>
      <w:r w:rsidRPr="00181420">
        <w:t>Fokus Penelitian</w:t>
      </w:r>
      <w:bookmarkEnd w:id="29"/>
      <w:bookmarkEnd w:id="30"/>
    </w:p>
    <w:p w:rsidR="001230D4" w:rsidRPr="001271AA"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konteks penelitian diatas, maka fokus penelitian ini adalah sebagai berikut:</w:t>
      </w:r>
    </w:p>
    <w:p w:rsidR="001230D4" w:rsidRDefault="001230D4" w:rsidP="001230D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gaimana implementasi strategi inkuiri berbasis metode </w:t>
      </w:r>
      <w:r>
        <w:rPr>
          <w:rFonts w:ascii="Times New Roman" w:hAnsi="Times New Roman" w:cs="Times New Roman"/>
          <w:i/>
          <w:sz w:val="24"/>
          <w:szCs w:val="24"/>
        </w:rPr>
        <w:t xml:space="preserve">brainstorming </w:t>
      </w:r>
      <w:r>
        <w:rPr>
          <w:rFonts w:ascii="Times New Roman" w:hAnsi="Times New Roman" w:cs="Times New Roman"/>
          <w:sz w:val="24"/>
          <w:szCs w:val="24"/>
        </w:rPr>
        <w:t>pada mata pelajaran PAI di SMK PGRI Pandaan.</w:t>
      </w:r>
    </w:p>
    <w:p w:rsidR="001230D4" w:rsidRDefault="001230D4" w:rsidP="00E45DAD">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pa kelebihan dan kelemahan implementasi strategi inkuiri berbasis metode </w:t>
      </w:r>
      <w:r w:rsidRPr="00663A66">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di SMK PGRI Pandaan.</w:t>
      </w:r>
    </w:p>
    <w:p w:rsidR="00E45DAD" w:rsidRPr="00E45DAD" w:rsidRDefault="00E45DAD" w:rsidP="00E45DAD">
      <w:pPr>
        <w:pStyle w:val="ListParagraph"/>
        <w:spacing w:after="0" w:line="480" w:lineRule="auto"/>
        <w:ind w:left="1080"/>
        <w:jc w:val="both"/>
        <w:rPr>
          <w:rFonts w:ascii="Times New Roman" w:hAnsi="Times New Roman" w:cs="Times New Roman"/>
          <w:sz w:val="24"/>
          <w:szCs w:val="24"/>
        </w:rPr>
      </w:pPr>
    </w:p>
    <w:p w:rsidR="001230D4" w:rsidRPr="00181420" w:rsidRDefault="001230D4" w:rsidP="00181420">
      <w:pPr>
        <w:pStyle w:val="Heading2"/>
      </w:pPr>
      <w:bookmarkStart w:id="31" w:name="_Toc136417589"/>
      <w:bookmarkStart w:id="32" w:name="_Toc136418362"/>
      <w:r w:rsidRPr="00181420">
        <w:t>Tujuan Penelitian</w:t>
      </w:r>
      <w:bookmarkEnd w:id="31"/>
      <w:bookmarkEnd w:id="32"/>
    </w:p>
    <w:p w:rsidR="001230D4" w:rsidRDefault="001230D4" w:rsidP="001230D4">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implementasi strategi inkuiri berbasis metode </w:t>
      </w:r>
      <w:r>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di SMK PGRI Pandaan.</w:t>
      </w:r>
    </w:p>
    <w:p w:rsidR="001230D4" w:rsidRDefault="001230D4" w:rsidP="00E45DAD">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ngetahui kelebihan dan kelemahan implementasi strategi inkuiri berbasis metode </w:t>
      </w:r>
      <w:r>
        <w:rPr>
          <w:rFonts w:ascii="Times New Roman" w:hAnsi="Times New Roman" w:cs="Times New Roman"/>
          <w:i/>
          <w:sz w:val="24"/>
          <w:szCs w:val="24"/>
        </w:rPr>
        <w:t xml:space="preserve">brainstorming </w:t>
      </w:r>
      <w:r>
        <w:rPr>
          <w:rFonts w:ascii="Times New Roman" w:hAnsi="Times New Roman" w:cs="Times New Roman"/>
          <w:sz w:val="24"/>
          <w:szCs w:val="24"/>
        </w:rPr>
        <w:t>pada mata pelajaran PAI di SMK PGRI Pandaan.</w:t>
      </w:r>
    </w:p>
    <w:p w:rsidR="00E45DAD" w:rsidRPr="00E45DAD" w:rsidRDefault="00E45DAD" w:rsidP="00E45DAD">
      <w:pPr>
        <w:pStyle w:val="ListParagraph"/>
        <w:spacing w:after="0" w:line="480" w:lineRule="auto"/>
        <w:ind w:left="1080"/>
        <w:jc w:val="both"/>
        <w:rPr>
          <w:rFonts w:ascii="Times New Roman" w:hAnsi="Times New Roman" w:cs="Times New Roman"/>
          <w:sz w:val="24"/>
          <w:szCs w:val="24"/>
        </w:rPr>
      </w:pPr>
    </w:p>
    <w:p w:rsidR="001230D4" w:rsidRPr="00181420" w:rsidRDefault="001230D4" w:rsidP="00181420">
      <w:pPr>
        <w:pStyle w:val="Heading2"/>
      </w:pPr>
      <w:bookmarkStart w:id="33" w:name="_Toc136417590"/>
      <w:bookmarkStart w:id="34" w:name="_Toc136418363"/>
      <w:r w:rsidRPr="00181420">
        <w:t>Manfaat Penelitian</w:t>
      </w:r>
      <w:bookmarkEnd w:id="33"/>
      <w:bookmarkEnd w:id="34"/>
    </w:p>
    <w:p w:rsidR="001230D4" w:rsidRDefault="001230D4" w:rsidP="001230D4">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Dengan adanya penelitian ini manfaat yang dapat diambil adalah:</w:t>
      </w:r>
    </w:p>
    <w:p w:rsidR="001230D4" w:rsidRDefault="001230D4" w:rsidP="001230D4">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cara Teoritis </w:t>
      </w:r>
    </w:p>
    <w:p w:rsidR="001230D4" w:rsidRDefault="001230D4" w:rsidP="001230D4">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ikan informasi tentang penerapan strategi inkuiri berbasis metode </w:t>
      </w:r>
      <w:r w:rsidRPr="00CD3B59">
        <w:rPr>
          <w:rFonts w:ascii="Times New Roman" w:hAnsi="Times New Roman" w:cs="Times New Roman"/>
          <w:i/>
          <w:sz w:val="24"/>
          <w:szCs w:val="24"/>
        </w:rPr>
        <w:t>brainstorming</w:t>
      </w:r>
      <w:r>
        <w:rPr>
          <w:rFonts w:ascii="Times New Roman" w:hAnsi="Times New Roman" w:cs="Times New Roman"/>
          <w:sz w:val="24"/>
          <w:szCs w:val="24"/>
        </w:rPr>
        <w:t xml:space="preserve"> pada mata pelajaran Pendidikan Agama Islam di SMK PGRI Pandaan </w:t>
      </w:r>
    </w:p>
    <w:p w:rsidR="001230D4" w:rsidRDefault="001230D4" w:rsidP="001230D4">
      <w:pPr>
        <w:pStyle w:val="ListParagraph"/>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pat digunakan sebagai pembanding dalam pelaksanaan penelitian yang relevan dimasa yang akan datang</w:t>
      </w:r>
    </w:p>
    <w:p w:rsidR="00E45DAD" w:rsidRDefault="00E45DAD" w:rsidP="00E45DAD">
      <w:pPr>
        <w:spacing w:after="0" w:line="480" w:lineRule="auto"/>
        <w:jc w:val="both"/>
        <w:rPr>
          <w:rFonts w:ascii="Times New Roman" w:hAnsi="Times New Roman" w:cs="Times New Roman"/>
          <w:sz w:val="24"/>
          <w:szCs w:val="24"/>
        </w:rPr>
      </w:pPr>
    </w:p>
    <w:p w:rsidR="00E45DAD" w:rsidRDefault="00E45DAD" w:rsidP="00E45DAD">
      <w:pPr>
        <w:spacing w:after="0" w:line="480" w:lineRule="auto"/>
        <w:jc w:val="both"/>
        <w:rPr>
          <w:rFonts w:ascii="Times New Roman" w:hAnsi="Times New Roman" w:cs="Times New Roman"/>
          <w:sz w:val="24"/>
          <w:szCs w:val="24"/>
        </w:rPr>
      </w:pPr>
    </w:p>
    <w:p w:rsidR="00E45DAD" w:rsidRPr="00E45DAD" w:rsidRDefault="00E45DAD" w:rsidP="00E45DAD">
      <w:pPr>
        <w:spacing w:after="0" w:line="480" w:lineRule="auto"/>
        <w:jc w:val="both"/>
        <w:rPr>
          <w:rFonts w:ascii="Times New Roman" w:hAnsi="Times New Roman" w:cs="Times New Roman"/>
          <w:sz w:val="24"/>
          <w:szCs w:val="24"/>
        </w:rPr>
      </w:pPr>
    </w:p>
    <w:p w:rsidR="001230D4" w:rsidRDefault="001230D4" w:rsidP="001230D4">
      <w:pPr>
        <w:pStyle w:val="ListParagraph"/>
        <w:numPr>
          <w:ilvl w:val="0"/>
          <w:numId w:val="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cara Praktis</w:t>
      </w:r>
    </w:p>
    <w:p w:rsidR="001230D4" w:rsidRDefault="001230D4" w:rsidP="001230D4">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serta Didik</w:t>
      </w:r>
    </w:p>
    <w:p w:rsidR="001230D4" w:rsidRDefault="001230D4" w:rsidP="001230D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Dengan adanya penelitian ini diharapkan peserta didik lebih termotivasi dan terfasislitasi dalam belajar, karena proses pembelajaran dilakukan lebih variatif. Tujuan dari hal tersebut adalah agar peserta didik lebih mudah memahami materi pembelajaran dalam situasi apapunn.</w:t>
      </w:r>
    </w:p>
    <w:p w:rsidR="001230D4" w:rsidRDefault="001230D4" w:rsidP="001230D4">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Guru</w:t>
      </w:r>
    </w:p>
    <w:p w:rsidR="001230D4" w:rsidRDefault="001230D4" w:rsidP="001230D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Penerapan strategi ini dapan membantu guru agar lebih mudah melaksanakan proses pembelajaran kepada peserta didik secara langsung.</w:t>
      </w:r>
    </w:p>
    <w:p w:rsidR="001230D4" w:rsidRDefault="001230D4" w:rsidP="001230D4">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Peneliti</w:t>
      </w:r>
    </w:p>
    <w:p w:rsidR="001230D4" w:rsidRDefault="001230D4" w:rsidP="001230D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Peneliti mendapatkan pengalaman langsung sebagai calon guru dan bisa mengimplementasikan ilmu pengetahuan yang diperoleh dari perkuliahan.</w:t>
      </w:r>
    </w:p>
    <w:p w:rsidR="001230D4" w:rsidRDefault="001230D4" w:rsidP="001230D4">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Sekolah</w:t>
      </w:r>
    </w:p>
    <w:p w:rsidR="001230D4" w:rsidRPr="008101E1" w:rsidRDefault="001230D4" w:rsidP="001230D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Penelitian ini diharapkan dapat menjadi bahan pertimbangan dan masukan pada pihak lembaga dalam mengembangkan hal-hal yang berkaitan dengan pembelajaran.</w:t>
      </w:r>
    </w:p>
    <w:p w:rsidR="001230D4" w:rsidRDefault="001230D4" w:rsidP="001230D4">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agi Universitas</w:t>
      </w:r>
    </w:p>
    <w:p w:rsidR="001230D4" w:rsidRDefault="001230D4" w:rsidP="001230D4">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Penelitian ini diharapkan dapat memberikan sumbangan pemikiran bagi perkembangan keilmuan khususnya pada jurusan PAI.</w:t>
      </w:r>
    </w:p>
    <w:p w:rsidR="001230D4" w:rsidRDefault="001230D4" w:rsidP="001230D4">
      <w:pPr>
        <w:pStyle w:val="ListParagraph"/>
        <w:spacing w:after="0" w:line="480" w:lineRule="auto"/>
        <w:ind w:left="1440"/>
        <w:jc w:val="both"/>
        <w:rPr>
          <w:rFonts w:ascii="Times New Roman" w:hAnsi="Times New Roman" w:cs="Times New Roman"/>
          <w:sz w:val="24"/>
          <w:szCs w:val="24"/>
        </w:rPr>
      </w:pPr>
    </w:p>
    <w:p w:rsidR="001230D4" w:rsidRDefault="001230D4" w:rsidP="001230D4">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i Pengembangan Keilmuan</w:t>
      </w:r>
    </w:p>
    <w:p w:rsidR="001230D4" w:rsidRDefault="001230D4" w:rsidP="00E45DAD">
      <w:pPr>
        <w:pStyle w:val="ListParagraph"/>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bagai referensi bagi peneliti di masa yang akan datang khususnya yang berminat dalam penelitian yang terkait strategi inkuiri berbasis </w:t>
      </w:r>
      <w:r w:rsidRPr="006123EB">
        <w:rPr>
          <w:rFonts w:ascii="Times New Roman" w:hAnsi="Times New Roman" w:cs="Times New Roman"/>
          <w:i/>
          <w:sz w:val="24"/>
          <w:szCs w:val="24"/>
        </w:rPr>
        <w:t>brainstorming</w:t>
      </w:r>
      <w:r>
        <w:rPr>
          <w:rFonts w:ascii="Times New Roman" w:hAnsi="Times New Roman" w:cs="Times New Roman"/>
          <w:sz w:val="24"/>
          <w:szCs w:val="24"/>
        </w:rPr>
        <w:t>.</w:t>
      </w:r>
    </w:p>
    <w:p w:rsidR="00E45DAD" w:rsidRPr="00E45DAD" w:rsidRDefault="00E45DAD" w:rsidP="00E45DAD">
      <w:pPr>
        <w:pStyle w:val="ListParagraph"/>
        <w:spacing w:after="0" w:line="480" w:lineRule="auto"/>
        <w:ind w:left="1440"/>
        <w:jc w:val="both"/>
        <w:rPr>
          <w:rFonts w:ascii="Times New Roman" w:hAnsi="Times New Roman" w:cs="Times New Roman"/>
          <w:sz w:val="24"/>
          <w:szCs w:val="24"/>
        </w:rPr>
      </w:pPr>
    </w:p>
    <w:p w:rsidR="001230D4" w:rsidRPr="00181420" w:rsidRDefault="001230D4" w:rsidP="00181420">
      <w:pPr>
        <w:pStyle w:val="Heading2"/>
      </w:pPr>
      <w:bookmarkStart w:id="35" w:name="_Toc136417591"/>
      <w:bookmarkStart w:id="36" w:name="_Toc136418364"/>
      <w:r w:rsidRPr="00181420">
        <w:t>Ruang Lingkup dan Batasan</w:t>
      </w:r>
      <w:bookmarkEnd w:id="35"/>
      <w:bookmarkEnd w:id="36"/>
    </w:p>
    <w:p w:rsidR="001230D4" w:rsidRDefault="001230D4" w:rsidP="00E45DAD">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pendekatan deskripsi kualitatif, data diambil melalui observasi, wawancara dengan guru PAI yang bersangkutan, dan dokumentasi. </w:t>
      </w:r>
      <w:r w:rsidRPr="001C2501">
        <w:rPr>
          <w:rFonts w:ascii="Times New Roman" w:hAnsi="Times New Roman" w:cs="Times New Roman"/>
          <w:sz w:val="24"/>
          <w:szCs w:val="24"/>
        </w:rPr>
        <w:t>Penelitian ini dibatasi pada kelas XII jurusan Akuntansi SMK PGRI Pandaan, pada mata pelajaran PAI tema pernikahan dalam Islam.</w:t>
      </w:r>
    </w:p>
    <w:p w:rsidR="00E45DAD" w:rsidRPr="00E45DAD" w:rsidRDefault="00E45DAD" w:rsidP="00E45DAD">
      <w:pPr>
        <w:pStyle w:val="ListParagraph"/>
        <w:spacing w:after="0" w:line="480" w:lineRule="auto"/>
        <w:ind w:firstLine="720"/>
        <w:jc w:val="both"/>
        <w:rPr>
          <w:rFonts w:ascii="Times New Roman" w:hAnsi="Times New Roman" w:cs="Times New Roman"/>
          <w:sz w:val="24"/>
          <w:szCs w:val="24"/>
        </w:rPr>
      </w:pPr>
    </w:p>
    <w:p w:rsidR="001230D4" w:rsidRPr="00181420" w:rsidRDefault="001230D4" w:rsidP="00181420">
      <w:pPr>
        <w:pStyle w:val="Heading2"/>
      </w:pPr>
      <w:bookmarkStart w:id="37" w:name="_Toc136417592"/>
      <w:bookmarkStart w:id="38" w:name="_Toc136418365"/>
      <w:r w:rsidRPr="00181420">
        <w:t>Definisi Operasional</w:t>
      </w:r>
      <w:bookmarkEnd w:id="37"/>
      <w:bookmarkEnd w:id="38"/>
    </w:p>
    <w:p w:rsidR="001230D4" w:rsidRPr="001271AA"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efinisi operasional adalah definisi yang dibuat untuk membatasi suatu konsep atau kata secara operasional. Hal yang membatasai definisi operasional adalah indikator atau parameter penelitian.</w:t>
      </w:r>
      <w:r>
        <w:rPr>
          <w:rStyle w:val="FootnoteReference"/>
          <w:rFonts w:ascii="Times New Roman" w:hAnsi="Times New Roman" w:cs="Times New Roman"/>
          <w:sz w:val="24"/>
          <w:szCs w:val="24"/>
        </w:rPr>
        <w:footnoteReference w:id="13"/>
      </w:r>
    </w:p>
    <w:p w:rsidR="001230D4" w:rsidRDefault="001230D4" w:rsidP="001230D4">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mplementasi</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Usman mengemukakan pendapatnya bahwa implementasi adalah bermuara pada aktivitas, aksi, tindakan, atau adanya mekanisme suatu </w:t>
      </w:r>
      <w:r>
        <w:rPr>
          <w:rFonts w:ascii="Times New Roman" w:hAnsi="Times New Roman" w:cs="Times New Roman"/>
          <w:sz w:val="24"/>
          <w:szCs w:val="24"/>
        </w:rPr>
        <w:lastRenderedPageBreak/>
        <w:t>sistem. Implementasi bukan sekedar aktivitas, tetapi suatu kegiatan yang terencana dan untuk mencapai tujuan kegiatan.</w:t>
      </w:r>
      <w:r>
        <w:rPr>
          <w:rStyle w:val="FootnoteReference"/>
          <w:rFonts w:ascii="Times New Roman" w:hAnsi="Times New Roman" w:cs="Times New Roman"/>
          <w:sz w:val="24"/>
          <w:szCs w:val="24"/>
        </w:rPr>
        <w:footnoteReference w:id="14"/>
      </w:r>
    </w:p>
    <w:p w:rsidR="001230D4" w:rsidRPr="005E27D6" w:rsidRDefault="001230D4" w:rsidP="001230D4">
      <w:pPr>
        <w:pStyle w:val="ListParagraph"/>
        <w:spacing w:after="0" w:line="480" w:lineRule="auto"/>
        <w:ind w:left="1080" w:firstLine="360"/>
        <w:jc w:val="both"/>
        <w:rPr>
          <w:rFonts w:ascii="Times New Roman" w:hAnsi="Times New Roman" w:cs="Times New Roman"/>
          <w:sz w:val="24"/>
          <w:szCs w:val="24"/>
        </w:rPr>
      </w:pPr>
      <w:r w:rsidRPr="005E27D6">
        <w:rPr>
          <w:rFonts w:ascii="Times New Roman" w:hAnsi="Times New Roman" w:cs="Times New Roman"/>
          <w:sz w:val="24"/>
          <w:szCs w:val="24"/>
        </w:rPr>
        <w:t xml:space="preserve">Dalam implementasinya, yang telah diterapkan di SMK PGRI Pandaan sangat baik dan efisien. Mengingat bahwa peserta didik cepat bosan dalam pelaksanaan pembelajaran, maka strategi inkuiri berbasis </w:t>
      </w:r>
      <w:r w:rsidRPr="005E27D6">
        <w:rPr>
          <w:rFonts w:ascii="Times New Roman" w:hAnsi="Times New Roman" w:cs="Times New Roman"/>
          <w:i/>
          <w:sz w:val="24"/>
          <w:szCs w:val="24"/>
        </w:rPr>
        <w:t>brainstorming</w:t>
      </w:r>
      <w:r w:rsidRPr="005E27D6">
        <w:rPr>
          <w:rFonts w:ascii="Times New Roman" w:hAnsi="Times New Roman" w:cs="Times New Roman"/>
          <w:sz w:val="24"/>
          <w:szCs w:val="24"/>
        </w:rPr>
        <w:t xml:space="preserve"> sangat cocok dengan keadaan seperti ini dan sudah diterapkan oleh pendidik di sekolah tersebut. Memilih strategi ini dalam pelaksanaan pembelajaran dapat meningkatkan cara berfikir kritis peserta didik. Seperti yang telah dijelaskan bahwa strategi inkuiri menekankan proses berpikir secara kritis dan analitis untuk mencari dan menemukan sendiri jawaban dari suatu masalah yang dipertanyakan.</w:t>
      </w:r>
    </w:p>
    <w:p w:rsidR="001230D4" w:rsidRDefault="001230D4" w:rsidP="001230D4">
      <w:pPr>
        <w:pStyle w:val="ListParagraph"/>
        <w:numPr>
          <w:ilvl w:val="0"/>
          <w:numId w:val="6"/>
        </w:numPr>
        <w:spacing w:after="0" w:line="480" w:lineRule="auto"/>
        <w:jc w:val="both"/>
        <w:rPr>
          <w:rFonts w:ascii="Times New Roman" w:hAnsi="Times New Roman" w:cs="Times New Roman"/>
          <w:sz w:val="24"/>
          <w:szCs w:val="24"/>
        </w:rPr>
      </w:pPr>
      <w:r w:rsidRPr="001926E4">
        <w:rPr>
          <w:rFonts w:ascii="Times New Roman" w:hAnsi="Times New Roman" w:cs="Times New Roman"/>
          <w:sz w:val="24"/>
          <w:szCs w:val="24"/>
        </w:rPr>
        <w:t>Strategi Inkuiri</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sidRPr="001926E4">
        <w:rPr>
          <w:rFonts w:ascii="Times New Roman" w:hAnsi="Times New Roman" w:cs="Times New Roman"/>
          <w:sz w:val="24"/>
          <w:szCs w:val="24"/>
        </w:rPr>
        <w:t>Strategi Pembelajaran Inkuiri adalah kegiatan pembelajaran yang menekankan pada proses berpikir secara kritis dan analitis untuk mencari dan menemukan sendiri jawaban dari suatu masalah yang dipertanyakan. Proses berpikir itu sendiri biasanya dilakukan melalui t</w:t>
      </w:r>
      <w:r>
        <w:rPr>
          <w:rFonts w:ascii="Times New Roman" w:hAnsi="Times New Roman" w:cs="Times New Roman"/>
          <w:sz w:val="24"/>
          <w:szCs w:val="24"/>
        </w:rPr>
        <w:t>anya jawab antara guru dan peserta didik</w:t>
      </w:r>
      <w:r w:rsidRPr="001926E4">
        <w:rPr>
          <w:rFonts w:ascii="Times New Roman" w:hAnsi="Times New Roman" w:cs="Times New Roman"/>
          <w:sz w:val="24"/>
          <w:szCs w:val="24"/>
        </w:rPr>
        <w:t>. Manusia sejak lahir memiliki rasa ingin tahu (</w:t>
      </w:r>
      <w:r w:rsidRPr="00E179D6">
        <w:rPr>
          <w:rFonts w:ascii="Times New Roman" w:hAnsi="Times New Roman" w:cs="Times New Roman"/>
          <w:i/>
          <w:sz w:val="24"/>
          <w:szCs w:val="24"/>
        </w:rPr>
        <w:t>curiosity</w:t>
      </w:r>
      <w:r w:rsidRPr="001926E4">
        <w:rPr>
          <w:rFonts w:ascii="Times New Roman" w:hAnsi="Times New Roman" w:cs="Times New Roman"/>
          <w:sz w:val="24"/>
          <w:szCs w:val="24"/>
        </w:rPr>
        <w:t>) yang besar terhadap sesuatu tentang keadaan alam sekitarnya sehingga mendorong manusia untuk menemukan sendiri jawabannya melalui indera pengecapan, pendengaran, penglihatan dan indera-indera lainnya.</w:t>
      </w:r>
      <w:r>
        <w:rPr>
          <w:rStyle w:val="FootnoteReference"/>
          <w:rFonts w:ascii="Times New Roman" w:hAnsi="Times New Roman" w:cs="Times New Roman"/>
          <w:sz w:val="24"/>
          <w:szCs w:val="24"/>
        </w:rPr>
        <w:footnoteReference w:id="15"/>
      </w:r>
    </w:p>
    <w:p w:rsidR="001230D4" w:rsidRDefault="001230D4" w:rsidP="001230D4">
      <w:pPr>
        <w:pStyle w:val="ListParagraph"/>
        <w:numPr>
          <w:ilvl w:val="0"/>
          <w:numId w:val="6"/>
        </w:numPr>
        <w:spacing w:after="0" w:line="480" w:lineRule="auto"/>
        <w:jc w:val="both"/>
        <w:rPr>
          <w:rFonts w:ascii="Times New Roman" w:hAnsi="Times New Roman" w:cs="Times New Roman"/>
          <w:sz w:val="24"/>
          <w:szCs w:val="24"/>
        </w:rPr>
      </w:pPr>
      <w:r w:rsidRPr="001926E4">
        <w:rPr>
          <w:rFonts w:ascii="Times New Roman" w:hAnsi="Times New Roman" w:cs="Times New Roman"/>
          <w:sz w:val="24"/>
          <w:szCs w:val="24"/>
        </w:rPr>
        <w:lastRenderedPageBreak/>
        <w:t xml:space="preserve">Metode </w:t>
      </w:r>
      <w:r w:rsidRPr="00E179D6">
        <w:rPr>
          <w:rFonts w:ascii="Times New Roman" w:hAnsi="Times New Roman" w:cs="Times New Roman"/>
          <w:i/>
          <w:sz w:val="24"/>
          <w:szCs w:val="24"/>
        </w:rPr>
        <w:t>Brainstorming</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sidRPr="008A7917">
        <w:rPr>
          <w:rFonts w:ascii="Times New Roman" w:hAnsi="Times New Roman" w:cs="Times New Roman"/>
          <w:sz w:val="24"/>
          <w:szCs w:val="24"/>
        </w:rPr>
        <w:t xml:space="preserve">Metode </w:t>
      </w:r>
      <w:r w:rsidRPr="00E179D6">
        <w:rPr>
          <w:rFonts w:ascii="Times New Roman" w:hAnsi="Times New Roman" w:cs="Times New Roman"/>
          <w:i/>
          <w:sz w:val="24"/>
          <w:szCs w:val="24"/>
        </w:rPr>
        <w:t>brainstorming</w:t>
      </w:r>
      <w:r w:rsidRPr="008A7917">
        <w:rPr>
          <w:rFonts w:ascii="Times New Roman" w:hAnsi="Times New Roman" w:cs="Times New Roman"/>
          <w:sz w:val="24"/>
          <w:szCs w:val="24"/>
        </w:rPr>
        <w:t xml:space="preserve"> adalah suatu teknik mengajar yang dilaksanakan oleh fasilitator di dalam kelas, dengan cara melontarkan suatu isu kepada peserta didik, kemudian peserta didik menjawab atau menyatakan Pengembangan Kreativitas. Pendapat/ komentar, sehingga isu/ masalah tersebut berkembang menjadi masalah baru, atau dapat diartikan pula sebagai satu cara untuk mendapatkan banyak ide dari sekelompok mahasiswa dalam waktu yang singkat.</w:t>
      </w:r>
      <w:r>
        <w:rPr>
          <w:rStyle w:val="FootnoteReference"/>
          <w:rFonts w:ascii="Times New Roman" w:hAnsi="Times New Roman" w:cs="Times New Roman"/>
          <w:sz w:val="24"/>
          <w:szCs w:val="24"/>
        </w:rPr>
        <w:footnoteReference w:id="16"/>
      </w:r>
    </w:p>
    <w:p w:rsidR="001230D4" w:rsidRDefault="001230D4" w:rsidP="001230D4">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ta Pelajaran PAI</w:t>
      </w:r>
    </w:p>
    <w:p w:rsidR="001230D4" w:rsidRPr="00592705"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Rahman, </w:t>
      </w:r>
      <w:r w:rsidRPr="00592705">
        <w:rPr>
          <w:rFonts w:ascii="Times New Roman" w:hAnsi="Times New Roman" w:cs="Times New Roman"/>
          <w:sz w:val="24"/>
          <w:szCs w:val="24"/>
        </w:rPr>
        <w:t xml:space="preserve">PAI adalah usaha dan proses penanaman </w:t>
      </w:r>
      <w:r>
        <w:rPr>
          <w:rFonts w:ascii="Times New Roman" w:hAnsi="Times New Roman" w:cs="Times New Roman"/>
          <w:sz w:val="24"/>
          <w:szCs w:val="24"/>
        </w:rPr>
        <w:t xml:space="preserve">pendidikan secara kontinu </w:t>
      </w:r>
      <w:r w:rsidRPr="00592705">
        <w:rPr>
          <w:rFonts w:ascii="Times New Roman" w:hAnsi="Times New Roman" w:cs="Times New Roman"/>
          <w:sz w:val="24"/>
          <w:szCs w:val="24"/>
        </w:rPr>
        <w:t xml:space="preserve">antara </w:t>
      </w:r>
      <w:r>
        <w:rPr>
          <w:rFonts w:ascii="Times New Roman" w:hAnsi="Times New Roman" w:cs="Times New Roman"/>
          <w:sz w:val="24"/>
          <w:szCs w:val="24"/>
        </w:rPr>
        <w:t xml:space="preserve">pendidik </w:t>
      </w:r>
      <w:r w:rsidRPr="00592705">
        <w:rPr>
          <w:rFonts w:ascii="Times New Roman" w:hAnsi="Times New Roman" w:cs="Times New Roman"/>
          <w:sz w:val="24"/>
          <w:szCs w:val="24"/>
        </w:rPr>
        <w:t>dengan</w:t>
      </w:r>
      <w:r>
        <w:rPr>
          <w:rFonts w:ascii="Times New Roman" w:hAnsi="Times New Roman" w:cs="Times New Roman"/>
          <w:sz w:val="24"/>
          <w:szCs w:val="24"/>
        </w:rPr>
        <w:t xml:space="preserve"> peserta didik</w:t>
      </w:r>
      <w:r w:rsidRPr="00592705">
        <w:rPr>
          <w:rFonts w:ascii="Times New Roman" w:hAnsi="Times New Roman" w:cs="Times New Roman"/>
          <w:sz w:val="24"/>
          <w:szCs w:val="24"/>
        </w:rPr>
        <w:t>, dengan akhlakul karimah sebagai tujuan akhir. Penanaman nilai-nilai Islam dalam jiwa, rasa, dan pikir; serta keserasian dan keseimbanga</w:t>
      </w:r>
      <w:r>
        <w:rPr>
          <w:rFonts w:ascii="Times New Roman" w:hAnsi="Times New Roman" w:cs="Times New Roman"/>
          <w:sz w:val="24"/>
          <w:szCs w:val="24"/>
        </w:rPr>
        <w:t xml:space="preserve">n adalah karaktersitik utamanya. </w:t>
      </w:r>
      <w:r w:rsidRPr="00592705">
        <w:rPr>
          <w:rFonts w:ascii="Times New Roman" w:hAnsi="Times New Roman" w:cs="Times New Roman"/>
          <w:sz w:val="24"/>
          <w:szCs w:val="24"/>
        </w:rPr>
        <w:t>Karaktersitik utama itu dalam pandangan Muhaimin</w:t>
      </w:r>
      <w:r>
        <w:rPr>
          <w:rFonts w:ascii="Times New Roman" w:hAnsi="Times New Roman" w:cs="Times New Roman"/>
          <w:sz w:val="24"/>
          <w:szCs w:val="24"/>
        </w:rPr>
        <w:t xml:space="preserve"> </w:t>
      </w:r>
      <w:r w:rsidRPr="00592705">
        <w:rPr>
          <w:rFonts w:ascii="Times New Roman" w:hAnsi="Times New Roman" w:cs="Times New Roman"/>
          <w:sz w:val="24"/>
          <w:szCs w:val="24"/>
        </w:rPr>
        <w:t xml:space="preserve">sudah menjadi </w:t>
      </w:r>
      <w:r w:rsidRPr="00592705">
        <w:rPr>
          <w:rFonts w:ascii="Times New Roman" w:hAnsi="Times New Roman" w:cs="Times New Roman"/>
          <w:i/>
          <w:sz w:val="24"/>
          <w:szCs w:val="24"/>
        </w:rPr>
        <w:t>way of life</w:t>
      </w:r>
      <w:r w:rsidRPr="00592705">
        <w:rPr>
          <w:rFonts w:ascii="Times New Roman" w:hAnsi="Times New Roman" w:cs="Times New Roman"/>
          <w:sz w:val="24"/>
          <w:szCs w:val="24"/>
        </w:rPr>
        <w:t xml:space="preserve"> (pandangan dan sikap hidup seseorang).</w:t>
      </w:r>
      <w:r>
        <w:rPr>
          <w:rFonts w:ascii="Times New Roman" w:hAnsi="Times New Roman" w:cs="Times New Roman"/>
          <w:sz w:val="24"/>
          <w:szCs w:val="24"/>
        </w:rPr>
        <w:t xml:space="preserve"> </w:t>
      </w:r>
      <w:r w:rsidRPr="00592705">
        <w:rPr>
          <w:rFonts w:ascii="Times New Roman" w:hAnsi="Times New Roman" w:cs="Times New Roman"/>
          <w:sz w:val="24"/>
          <w:szCs w:val="24"/>
        </w:rPr>
        <w:t>Dalam regulasi lain disebutkan bahwa PAI ad</w:t>
      </w:r>
      <w:r>
        <w:rPr>
          <w:rFonts w:ascii="Times New Roman" w:hAnsi="Times New Roman" w:cs="Times New Roman"/>
          <w:sz w:val="24"/>
          <w:szCs w:val="24"/>
        </w:rPr>
        <w:t xml:space="preserve">alah upaya sadar dan terencana </w:t>
      </w:r>
      <w:r w:rsidRPr="00592705">
        <w:rPr>
          <w:rFonts w:ascii="Times New Roman" w:hAnsi="Times New Roman" w:cs="Times New Roman"/>
          <w:sz w:val="24"/>
          <w:szCs w:val="24"/>
        </w:rPr>
        <w:t>dalam menyiapkan peserta didik untuk mengenal, memahami, menghayati hingga mengimani, bertakwa, dan berakhlak mulia dalam mengamalkan ajaran agama Islam dari sumber utamanya kitab suci al-Quran dan Hadit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7"/>
      </w:r>
    </w:p>
    <w:p w:rsidR="001230D4" w:rsidRDefault="001230D4" w:rsidP="001230D4">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MK PGRI Pandaan</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S</w:t>
      </w:r>
      <w:r w:rsidRPr="00F671DE">
        <w:rPr>
          <w:rFonts w:ascii="Times New Roman" w:hAnsi="Times New Roman" w:cs="Times New Roman"/>
          <w:sz w:val="24"/>
          <w:szCs w:val="24"/>
        </w:rPr>
        <w:t>MK PGRI Pandaan yang sudah berdiri sejak lama yakni pada tahun 1987 ini terletak di Jalan  R.A. Kartini 47, Pandaan Pasuruan. Sekolah ini termasuk sekolah swasta yang telah terakreditasi</w:t>
      </w:r>
      <w:r>
        <w:rPr>
          <w:rFonts w:ascii="Times New Roman" w:hAnsi="Times New Roman" w:cs="Times New Roman"/>
          <w:sz w:val="24"/>
          <w:szCs w:val="24"/>
        </w:rPr>
        <w:t xml:space="preserve"> A</w:t>
      </w:r>
      <w:r w:rsidRPr="00F671DE">
        <w:rPr>
          <w:rFonts w:ascii="Times New Roman" w:hAnsi="Times New Roman" w:cs="Times New Roman"/>
          <w:sz w:val="24"/>
          <w:szCs w:val="24"/>
        </w:rPr>
        <w:t>. Dan terdapat beberapa j</w:t>
      </w:r>
      <w:r>
        <w:rPr>
          <w:rFonts w:ascii="Times New Roman" w:hAnsi="Times New Roman" w:cs="Times New Roman"/>
          <w:sz w:val="24"/>
          <w:szCs w:val="24"/>
        </w:rPr>
        <w:t>urusan diantaranya ; Akuntansi</w:t>
      </w:r>
      <w:r w:rsidRPr="00F671DE">
        <w:rPr>
          <w:rFonts w:ascii="Times New Roman" w:hAnsi="Times New Roman" w:cs="Times New Roman"/>
          <w:sz w:val="24"/>
          <w:szCs w:val="24"/>
        </w:rPr>
        <w:t xml:space="preserve"> Keuangan Lembaga, Teknik Komputer dan Jaringan, Teknik Audio </w:t>
      </w:r>
      <w:r>
        <w:rPr>
          <w:rFonts w:ascii="Times New Roman" w:hAnsi="Times New Roman" w:cs="Times New Roman"/>
          <w:sz w:val="24"/>
          <w:szCs w:val="24"/>
        </w:rPr>
        <w:t xml:space="preserve">Video, Administrasi Perkantoran, </w:t>
      </w:r>
      <w:r w:rsidRPr="00F671DE">
        <w:rPr>
          <w:rFonts w:ascii="Times New Roman" w:hAnsi="Times New Roman" w:cs="Times New Roman"/>
          <w:sz w:val="24"/>
          <w:szCs w:val="24"/>
        </w:rPr>
        <w:t>Teknik dan Bisnis Sepeda Motor.</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Serta SMK PGRI Pandaan memiliki Visi dan Misi yang dijelaskan sebagai berikut:</w:t>
      </w:r>
    </w:p>
    <w:p w:rsidR="001230D4" w:rsidRDefault="001230D4" w:rsidP="001230D4">
      <w:pPr>
        <w:pStyle w:val="ListParagraph"/>
        <w:spacing w:after="0" w:line="480" w:lineRule="auto"/>
        <w:ind w:left="1080"/>
        <w:jc w:val="both"/>
        <w:rPr>
          <w:rFonts w:ascii="Times New Roman" w:hAnsi="Times New Roman" w:cs="Times New Roman"/>
          <w:sz w:val="24"/>
          <w:szCs w:val="24"/>
        </w:rPr>
      </w:pPr>
      <w:r w:rsidRPr="0084724F">
        <w:rPr>
          <w:rFonts w:ascii="Times New Roman" w:hAnsi="Times New Roman" w:cs="Times New Roman"/>
          <w:sz w:val="24"/>
          <w:szCs w:val="24"/>
        </w:rPr>
        <w:t>Visi: Terwujudnya lembaga yang mandiri dan instant yang memiliki keunggulam kompetitif berlandaskan Iman dan Taqwa</w:t>
      </w:r>
    </w:p>
    <w:p w:rsidR="001230D4" w:rsidRDefault="001230D4" w:rsidP="001230D4">
      <w:pPr>
        <w:pStyle w:val="ListParagraph"/>
        <w:spacing w:after="0" w:line="480" w:lineRule="auto"/>
        <w:ind w:left="1080"/>
        <w:jc w:val="both"/>
        <w:rPr>
          <w:rFonts w:ascii="Times New Roman" w:hAnsi="Times New Roman" w:cs="Times New Roman"/>
          <w:sz w:val="24"/>
          <w:szCs w:val="24"/>
        </w:rPr>
      </w:pPr>
      <w:r w:rsidRPr="0084724F">
        <w:rPr>
          <w:rFonts w:ascii="Times New Roman" w:hAnsi="Times New Roman" w:cs="Times New Roman"/>
          <w:sz w:val="24"/>
          <w:szCs w:val="24"/>
        </w:rPr>
        <w:t>Misi:</w:t>
      </w:r>
    </w:p>
    <w:p w:rsidR="001230D4" w:rsidRDefault="001230D4" w:rsidP="001230D4">
      <w:pPr>
        <w:pStyle w:val="ListParagraph"/>
        <w:numPr>
          <w:ilvl w:val="0"/>
          <w:numId w:val="18"/>
        </w:numPr>
        <w:spacing w:after="0" w:line="480" w:lineRule="auto"/>
        <w:jc w:val="both"/>
        <w:rPr>
          <w:rFonts w:ascii="Times New Roman" w:hAnsi="Times New Roman" w:cs="Times New Roman"/>
          <w:sz w:val="24"/>
          <w:szCs w:val="24"/>
        </w:rPr>
      </w:pPr>
      <w:r w:rsidRPr="0084724F">
        <w:rPr>
          <w:rFonts w:ascii="Times New Roman" w:hAnsi="Times New Roman" w:cs="Times New Roman"/>
          <w:sz w:val="24"/>
          <w:szCs w:val="24"/>
        </w:rPr>
        <w:t>Mengembangkan unit  unit usaha yang produktif</w:t>
      </w:r>
    </w:p>
    <w:p w:rsidR="001230D4" w:rsidRDefault="001230D4" w:rsidP="001230D4">
      <w:pPr>
        <w:pStyle w:val="ListParagraph"/>
        <w:numPr>
          <w:ilvl w:val="0"/>
          <w:numId w:val="18"/>
        </w:numPr>
        <w:spacing w:after="0" w:line="480" w:lineRule="auto"/>
        <w:jc w:val="both"/>
        <w:rPr>
          <w:rFonts w:ascii="Times New Roman" w:hAnsi="Times New Roman" w:cs="Times New Roman"/>
          <w:sz w:val="24"/>
          <w:szCs w:val="24"/>
        </w:rPr>
      </w:pPr>
      <w:r w:rsidRPr="0084724F">
        <w:rPr>
          <w:rFonts w:ascii="Times New Roman" w:hAnsi="Times New Roman" w:cs="Times New Roman"/>
          <w:sz w:val="24"/>
          <w:szCs w:val="24"/>
        </w:rPr>
        <w:t>Mengoptimalkan pembelajaran yang berbasis kompetensi</w:t>
      </w:r>
    </w:p>
    <w:p w:rsidR="001230D4" w:rsidRDefault="001230D4" w:rsidP="001230D4">
      <w:pPr>
        <w:pStyle w:val="ListParagraph"/>
        <w:numPr>
          <w:ilvl w:val="0"/>
          <w:numId w:val="18"/>
        </w:numPr>
        <w:spacing w:after="0" w:line="480" w:lineRule="auto"/>
        <w:jc w:val="both"/>
        <w:rPr>
          <w:rFonts w:ascii="Times New Roman" w:hAnsi="Times New Roman" w:cs="Times New Roman"/>
          <w:sz w:val="24"/>
          <w:szCs w:val="24"/>
        </w:rPr>
      </w:pPr>
      <w:r w:rsidRPr="0084724F">
        <w:rPr>
          <w:rFonts w:ascii="Times New Roman" w:hAnsi="Times New Roman" w:cs="Times New Roman"/>
          <w:sz w:val="24"/>
          <w:szCs w:val="24"/>
        </w:rPr>
        <w:t>Menyiapkan lulusan yang berdaya saing dengan membuka kelas khusus Bahasa Inggris</w:t>
      </w:r>
    </w:p>
    <w:p w:rsidR="001230D4" w:rsidRDefault="001230D4" w:rsidP="001230D4">
      <w:pPr>
        <w:pStyle w:val="ListParagraph"/>
        <w:numPr>
          <w:ilvl w:val="0"/>
          <w:numId w:val="18"/>
        </w:numPr>
        <w:spacing w:after="0" w:line="480" w:lineRule="auto"/>
        <w:jc w:val="both"/>
        <w:rPr>
          <w:rFonts w:ascii="Times New Roman" w:hAnsi="Times New Roman" w:cs="Times New Roman"/>
          <w:sz w:val="24"/>
          <w:szCs w:val="24"/>
        </w:rPr>
      </w:pPr>
      <w:r w:rsidRPr="0084724F">
        <w:rPr>
          <w:rFonts w:ascii="Times New Roman" w:hAnsi="Times New Roman" w:cs="Times New Roman"/>
          <w:sz w:val="24"/>
          <w:szCs w:val="24"/>
        </w:rPr>
        <w:t>Menambah kursus akuntansi, Komputer dan Jaringan, Internet</w:t>
      </w:r>
    </w:p>
    <w:p w:rsidR="001230D4" w:rsidRDefault="001230D4" w:rsidP="001230D4">
      <w:pPr>
        <w:pStyle w:val="ListParagraph"/>
        <w:numPr>
          <w:ilvl w:val="0"/>
          <w:numId w:val="18"/>
        </w:numPr>
        <w:spacing w:after="0" w:line="480" w:lineRule="auto"/>
        <w:jc w:val="both"/>
        <w:rPr>
          <w:rFonts w:ascii="Times New Roman" w:hAnsi="Times New Roman" w:cs="Times New Roman"/>
          <w:sz w:val="24"/>
          <w:szCs w:val="24"/>
        </w:rPr>
      </w:pPr>
      <w:r w:rsidRPr="0084724F">
        <w:rPr>
          <w:rFonts w:ascii="Times New Roman" w:hAnsi="Times New Roman" w:cs="Times New Roman"/>
          <w:sz w:val="24"/>
          <w:szCs w:val="24"/>
        </w:rPr>
        <w:t>Melaksanakan pembinaan akhlak / keagamaan secara terpadu dan berkelanjutan</w:t>
      </w:r>
    </w:p>
    <w:p w:rsidR="001230D4" w:rsidRPr="0084724F" w:rsidRDefault="001230D4" w:rsidP="001230D4">
      <w:p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Serta memiliki motto mencetak insan Islami dan berwawasan IPTEK.</w:t>
      </w:r>
    </w:p>
    <w:p w:rsidR="00A00C55" w:rsidRDefault="001230D4" w:rsidP="001230D4">
      <w:pPr>
        <w:spacing w:after="0" w:line="480" w:lineRule="auto"/>
        <w:jc w:val="center"/>
        <w:rPr>
          <w:rFonts w:ascii="Times New Roman" w:hAnsi="Times New Roman" w:cs="Times New Roman"/>
          <w:sz w:val="24"/>
          <w:szCs w:val="24"/>
        </w:rPr>
        <w:sectPr w:rsidR="00A00C55" w:rsidSect="00E45DAD">
          <w:footerReference w:type="default" r:id="rId11"/>
          <w:pgSz w:w="11907" w:h="16839" w:code="9"/>
          <w:pgMar w:top="2268" w:right="1701" w:bottom="1701" w:left="2268" w:header="708" w:footer="708" w:gutter="0"/>
          <w:pgNumType w:start="1"/>
          <w:cols w:space="708"/>
          <w:titlePg/>
          <w:docGrid w:linePitch="360"/>
        </w:sectPr>
      </w:pPr>
      <w:r>
        <w:rPr>
          <w:rFonts w:ascii="Times New Roman" w:hAnsi="Times New Roman" w:cs="Times New Roman"/>
          <w:sz w:val="24"/>
          <w:szCs w:val="24"/>
        </w:rPr>
        <w:br w:type="page"/>
      </w:r>
    </w:p>
    <w:p w:rsidR="001230D4" w:rsidRPr="00C162CD" w:rsidRDefault="001230D4" w:rsidP="00C162CD">
      <w:pPr>
        <w:pStyle w:val="Heading1"/>
      </w:pPr>
      <w:bookmarkStart w:id="39" w:name="_Toc136417593"/>
      <w:bookmarkStart w:id="40" w:name="_Toc136418366"/>
      <w:r w:rsidRPr="00C162CD">
        <w:lastRenderedPageBreak/>
        <w:t>BAB II</w:t>
      </w:r>
      <w:bookmarkEnd w:id="39"/>
      <w:bookmarkEnd w:id="40"/>
    </w:p>
    <w:p w:rsidR="001230D4" w:rsidRDefault="001230D4" w:rsidP="001230D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KAJIAN TEORI</w:t>
      </w:r>
    </w:p>
    <w:p w:rsidR="001230D4" w:rsidRDefault="001230D4" w:rsidP="001230D4">
      <w:pPr>
        <w:spacing w:after="0" w:line="480" w:lineRule="auto"/>
        <w:jc w:val="center"/>
        <w:rPr>
          <w:rFonts w:ascii="Times New Roman" w:hAnsi="Times New Roman" w:cs="Times New Roman"/>
          <w:b/>
          <w:sz w:val="24"/>
          <w:szCs w:val="24"/>
        </w:rPr>
      </w:pPr>
    </w:p>
    <w:p w:rsidR="001230D4" w:rsidRPr="008E1622" w:rsidRDefault="001230D4" w:rsidP="008E1622">
      <w:pPr>
        <w:pStyle w:val="BABII"/>
      </w:pPr>
      <w:bookmarkStart w:id="41" w:name="_Toc136418367"/>
      <w:r w:rsidRPr="008E1622">
        <w:t>Penelitian Terdahulu</w:t>
      </w:r>
      <w:bookmarkEnd w:id="41"/>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Pr="007941A1">
        <w:rPr>
          <w:rFonts w:ascii="Times New Roman" w:hAnsi="Times New Roman" w:cs="Times New Roman"/>
          <w:sz w:val="24"/>
          <w:szCs w:val="24"/>
        </w:rPr>
        <w:t xml:space="preserve">eberapa </w:t>
      </w:r>
      <w:r>
        <w:rPr>
          <w:rFonts w:ascii="Times New Roman" w:hAnsi="Times New Roman" w:cs="Times New Roman"/>
          <w:sz w:val="24"/>
          <w:szCs w:val="24"/>
        </w:rPr>
        <w:t xml:space="preserve">penelitian </w:t>
      </w:r>
      <w:r w:rsidRPr="007941A1">
        <w:rPr>
          <w:rFonts w:ascii="Times New Roman" w:hAnsi="Times New Roman" w:cs="Times New Roman"/>
          <w:sz w:val="24"/>
          <w:szCs w:val="24"/>
        </w:rPr>
        <w:t xml:space="preserve">yang dijadikan perbandingan maupun rujukan yang </w:t>
      </w:r>
      <w:r>
        <w:rPr>
          <w:rFonts w:ascii="Times New Roman" w:hAnsi="Times New Roman" w:cs="Times New Roman"/>
          <w:sz w:val="24"/>
          <w:szCs w:val="24"/>
        </w:rPr>
        <w:t xml:space="preserve">digunakan </w:t>
      </w:r>
      <w:r w:rsidRPr="007941A1">
        <w:rPr>
          <w:rFonts w:ascii="Times New Roman" w:hAnsi="Times New Roman" w:cs="Times New Roman"/>
          <w:sz w:val="24"/>
          <w:szCs w:val="24"/>
        </w:rPr>
        <w:t xml:space="preserve">penulis </w:t>
      </w:r>
      <w:r>
        <w:rPr>
          <w:rFonts w:ascii="Times New Roman" w:hAnsi="Times New Roman" w:cs="Times New Roman"/>
          <w:sz w:val="24"/>
          <w:szCs w:val="24"/>
        </w:rPr>
        <w:t xml:space="preserve">berkaitan </w:t>
      </w:r>
      <w:r w:rsidRPr="007941A1">
        <w:rPr>
          <w:rFonts w:ascii="Times New Roman" w:hAnsi="Times New Roman" w:cs="Times New Roman"/>
          <w:sz w:val="24"/>
          <w:szCs w:val="24"/>
        </w:rPr>
        <w:t>dengan pembahasan mengenai “</w:t>
      </w:r>
      <w:r>
        <w:rPr>
          <w:rFonts w:ascii="Times New Roman" w:hAnsi="Times New Roman" w:cs="Times New Roman"/>
          <w:sz w:val="24"/>
          <w:szCs w:val="24"/>
        </w:rPr>
        <w:t xml:space="preserve">Implementasi Strategi Inkuiri Berbasis Metode </w:t>
      </w:r>
      <w:r w:rsidRPr="00CD3B59">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di SMK PGRI Pandaan Pasuruan</w:t>
      </w:r>
      <w:r w:rsidRPr="007941A1">
        <w:rPr>
          <w:rFonts w:ascii="Times New Roman" w:hAnsi="Times New Roman" w:cs="Times New Roman"/>
          <w:sz w:val="24"/>
          <w:szCs w:val="24"/>
        </w:rPr>
        <w:t>” diantarannya adalah :</w:t>
      </w:r>
    </w:p>
    <w:p w:rsidR="001230D4" w:rsidRDefault="001230D4" w:rsidP="001230D4">
      <w:pPr>
        <w:pStyle w:val="ListParagraph"/>
        <w:numPr>
          <w:ilvl w:val="0"/>
          <w:numId w:val="22"/>
        </w:numPr>
        <w:spacing w:after="0" w:line="480" w:lineRule="auto"/>
        <w:jc w:val="both"/>
        <w:rPr>
          <w:rFonts w:ascii="Times New Roman" w:hAnsi="Times New Roman" w:cs="Times New Roman"/>
          <w:sz w:val="24"/>
          <w:szCs w:val="24"/>
        </w:rPr>
      </w:pPr>
      <w:r w:rsidRPr="00E0109D">
        <w:rPr>
          <w:rFonts w:ascii="Times New Roman" w:hAnsi="Times New Roman" w:cs="Times New Roman"/>
          <w:sz w:val="24"/>
          <w:szCs w:val="24"/>
        </w:rPr>
        <w:t xml:space="preserve">Skripsi </w:t>
      </w:r>
      <w:r>
        <w:rPr>
          <w:rFonts w:ascii="Times New Roman" w:hAnsi="Times New Roman" w:cs="Times New Roman"/>
          <w:sz w:val="24"/>
          <w:szCs w:val="24"/>
        </w:rPr>
        <w:t xml:space="preserve">(2019) </w:t>
      </w:r>
      <w:r w:rsidRPr="00E0109D">
        <w:rPr>
          <w:rFonts w:ascii="Times New Roman" w:hAnsi="Times New Roman" w:cs="Times New Roman"/>
          <w:sz w:val="24"/>
          <w:szCs w:val="24"/>
        </w:rPr>
        <w:t xml:space="preserve">oleh Siska Mei Sundari yang berjudul “Implementasi Strategi Pembelajaran </w:t>
      </w:r>
      <w:r w:rsidRPr="00E13212">
        <w:rPr>
          <w:rFonts w:ascii="Times New Roman" w:hAnsi="Times New Roman" w:cs="Times New Roman"/>
          <w:i/>
          <w:sz w:val="24"/>
          <w:szCs w:val="24"/>
        </w:rPr>
        <w:t>Inquiry</w:t>
      </w:r>
      <w:r w:rsidRPr="00E0109D">
        <w:rPr>
          <w:rFonts w:ascii="Times New Roman" w:hAnsi="Times New Roman" w:cs="Times New Roman"/>
          <w:sz w:val="24"/>
          <w:szCs w:val="24"/>
        </w:rPr>
        <w:t xml:space="preserve"> Pada Pembelajaran IPA Kelas III SD N 01 Kotayasa Sumbang Banyumas”. Peneliti ini bertujuan untuk mendeskripsikan dan menganalisis secara kritis implementasi strategi pembelajaran inquiry pada pembelajaran IPA kelas III SD N 01 Kotayasa Sumbang Banyumas. Jenis peneliti yang digunakan adalah penelitian lapangan (</w:t>
      </w:r>
      <w:r w:rsidRPr="00E0109D">
        <w:rPr>
          <w:rFonts w:ascii="Times New Roman" w:hAnsi="Times New Roman" w:cs="Times New Roman"/>
          <w:i/>
          <w:sz w:val="24"/>
          <w:szCs w:val="24"/>
        </w:rPr>
        <w:t>field research</w:t>
      </w:r>
      <w:r w:rsidRPr="00E0109D">
        <w:rPr>
          <w:rFonts w:ascii="Times New Roman" w:hAnsi="Times New Roman" w:cs="Times New Roman"/>
          <w:sz w:val="24"/>
          <w:szCs w:val="24"/>
        </w:rPr>
        <w:t xml:space="preserve">) yaitu peneliti terjun langsung ke lapangan untuk memperoleh informasi terkait penerapan strategi pembelajran inquiry. Hasil penelitian menunjukan bahwa kegiatan pembelajaran menggunakan strategi </w:t>
      </w:r>
      <w:r w:rsidRPr="00E0109D">
        <w:rPr>
          <w:rFonts w:ascii="Times New Roman" w:hAnsi="Times New Roman" w:cs="Times New Roman"/>
          <w:i/>
          <w:sz w:val="24"/>
          <w:szCs w:val="24"/>
        </w:rPr>
        <w:t>inquiry</w:t>
      </w:r>
      <w:r w:rsidRPr="00E0109D">
        <w:rPr>
          <w:rFonts w:ascii="Times New Roman" w:hAnsi="Times New Roman" w:cs="Times New Roman"/>
          <w:sz w:val="24"/>
          <w:szCs w:val="24"/>
        </w:rPr>
        <w:t xml:space="preserve"> sudah sesuai dengan teori yang penulis paparkan di BAB II. Pembelajaran dengan mengimplementasikan strategi pembelajaran </w:t>
      </w:r>
      <w:r w:rsidRPr="00E0109D">
        <w:rPr>
          <w:rFonts w:ascii="Times New Roman" w:hAnsi="Times New Roman" w:cs="Times New Roman"/>
          <w:i/>
          <w:sz w:val="24"/>
          <w:szCs w:val="24"/>
        </w:rPr>
        <w:t>inquiry</w:t>
      </w:r>
      <w:r w:rsidRPr="00E0109D">
        <w:rPr>
          <w:rFonts w:ascii="Times New Roman" w:hAnsi="Times New Roman" w:cs="Times New Roman"/>
          <w:sz w:val="24"/>
          <w:szCs w:val="24"/>
        </w:rPr>
        <w:t xml:space="preserve"> di SDN 01 Kotayasa meliputi kegiatan perencanaan mulai dari silabus sampai pada penyusunan RPP. Kegiatan inti pembelajaran atau pelaksanaan guru kelas III ini dengan menggunakan langkah-langkah strategi </w:t>
      </w:r>
      <w:r w:rsidRPr="00E0109D">
        <w:rPr>
          <w:rFonts w:ascii="Times New Roman" w:hAnsi="Times New Roman" w:cs="Times New Roman"/>
          <w:sz w:val="24"/>
          <w:szCs w:val="24"/>
        </w:rPr>
        <w:lastRenderedPageBreak/>
        <w:t xml:space="preserve">pembelajaran </w:t>
      </w:r>
      <w:r w:rsidRPr="00E0109D">
        <w:rPr>
          <w:rFonts w:ascii="Times New Roman" w:hAnsi="Times New Roman" w:cs="Times New Roman"/>
          <w:i/>
          <w:sz w:val="24"/>
          <w:szCs w:val="24"/>
        </w:rPr>
        <w:t>inquiry</w:t>
      </w:r>
      <w:r w:rsidRPr="00E0109D">
        <w:rPr>
          <w:rFonts w:ascii="Times New Roman" w:hAnsi="Times New Roman" w:cs="Times New Roman"/>
          <w:sz w:val="24"/>
          <w:szCs w:val="24"/>
        </w:rPr>
        <w:t xml:space="preserve"> ini yakni, orientasi guru mengajak siswa untuk berfikir memecahkan masalah, merumuskan masalah dengan dihadapkan pada suatu persoalan yang mengundang teka-teki, mengajukan hipotesis atau jawaban sementara dari suatu permasalahan yang sedang dikaji, mengumpulkan data dengan cara mengembangkan kemampuan pada setiap siswa, menguji hipotesis dengan cara memberikan kesempatan kepada setiap siswa untuk membacakan hasil diskusinya, dan merumuskan kesimpulan dengan cara guru memberikan arahan pada jawaban siswanya. Hal ini menunjukan bahwa SD N 01 Kotayasa telah berhasil menerapkan strategi pembelajaran </w:t>
      </w:r>
      <w:r w:rsidRPr="00E0109D">
        <w:rPr>
          <w:rFonts w:ascii="Times New Roman" w:hAnsi="Times New Roman" w:cs="Times New Roman"/>
          <w:i/>
          <w:sz w:val="24"/>
          <w:szCs w:val="24"/>
        </w:rPr>
        <w:t>inquiry</w:t>
      </w:r>
      <w:r w:rsidRPr="00E0109D">
        <w:rPr>
          <w:rFonts w:ascii="Times New Roman" w:hAnsi="Times New Roman" w:cs="Times New Roman"/>
          <w:sz w:val="24"/>
          <w:szCs w:val="24"/>
        </w:rPr>
        <w:t xml:space="preserve"> untuk menjadikan peserta didik lebih aktif dalam KBM. Persamaan penelitian ini dengan penelitian sebelumnya adalah dalam penggunaan strategi inkuiri. Sedangkan perbedaan penelitian ini dengan penelitian sebelumnya adalah penelitian ini menggunakan metode penelitian kualitatif, sedangkan penelitian sebelumnya menggunakan metode penelitian lapangan (</w:t>
      </w:r>
      <w:r w:rsidRPr="00E0109D">
        <w:rPr>
          <w:rFonts w:ascii="Times New Roman" w:hAnsi="Times New Roman" w:cs="Times New Roman"/>
          <w:i/>
          <w:sz w:val="24"/>
          <w:szCs w:val="24"/>
        </w:rPr>
        <w:t>field research</w:t>
      </w:r>
      <w:r w:rsidRPr="00E0109D">
        <w:rPr>
          <w:rFonts w:ascii="Times New Roman" w:hAnsi="Times New Roman" w:cs="Times New Roman"/>
          <w:sz w:val="24"/>
          <w:szCs w:val="24"/>
        </w:rPr>
        <w:t xml:space="preserve">). Serta penelitian ini berfokus pada strategi inkuiri berbasis metode </w:t>
      </w:r>
      <w:r w:rsidRPr="00E0109D">
        <w:rPr>
          <w:rFonts w:ascii="Times New Roman" w:hAnsi="Times New Roman" w:cs="Times New Roman"/>
          <w:i/>
          <w:sz w:val="24"/>
          <w:szCs w:val="24"/>
        </w:rPr>
        <w:t xml:space="preserve">brainstorming </w:t>
      </w:r>
      <w:r w:rsidRPr="00E0109D">
        <w:rPr>
          <w:rFonts w:ascii="Times New Roman" w:hAnsi="Times New Roman" w:cs="Times New Roman"/>
          <w:sz w:val="24"/>
          <w:szCs w:val="24"/>
        </w:rPr>
        <w:t>pada mata pelajaran PAI</w:t>
      </w:r>
      <w:r w:rsidRPr="00E0109D">
        <w:rPr>
          <w:rFonts w:ascii="Times New Roman" w:hAnsi="Times New Roman" w:cs="Times New Roman"/>
          <w:i/>
          <w:sz w:val="24"/>
          <w:szCs w:val="24"/>
        </w:rPr>
        <w:t xml:space="preserve">, </w:t>
      </w:r>
      <w:r w:rsidRPr="00E0109D">
        <w:rPr>
          <w:rFonts w:ascii="Times New Roman" w:hAnsi="Times New Roman" w:cs="Times New Roman"/>
          <w:sz w:val="24"/>
          <w:szCs w:val="24"/>
        </w:rPr>
        <w:t>sedangkan penelitian sebelumnya hanya berfokus pada strategi inkuiri pada pembelajaran IPA.</w:t>
      </w:r>
    </w:p>
    <w:p w:rsidR="001230D4" w:rsidRDefault="001230D4" w:rsidP="001230D4">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kripsi (2021) oleh </w:t>
      </w:r>
      <w:r w:rsidRPr="004509D2">
        <w:rPr>
          <w:rFonts w:ascii="Times New Roman" w:hAnsi="Times New Roman" w:cs="Times New Roman"/>
          <w:sz w:val="24"/>
          <w:szCs w:val="24"/>
        </w:rPr>
        <w:t xml:space="preserve">Erma Sustika Dewi yang berjudul “Implementasi Metode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Dalam Meningkatkan Kemampuan Menyatakan Pendapat Pada Mata Pelajaran Fiqih Kelas X Man 1 Lampung Barat”. Penelitian ini bertujuan untuk mengetahui penerapan metode </w:t>
      </w:r>
      <w:r w:rsidRPr="004509D2">
        <w:rPr>
          <w:rFonts w:ascii="Times New Roman" w:hAnsi="Times New Roman" w:cs="Times New Roman"/>
          <w:sz w:val="24"/>
          <w:szCs w:val="24"/>
        </w:rPr>
        <w:lastRenderedPageBreak/>
        <w:t xml:space="preserve">pembelajaran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pada mata pelajaran Fiqih di Kelas X MAN 1 Liwa Lampung Barat dan mengetahui penerapan metode pembelajaran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dapat meningkat kemampuan menyatakan pendapat pada mata pelajaran Fiqih di Kelas X MAN 1 Liwa Lampung Barat Penelitian ini merupakan penelitian kualitatif. Hasil penelitian dilapangan menunjukkan bahwa penerapan metode brainstorming pada mata pelajaran Fiqih tentang Kepemilikan dalam Islam, Perekonomian dalam Islam, Pelepasan dan Perubahan Kepemilikan Harta tersebut sudah bisa dikatakan baik dilihat dari langkah-langkah mengamati, menanya, mengeksplorasi, mengasosiasi, dan mengkomunikasi sudah diterapkan oleh pendidik, peserta didik juga di arahkan untuk aktif mengikuti pembelajaran melalui metode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karena metode ini merupakan pembelajaran dua arah yang tidak hanya pendidik yang aktif akan tetapi peserta didik juga mampu untuk mengungkapkan gagasan dan penerapan metode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dalam meningkatkan kemampuan menyatakan pendapat. Persamaan penelitian ini dengan penelitian sebelumnya adalah menggunakan metode penelitian kualitatif, dan menggunakan metode pembelajaran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Sedangkan perbedaan penelitian ini dengan penelitian sebelumnya adalah penelitian ini berfokus pada penggunaan strategi inkuiri berbasis metode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sedangkan penelitian sebelumnya hanya berfokus pada penggunaan metode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Serta penelitian ini </w:t>
      </w:r>
      <w:r w:rsidRPr="004509D2">
        <w:rPr>
          <w:rFonts w:ascii="Times New Roman" w:hAnsi="Times New Roman" w:cs="Times New Roman"/>
          <w:sz w:val="24"/>
          <w:szCs w:val="24"/>
        </w:rPr>
        <w:lastRenderedPageBreak/>
        <w:t>pada mata pelajaran PAI sedangkan  penelitian sebelumnya pada mata pelajaran Fiqih.</w:t>
      </w:r>
    </w:p>
    <w:p w:rsidR="001230D4" w:rsidRPr="004509D2" w:rsidRDefault="001230D4" w:rsidP="001230D4">
      <w:pPr>
        <w:pStyle w:val="ListParagraph"/>
        <w:numPr>
          <w:ilvl w:val="0"/>
          <w:numId w:val="2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kripsi (2017) oleh Fintan Nurwahid yang berjudul “</w:t>
      </w:r>
      <w:r w:rsidRPr="0053633E">
        <w:rPr>
          <w:rFonts w:ascii="Times New Roman" w:hAnsi="Times New Roman" w:cs="Times New Roman"/>
          <w:sz w:val="24"/>
          <w:szCs w:val="24"/>
        </w:rPr>
        <w:t>Strategi Pembelajaran Inkuiri Dalam Meningkatkan Pemahaman Orang Tua Tentang Pola Asuh di Program Parenting Paud Strawberry Kota Salatiga</w:t>
      </w:r>
      <w:r>
        <w:rPr>
          <w:rFonts w:ascii="Times New Roman" w:hAnsi="Times New Roman" w:cs="Times New Roman"/>
          <w:sz w:val="24"/>
          <w:szCs w:val="24"/>
        </w:rPr>
        <w:t>”</w:t>
      </w:r>
      <w:r w:rsidRPr="0053633E">
        <w:rPr>
          <w:rFonts w:ascii="Times New Roman" w:hAnsi="Times New Roman" w:cs="Times New Roman"/>
          <w:sz w:val="24"/>
          <w:szCs w:val="24"/>
        </w:rPr>
        <w:t xml:space="preserve">. Penelitian ini bertujuan untuk mengetahui bagaimana proses pembelajaran menggunakan strategi inkuiri dalam meningkatkan pemahaman pola asuh orangtua di program parenting. Metode yang digunakan dalam penelitian ini adalah metode penelitian kualitatif. Hasil penelitian menunjukkan bahwa pelaksanaan strategi pembelajaran inkuiri dalam program parenting di PAUD Strawberry Kota Salatiga berjalan sesuai dengan langkah-langkah pembelajaran inkuiri yang terdiri dari orientasi, merumuskan masalah, menemukan hipotesis, mengumpulkan data, menguji hipotesis, dan merumuskan kesimpulan. Persamaan penelitian ini dengan penelitian sebelumnya adalah dalam penggunaan strategi inkuiri. Dan metode penelitian yang digunakan penelitian ini dengan penelitian sebelumnya sama, yaitu metode penelitian kualitatif. Sedangkan perbedaan penelitian ini dengan penelitian sebelumnya adalah penelitian ini fokus pada strategi inkuiri berbasis metode </w:t>
      </w:r>
      <w:r w:rsidRPr="0053633E">
        <w:rPr>
          <w:rFonts w:ascii="Times New Roman" w:hAnsi="Times New Roman" w:cs="Times New Roman"/>
          <w:i/>
          <w:sz w:val="24"/>
          <w:szCs w:val="24"/>
        </w:rPr>
        <w:t>brainstorming</w:t>
      </w:r>
      <w:r w:rsidRPr="0053633E">
        <w:rPr>
          <w:rFonts w:ascii="Times New Roman" w:hAnsi="Times New Roman" w:cs="Times New Roman"/>
          <w:sz w:val="24"/>
          <w:szCs w:val="24"/>
        </w:rPr>
        <w:t>, sedangkan penelitian sebelumnya hanya berfokus pada strategi inkuiri. Serta penelitian ini pada mata pelajaran P</w:t>
      </w:r>
      <w:r>
        <w:rPr>
          <w:rFonts w:ascii="Times New Roman" w:hAnsi="Times New Roman" w:cs="Times New Roman"/>
          <w:sz w:val="24"/>
          <w:szCs w:val="24"/>
        </w:rPr>
        <w:t>AI</w:t>
      </w:r>
      <w:r w:rsidRPr="0053633E">
        <w:rPr>
          <w:rFonts w:ascii="Times New Roman" w:hAnsi="Times New Roman" w:cs="Times New Roman"/>
          <w:sz w:val="24"/>
          <w:szCs w:val="24"/>
        </w:rPr>
        <w:t xml:space="preserve">, sedangkan penelitian sebelumnya untuk meningkatkan </w:t>
      </w:r>
      <w:r w:rsidRPr="0053633E">
        <w:rPr>
          <w:rFonts w:ascii="Times New Roman" w:hAnsi="Times New Roman" w:cs="Times New Roman"/>
          <w:sz w:val="24"/>
          <w:szCs w:val="24"/>
        </w:rPr>
        <w:lastRenderedPageBreak/>
        <w:t>pemahaman orang tua tentang pola asuh di program parenting paud strawberry kota salatiga.</w:t>
      </w:r>
    </w:p>
    <w:p w:rsidR="001230D4" w:rsidRDefault="001230D4" w:rsidP="001230D4">
      <w:pPr>
        <w:pStyle w:val="ListParagraph"/>
        <w:numPr>
          <w:ilvl w:val="0"/>
          <w:numId w:val="22"/>
        </w:numPr>
        <w:spacing w:after="0" w:line="480" w:lineRule="auto"/>
        <w:jc w:val="both"/>
        <w:rPr>
          <w:rFonts w:ascii="Times New Roman" w:hAnsi="Times New Roman" w:cs="Times New Roman"/>
          <w:sz w:val="24"/>
          <w:szCs w:val="24"/>
        </w:rPr>
      </w:pPr>
      <w:r w:rsidRPr="00726D6A">
        <w:rPr>
          <w:rFonts w:ascii="Times New Roman" w:hAnsi="Times New Roman" w:cs="Times New Roman"/>
          <w:sz w:val="24"/>
          <w:szCs w:val="24"/>
        </w:rPr>
        <w:t>Skripsi</w:t>
      </w:r>
      <w:r>
        <w:rPr>
          <w:rFonts w:ascii="Times New Roman" w:hAnsi="Times New Roman" w:cs="Times New Roman"/>
          <w:sz w:val="24"/>
          <w:szCs w:val="24"/>
        </w:rPr>
        <w:t xml:space="preserve"> (2020)</w:t>
      </w:r>
      <w:r w:rsidRPr="00726D6A">
        <w:rPr>
          <w:rFonts w:ascii="Times New Roman" w:hAnsi="Times New Roman" w:cs="Times New Roman"/>
          <w:sz w:val="24"/>
          <w:szCs w:val="24"/>
        </w:rPr>
        <w:t xml:space="preserve"> oleh </w:t>
      </w:r>
      <w:r w:rsidRPr="007F0D4B">
        <w:rPr>
          <w:rFonts w:ascii="Times New Roman" w:hAnsi="Times New Roman" w:cs="Times New Roman"/>
          <w:sz w:val="24"/>
          <w:szCs w:val="24"/>
        </w:rPr>
        <w:t xml:space="preserve">Satriani yang berjudul “Urgensi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dalam Meningkatkan Minat Belajar Siswa Kelas VIII Pada Mata Pelajaran Pendidikan Agama Islam di SMP Negeri 4 Barebbo Kecamatan Barebbo Kabupaten Bone”. Penelitian ini bertujuan untuk mengetahui urgensi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minat belajar siswa setelah menerapkan metode tersebut dalam pembelajaran Pendidikan Agama Islam kelas VIII di SMP Negeri 4 Barebbo dan konstribusi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dalam meningkatkan minat belajar siswa kelas VIII di SMP Negeri 4 Barebbo Kec. Barebbo Kab. Bone. Hasil penelitian menunjukkan bahwa pertama,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telah dilaksanakan dengan baik oleh guru Pendidikan Agama Islam di kelas VIII SMP Negeri 4 Barebbo dalam pembelajaran Pendidikan Agama Islam. Adapun langkah-langkah dalam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yaitu diawali dengan pemberikan informasi dan motivasi, identifikasi, klasifikasi dan verifikasi serta konklusi. Kedua, minat belajar peserta didik kelas VIII semakin meningkat dalam proses pembelajaran Pendidikan Agama Islam. Hal tersebut dapat dilihat dari dimensi keinginan, dimensi perasaan senang, dimensi pengetahuan dan dimensi kebiasaan serta dimensi perhatian. Ketiga,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memberikan konstribusi dalam meningkatkan minat belajar siswa kelas VIII SMP Negeri 4 </w:t>
      </w:r>
      <w:r w:rsidRPr="007F0D4B">
        <w:rPr>
          <w:rFonts w:ascii="Times New Roman" w:hAnsi="Times New Roman" w:cs="Times New Roman"/>
          <w:sz w:val="24"/>
          <w:szCs w:val="24"/>
        </w:rPr>
        <w:lastRenderedPageBreak/>
        <w:t xml:space="preserve">Barebbo. Persamaan penelitian ini dengan penelitian sebelumnya adalah dalam pengguna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Sedangkan perbedaan penelitian ini dengan penelitian sebelumnya adalah penelitia</w:t>
      </w:r>
      <w:r>
        <w:rPr>
          <w:rFonts w:ascii="Times New Roman" w:hAnsi="Times New Roman" w:cs="Times New Roman"/>
          <w:sz w:val="24"/>
          <w:szCs w:val="24"/>
        </w:rPr>
        <w:t>n ini men</w:t>
      </w:r>
      <w:r w:rsidRPr="007F0D4B">
        <w:rPr>
          <w:rFonts w:ascii="Times New Roman" w:hAnsi="Times New Roman" w:cs="Times New Roman"/>
          <w:sz w:val="24"/>
          <w:szCs w:val="24"/>
        </w:rPr>
        <w:t xml:space="preserve">gunakan strategi inkuiri berbasis metode </w:t>
      </w:r>
      <w:r w:rsidRPr="007F0D4B">
        <w:rPr>
          <w:rFonts w:ascii="Times New Roman" w:hAnsi="Times New Roman" w:cs="Times New Roman"/>
          <w:i/>
          <w:sz w:val="24"/>
          <w:szCs w:val="24"/>
        </w:rPr>
        <w:t>brainstorming</w:t>
      </w:r>
      <w:r w:rsidRPr="007F0D4B">
        <w:rPr>
          <w:rFonts w:ascii="Times New Roman" w:hAnsi="Times New Roman" w:cs="Times New Roman"/>
          <w:sz w:val="24"/>
          <w:szCs w:val="24"/>
        </w:rPr>
        <w:t xml:space="preserve">, sedangkan penelitian sebelumnya menggunakan hanya menggunak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Serta penelitian ini dalam implementasi strategi inkuiri berbasis metode </w:t>
      </w:r>
      <w:r w:rsidRPr="007C6020">
        <w:rPr>
          <w:rFonts w:ascii="Times New Roman" w:hAnsi="Times New Roman" w:cs="Times New Roman"/>
          <w:i/>
          <w:sz w:val="24"/>
          <w:szCs w:val="24"/>
        </w:rPr>
        <w:t>brainstorming</w:t>
      </w:r>
      <w:r w:rsidRPr="007F0D4B">
        <w:rPr>
          <w:rFonts w:ascii="Times New Roman" w:hAnsi="Times New Roman" w:cs="Times New Roman"/>
          <w:sz w:val="24"/>
          <w:szCs w:val="24"/>
        </w:rPr>
        <w:t xml:space="preserve"> pada mata pelajaran PAI di SMK PGRI Pandaan Pasuruan, sedangkan penelitian sebelumnya mengenai urgensi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dalam meningkatkan minat belajar siswa kelas VIII pada mata pelajaran Pendidikan Agama Islam di SMP Negeri 4 Barebbo Kecamatan Barebbo Kabupaten Bone.</w:t>
      </w:r>
    </w:p>
    <w:p w:rsidR="001230D4" w:rsidRPr="007C6020" w:rsidRDefault="001230D4" w:rsidP="001230D4">
      <w:pPr>
        <w:pStyle w:val="ListParagraph"/>
        <w:spacing w:after="0" w:line="480" w:lineRule="auto"/>
        <w:ind w:left="1080"/>
        <w:jc w:val="both"/>
        <w:rPr>
          <w:rFonts w:ascii="Times New Roman" w:hAnsi="Times New Roman" w:cs="Times New Roman"/>
          <w:sz w:val="24"/>
          <w:szCs w:val="24"/>
        </w:rPr>
      </w:pPr>
    </w:p>
    <w:p w:rsidR="001230D4" w:rsidRDefault="001230D4" w:rsidP="001230D4">
      <w:pPr>
        <w:pStyle w:val="ListParagraph"/>
        <w:spacing w:after="0" w:line="240" w:lineRule="auto"/>
        <w:ind w:left="1077"/>
        <w:jc w:val="center"/>
        <w:rPr>
          <w:rFonts w:ascii="Times New Roman" w:hAnsi="Times New Roman" w:cs="Times New Roman"/>
          <w:sz w:val="24"/>
          <w:szCs w:val="24"/>
        </w:rPr>
      </w:pPr>
      <w:r>
        <w:rPr>
          <w:rFonts w:ascii="Times New Roman" w:hAnsi="Times New Roman" w:cs="Times New Roman"/>
          <w:sz w:val="24"/>
          <w:szCs w:val="24"/>
        </w:rPr>
        <w:t>Tabel 2.1</w:t>
      </w:r>
    </w:p>
    <w:p w:rsidR="001230D4" w:rsidRDefault="001230D4" w:rsidP="001230D4">
      <w:pPr>
        <w:pStyle w:val="ListParagraph"/>
        <w:spacing w:after="0" w:line="240" w:lineRule="auto"/>
        <w:ind w:left="1077"/>
        <w:jc w:val="center"/>
        <w:rPr>
          <w:rFonts w:ascii="Times New Roman" w:hAnsi="Times New Roman" w:cs="Times New Roman"/>
          <w:sz w:val="24"/>
          <w:szCs w:val="24"/>
        </w:rPr>
      </w:pPr>
      <w:r>
        <w:rPr>
          <w:rFonts w:ascii="Times New Roman" w:hAnsi="Times New Roman" w:cs="Times New Roman"/>
          <w:sz w:val="24"/>
          <w:szCs w:val="24"/>
        </w:rPr>
        <w:t>Resume Penelitian Terdahulu</w:t>
      </w:r>
    </w:p>
    <w:tbl>
      <w:tblPr>
        <w:tblStyle w:val="TableGrid"/>
        <w:tblW w:w="8648" w:type="dxa"/>
        <w:tblInd w:w="-289" w:type="dxa"/>
        <w:tblLook w:val="04A0" w:firstRow="1" w:lastRow="0" w:firstColumn="1" w:lastColumn="0" w:noHBand="0" w:noVBand="1"/>
      </w:tblPr>
      <w:tblGrid>
        <w:gridCol w:w="547"/>
        <w:gridCol w:w="1617"/>
        <w:gridCol w:w="2389"/>
        <w:gridCol w:w="1683"/>
        <w:gridCol w:w="2412"/>
      </w:tblGrid>
      <w:tr w:rsidR="001230D4" w:rsidTr="00D06EE7">
        <w:tc>
          <w:tcPr>
            <w:tcW w:w="568" w:type="dxa"/>
          </w:tcPr>
          <w:p w:rsidR="001230D4" w:rsidRPr="00475904" w:rsidRDefault="001230D4" w:rsidP="00D06EE7">
            <w:pPr>
              <w:pStyle w:val="ListParagraph"/>
              <w:spacing w:line="360" w:lineRule="auto"/>
              <w:ind w:left="0"/>
              <w:jc w:val="center"/>
              <w:rPr>
                <w:rFonts w:ascii="Times New Roman" w:hAnsi="Times New Roman" w:cs="Times New Roman"/>
                <w:b/>
                <w:sz w:val="24"/>
                <w:szCs w:val="24"/>
              </w:rPr>
            </w:pPr>
            <w:r w:rsidRPr="00475904">
              <w:rPr>
                <w:rFonts w:ascii="Times New Roman" w:hAnsi="Times New Roman" w:cs="Times New Roman"/>
                <w:b/>
                <w:sz w:val="24"/>
                <w:szCs w:val="24"/>
              </w:rPr>
              <w:t>No</w:t>
            </w:r>
          </w:p>
        </w:tc>
        <w:tc>
          <w:tcPr>
            <w:tcW w:w="1559" w:type="dxa"/>
          </w:tcPr>
          <w:p w:rsidR="001230D4" w:rsidRPr="00475904" w:rsidRDefault="001230D4" w:rsidP="00D06EE7">
            <w:pPr>
              <w:pStyle w:val="ListParagraph"/>
              <w:spacing w:line="360" w:lineRule="auto"/>
              <w:ind w:left="0"/>
              <w:jc w:val="center"/>
              <w:rPr>
                <w:rFonts w:ascii="Times New Roman" w:hAnsi="Times New Roman" w:cs="Times New Roman"/>
                <w:b/>
                <w:sz w:val="24"/>
                <w:szCs w:val="24"/>
              </w:rPr>
            </w:pPr>
            <w:r w:rsidRPr="00475904">
              <w:rPr>
                <w:rFonts w:ascii="Times New Roman" w:hAnsi="Times New Roman" w:cs="Times New Roman"/>
                <w:b/>
                <w:sz w:val="24"/>
                <w:szCs w:val="24"/>
              </w:rPr>
              <w:t>Nama</w:t>
            </w:r>
            <w:r>
              <w:rPr>
                <w:rFonts w:ascii="Times New Roman" w:hAnsi="Times New Roman" w:cs="Times New Roman"/>
                <w:b/>
                <w:sz w:val="24"/>
                <w:szCs w:val="24"/>
              </w:rPr>
              <w:t xml:space="preserve"> Tahun Judul</w:t>
            </w:r>
          </w:p>
        </w:tc>
        <w:tc>
          <w:tcPr>
            <w:tcW w:w="1985" w:type="dxa"/>
          </w:tcPr>
          <w:p w:rsidR="001230D4" w:rsidRPr="00475904" w:rsidRDefault="001230D4" w:rsidP="00D06EE7">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Hasil Kajian</w:t>
            </w:r>
          </w:p>
        </w:tc>
        <w:tc>
          <w:tcPr>
            <w:tcW w:w="1701" w:type="dxa"/>
          </w:tcPr>
          <w:p w:rsidR="001230D4" w:rsidRPr="00475904" w:rsidRDefault="001230D4" w:rsidP="00D06EE7">
            <w:pPr>
              <w:pStyle w:val="ListParagraph"/>
              <w:spacing w:line="360" w:lineRule="auto"/>
              <w:ind w:left="0"/>
              <w:jc w:val="center"/>
              <w:rPr>
                <w:rFonts w:ascii="Times New Roman" w:hAnsi="Times New Roman" w:cs="Times New Roman"/>
                <w:b/>
                <w:sz w:val="24"/>
                <w:szCs w:val="24"/>
              </w:rPr>
            </w:pPr>
            <w:r w:rsidRPr="00475904">
              <w:rPr>
                <w:rFonts w:ascii="Times New Roman" w:hAnsi="Times New Roman" w:cs="Times New Roman"/>
                <w:b/>
                <w:sz w:val="24"/>
                <w:szCs w:val="24"/>
              </w:rPr>
              <w:t>Persamaan</w:t>
            </w:r>
          </w:p>
        </w:tc>
        <w:tc>
          <w:tcPr>
            <w:tcW w:w="2835" w:type="dxa"/>
          </w:tcPr>
          <w:p w:rsidR="001230D4" w:rsidRPr="00475904" w:rsidRDefault="001230D4" w:rsidP="00D06EE7">
            <w:pPr>
              <w:pStyle w:val="ListParagraph"/>
              <w:spacing w:line="360" w:lineRule="auto"/>
              <w:ind w:left="0"/>
              <w:jc w:val="center"/>
              <w:rPr>
                <w:rFonts w:ascii="Times New Roman" w:hAnsi="Times New Roman" w:cs="Times New Roman"/>
                <w:b/>
                <w:sz w:val="24"/>
                <w:szCs w:val="24"/>
              </w:rPr>
            </w:pPr>
            <w:r w:rsidRPr="00475904">
              <w:rPr>
                <w:rFonts w:ascii="Times New Roman" w:hAnsi="Times New Roman" w:cs="Times New Roman"/>
                <w:b/>
                <w:sz w:val="24"/>
                <w:szCs w:val="24"/>
              </w:rPr>
              <w:t>Perbedaan</w:t>
            </w:r>
          </w:p>
        </w:tc>
      </w:tr>
      <w:tr w:rsidR="001230D4" w:rsidTr="00D06EE7">
        <w:tc>
          <w:tcPr>
            <w:tcW w:w="568"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4509D2">
              <w:rPr>
                <w:rFonts w:ascii="Times New Roman" w:hAnsi="Times New Roman" w:cs="Times New Roman"/>
                <w:sz w:val="24"/>
                <w:szCs w:val="24"/>
              </w:rPr>
              <w:t>1.</w:t>
            </w:r>
          </w:p>
        </w:tc>
        <w:tc>
          <w:tcPr>
            <w:tcW w:w="1559"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E0109D">
              <w:rPr>
                <w:rFonts w:ascii="Times New Roman" w:hAnsi="Times New Roman" w:cs="Times New Roman"/>
                <w:sz w:val="24"/>
                <w:szCs w:val="24"/>
              </w:rPr>
              <w:t>Siska Mei Sundari</w:t>
            </w:r>
            <w:r>
              <w:rPr>
                <w:rFonts w:ascii="Times New Roman" w:hAnsi="Times New Roman" w:cs="Times New Roman"/>
                <w:sz w:val="24"/>
                <w:szCs w:val="24"/>
              </w:rPr>
              <w:t xml:space="preserve"> (2019), </w:t>
            </w:r>
            <w:r w:rsidRPr="00E0109D">
              <w:rPr>
                <w:rFonts w:ascii="Times New Roman" w:hAnsi="Times New Roman" w:cs="Times New Roman"/>
                <w:sz w:val="24"/>
                <w:szCs w:val="24"/>
              </w:rPr>
              <w:t xml:space="preserve">Implementasi Strategi Pembelajaran Inquiry Pada Pembelajaran </w:t>
            </w:r>
            <w:r w:rsidRPr="00E0109D">
              <w:rPr>
                <w:rFonts w:ascii="Times New Roman" w:hAnsi="Times New Roman" w:cs="Times New Roman"/>
                <w:sz w:val="24"/>
                <w:szCs w:val="24"/>
              </w:rPr>
              <w:lastRenderedPageBreak/>
              <w:t>IPA Kelas III SD N 01 Kotayasa Sumbang Banyumas</w:t>
            </w:r>
          </w:p>
        </w:tc>
        <w:tc>
          <w:tcPr>
            <w:tcW w:w="1985"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E0109D">
              <w:rPr>
                <w:rFonts w:ascii="Times New Roman" w:hAnsi="Times New Roman" w:cs="Times New Roman"/>
                <w:sz w:val="24"/>
                <w:szCs w:val="24"/>
              </w:rPr>
              <w:lastRenderedPageBreak/>
              <w:t xml:space="preserve">Hasil penelitian menunjukan bahwa kegiatan pembelajaran menggunakan strategi </w:t>
            </w:r>
            <w:r w:rsidRPr="00E0109D">
              <w:rPr>
                <w:rFonts w:ascii="Times New Roman" w:hAnsi="Times New Roman" w:cs="Times New Roman"/>
                <w:i/>
                <w:sz w:val="24"/>
                <w:szCs w:val="24"/>
              </w:rPr>
              <w:t>inquiry</w:t>
            </w:r>
            <w:r w:rsidRPr="00E0109D">
              <w:rPr>
                <w:rFonts w:ascii="Times New Roman" w:hAnsi="Times New Roman" w:cs="Times New Roman"/>
                <w:sz w:val="24"/>
                <w:szCs w:val="24"/>
              </w:rPr>
              <w:t xml:space="preserve"> sudah sesuai dengan teori yang penulis paparkan di BAB II. Pembelajaran </w:t>
            </w:r>
            <w:r w:rsidRPr="00E0109D">
              <w:rPr>
                <w:rFonts w:ascii="Times New Roman" w:hAnsi="Times New Roman" w:cs="Times New Roman"/>
                <w:sz w:val="24"/>
                <w:szCs w:val="24"/>
              </w:rPr>
              <w:lastRenderedPageBreak/>
              <w:t xml:space="preserve">dengan mengimplementasikan strategi pembelajaran </w:t>
            </w:r>
            <w:r w:rsidRPr="00E0109D">
              <w:rPr>
                <w:rFonts w:ascii="Times New Roman" w:hAnsi="Times New Roman" w:cs="Times New Roman"/>
                <w:i/>
                <w:sz w:val="24"/>
                <w:szCs w:val="24"/>
              </w:rPr>
              <w:t>inquiry</w:t>
            </w:r>
            <w:r w:rsidRPr="00E0109D">
              <w:rPr>
                <w:rFonts w:ascii="Times New Roman" w:hAnsi="Times New Roman" w:cs="Times New Roman"/>
                <w:sz w:val="24"/>
                <w:szCs w:val="24"/>
              </w:rPr>
              <w:t xml:space="preserve"> di SDN 01 Kotayasa meliputi kegiatan perencanaan mulai dari silabus sampai pada penyusunan RPP.</w:t>
            </w:r>
          </w:p>
        </w:tc>
        <w:tc>
          <w:tcPr>
            <w:tcW w:w="1701"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1. P</w:t>
            </w:r>
            <w:r w:rsidRPr="00E0109D">
              <w:rPr>
                <w:rFonts w:ascii="Times New Roman" w:hAnsi="Times New Roman" w:cs="Times New Roman"/>
                <w:sz w:val="24"/>
                <w:szCs w:val="24"/>
              </w:rPr>
              <w:t>enggunaan strategi inkuiri</w:t>
            </w:r>
          </w:p>
        </w:tc>
        <w:tc>
          <w:tcPr>
            <w:tcW w:w="2835" w:type="dxa"/>
          </w:tcPr>
          <w:p w:rsidR="001230D4"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r w:rsidRPr="00E0109D">
              <w:rPr>
                <w:rFonts w:ascii="Times New Roman" w:hAnsi="Times New Roman" w:cs="Times New Roman"/>
                <w:sz w:val="24"/>
                <w:szCs w:val="24"/>
              </w:rPr>
              <w:t xml:space="preserve"> </w:t>
            </w:r>
            <w:r>
              <w:rPr>
                <w:rFonts w:ascii="Times New Roman" w:hAnsi="Times New Roman" w:cs="Times New Roman"/>
                <w:sz w:val="24"/>
                <w:szCs w:val="24"/>
              </w:rPr>
              <w:t>P</w:t>
            </w:r>
            <w:r w:rsidRPr="00E0109D">
              <w:rPr>
                <w:rFonts w:ascii="Times New Roman" w:hAnsi="Times New Roman" w:cs="Times New Roman"/>
                <w:sz w:val="24"/>
                <w:szCs w:val="24"/>
              </w:rPr>
              <w:t>enelitian ini menggunakan metode penelitian kualitatif, sedangkan penelitian sebelumnya menggunakan metode penelitian lapangan (</w:t>
            </w:r>
            <w:r w:rsidRPr="00E0109D">
              <w:rPr>
                <w:rFonts w:ascii="Times New Roman" w:hAnsi="Times New Roman" w:cs="Times New Roman"/>
                <w:i/>
                <w:sz w:val="24"/>
                <w:szCs w:val="24"/>
              </w:rPr>
              <w:t>field research</w:t>
            </w:r>
            <w:r w:rsidRPr="00E0109D">
              <w:rPr>
                <w:rFonts w:ascii="Times New Roman" w:hAnsi="Times New Roman" w:cs="Times New Roman"/>
                <w:sz w:val="24"/>
                <w:szCs w:val="24"/>
              </w:rPr>
              <w:t>)</w:t>
            </w:r>
            <w:r>
              <w:rPr>
                <w:rFonts w:ascii="Times New Roman" w:hAnsi="Times New Roman" w:cs="Times New Roman"/>
                <w:sz w:val="24"/>
                <w:szCs w:val="24"/>
              </w:rPr>
              <w:t>.</w:t>
            </w:r>
          </w:p>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2. P</w:t>
            </w:r>
            <w:r w:rsidRPr="00E0109D">
              <w:rPr>
                <w:rFonts w:ascii="Times New Roman" w:hAnsi="Times New Roman" w:cs="Times New Roman"/>
                <w:sz w:val="24"/>
                <w:szCs w:val="24"/>
              </w:rPr>
              <w:t xml:space="preserve">enelitian ini berfokus pada strategi inkuiri berbasis metode </w:t>
            </w:r>
            <w:r w:rsidRPr="00E0109D">
              <w:rPr>
                <w:rFonts w:ascii="Times New Roman" w:hAnsi="Times New Roman" w:cs="Times New Roman"/>
                <w:i/>
                <w:sz w:val="24"/>
                <w:szCs w:val="24"/>
              </w:rPr>
              <w:t xml:space="preserve">brainstorming </w:t>
            </w:r>
            <w:r w:rsidRPr="00E0109D">
              <w:rPr>
                <w:rFonts w:ascii="Times New Roman" w:hAnsi="Times New Roman" w:cs="Times New Roman"/>
                <w:sz w:val="24"/>
                <w:szCs w:val="24"/>
              </w:rPr>
              <w:t>pada mata pelajaran PAI</w:t>
            </w:r>
            <w:r w:rsidRPr="00E0109D">
              <w:rPr>
                <w:rFonts w:ascii="Times New Roman" w:hAnsi="Times New Roman" w:cs="Times New Roman"/>
                <w:i/>
                <w:sz w:val="24"/>
                <w:szCs w:val="24"/>
              </w:rPr>
              <w:t xml:space="preserve">, </w:t>
            </w:r>
            <w:r w:rsidRPr="00E0109D">
              <w:rPr>
                <w:rFonts w:ascii="Times New Roman" w:hAnsi="Times New Roman" w:cs="Times New Roman"/>
                <w:sz w:val="24"/>
                <w:szCs w:val="24"/>
              </w:rPr>
              <w:t>sedangkan penelitian sebelumnya hanya berfokus pada strategi inkuiri pada pembelajaran IPA.</w:t>
            </w:r>
          </w:p>
        </w:tc>
      </w:tr>
      <w:tr w:rsidR="001230D4" w:rsidTr="00D06EE7">
        <w:tc>
          <w:tcPr>
            <w:tcW w:w="568"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2.</w:t>
            </w:r>
          </w:p>
        </w:tc>
        <w:tc>
          <w:tcPr>
            <w:tcW w:w="1559"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4509D2">
              <w:rPr>
                <w:rFonts w:ascii="Times New Roman" w:hAnsi="Times New Roman" w:cs="Times New Roman"/>
                <w:sz w:val="24"/>
                <w:szCs w:val="24"/>
              </w:rPr>
              <w:t>Erma Sustika Dewi</w:t>
            </w:r>
            <w:r>
              <w:rPr>
                <w:rFonts w:ascii="Times New Roman" w:hAnsi="Times New Roman" w:cs="Times New Roman"/>
                <w:sz w:val="24"/>
                <w:szCs w:val="24"/>
              </w:rPr>
              <w:t xml:space="preserve"> (2021), </w:t>
            </w:r>
            <w:r w:rsidRPr="004509D2">
              <w:rPr>
                <w:rFonts w:ascii="Times New Roman" w:hAnsi="Times New Roman" w:cs="Times New Roman"/>
                <w:sz w:val="24"/>
                <w:szCs w:val="24"/>
              </w:rPr>
              <w:t xml:space="preserve">Implementasi Metode </w:t>
            </w:r>
            <w:r w:rsidRPr="00CD3B59">
              <w:rPr>
                <w:rFonts w:ascii="Times New Roman" w:hAnsi="Times New Roman" w:cs="Times New Roman"/>
                <w:i/>
                <w:sz w:val="24"/>
                <w:szCs w:val="24"/>
              </w:rPr>
              <w:t>Brainstorming</w:t>
            </w:r>
            <w:r w:rsidRPr="004509D2">
              <w:rPr>
                <w:rFonts w:ascii="Times New Roman" w:hAnsi="Times New Roman" w:cs="Times New Roman"/>
                <w:sz w:val="24"/>
                <w:szCs w:val="24"/>
              </w:rPr>
              <w:t xml:space="preserve"> Dalam Meningkatkan Kemampuan Menyatakan Pendapat Pada Mata Pelajaran Fiqih Kelas X </w:t>
            </w:r>
            <w:r w:rsidRPr="004509D2">
              <w:rPr>
                <w:rFonts w:ascii="Times New Roman" w:hAnsi="Times New Roman" w:cs="Times New Roman"/>
                <w:sz w:val="24"/>
                <w:szCs w:val="24"/>
              </w:rPr>
              <w:lastRenderedPageBreak/>
              <w:t>Man 1 Lampung Barat</w:t>
            </w:r>
          </w:p>
        </w:tc>
        <w:tc>
          <w:tcPr>
            <w:tcW w:w="1985"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4509D2">
              <w:rPr>
                <w:rFonts w:ascii="Times New Roman" w:hAnsi="Times New Roman" w:cs="Times New Roman"/>
                <w:sz w:val="24"/>
                <w:szCs w:val="24"/>
              </w:rPr>
              <w:lastRenderedPageBreak/>
              <w:t xml:space="preserve">Hasil penelitian dilapangan menunjukkan bahwa penerapan metode brainstorming pada mata pelajaran Fiqih tentang Kepemilikan dalam Islam, Perekonomian dalam Islam, Pelepasan dan Perubahan Kepemilikan Harta tersebut sudah bisa </w:t>
            </w:r>
            <w:r w:rsidRPr="004509D2">
              <w:rPr>
                <w:rFonts w:ascii="Times New Roman" w:hAnsi="Times New Roman" w:cs="Times New Roman"/>
                <w:sz w:val="24"/>
                <w:szCs w:val="24"/>
              </w:rPr>
              <w:lastRenderedPageBreak/>
              <w:t xml:space="preserve">dikatakan baik dilihat dari langkah-langkah mengamati, menanya, mengeksplorasi, mengasosiasi, dan mengkomunikasi sudah diterapkan oleh pendidik, peserta didik juga di arahkan untuk aktif mengikuti pembelajaran melalui metode </w:t>
            </w:r>
            <w:r w:rsidRPr="00CD3B59">
              <w:rPr>
                <w:rFonts w:ascii="Times New Roman" w:hAnsi="Times New Roman" w:cs="Times New Roman"/>
                <w:i/>
                <w:sz w:val="24"/>
                <w:szCs w:val="24"/>
              </w:rPr>
              <w:t>brainstorming</w:t>
            </w:r>
            <w:r>
              <w:rPr>
                <w:rFonts w:ascii="Times New Roman" w:hAnsi="Times New Roman" w:cs="Times New Roman"/>
                <w:i/>
                <w:sz w:val="24"/>
                <w:szCs w:val="24"/>
              </w:rPr>
              <w:t>.</w:t>
            </w:r>
          </w:p>
        </w:tc>
        <w:tc>
          <w:tcPr>
            <w:tcW w:w="1701" w:type="dxa"/>
          </w:tcPr>
          <w:p w:rsidR="001230D4"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1.</w:t>
            </w:r>
            <w:r w:rsidRPr="004509D2">
              <w:rPr>
                <w:rFonts w:ascii="Times New Roman" w:hAnsi="Times New Roman" w:cs="Times New Roman"/>
                <w:sz w:val="24"/>
                <w:szCs w:val="24"/>
              </w:rPr>
              <w:t xml:space="preserve"> </w:t>
            </w:r>
            <w:r>
              <w:rPr>
                <w:rFonts w:ascii="Times New Roman" w:hAnsi="Times New Roman" w:cs="Times New Roman"/>
                <w:sz w:val="24"/>
                <w:szCs w:val="24"/>
              </w:rPr>
              <w:t>Penggunaan metode penelitian kualitatif.</w:t>
            </w:r>
          </w:p>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Penggunaan</w:t>
            </w:r>
            <w:r w:rsidRPr="004509D2">
              <w:rPr>
                <w:rFonts w:ascii="Times New Roman" w:hAnsi="Times New Roman" w:cs="Times New Roman"/>
                <w:sz w:val="24"/>
                <w:szCs w:val="24"/>
              </w:rPr>
              <w:t xml:space="preserve"> metode pembelajaran </w:t>
            </w:r>
            <w:r w:rsidRPr="00CD2F1F">
              <w:rPr>
                <w:rFonts w:ascii="Times New Roman" w:hAnsi="Times New Roman" w:cs="Times New Roman"/>
                <w:i/>
                <w:sz w:val="24"/>
                <w:szCs w:val="24"/>
              </w:rPr>
              <w:t>brainstorming</w:t>
            </w:r>
            <w:r w:rsidRPr="004509D2">
              <w:rPr>
                <w:rFonts w:ascii="Times New Roman" w:hAnsi="Times New Roman" w:cs="Times New Roman"/>
                <w:sz w:val="24"/>
                <w:szCs w:val="24"/>
              </w:rPr>
              <w:t>.</w:t>
            </w:r>
          </w:p>
        </w:tc>
        <w:tc>
          <w:tcPr>
            <w:tcW w:w="2835" w:type="dxa"/>
          </w:tcPr>
          <w:p w:rsidR="001230D4"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P</w:t>
            </w:r>
            <w:r w:rsidRPr="004509D2">
              <w:rPr>
                <w:rFonts w:ascii="Times New Roman" w:hAnsi="Times New Roman" w:cs="Times New Roman"/>
                <w:sz w:val="24"/>
                <w:szCs w:val="24"/>
              </w:rPr>
              <w:t xml:space="preserve">enelitian ini berfokus pada penggunaan strategi inkuiri berbasis metode </w:t>
            </w:r>
            <w:r w:rsidRPr="00CD2F1F">
              <w:rPr>
                <w:rFonts w:ascii="Times New Roman" w:hAnsi="Times New Roman" w:cs="Times New Roman"/>
                <w:i/>
                <w:sz w:val="24"/>
                <w:szCs w:val="24"/>
              </w:rPr>
              <w:t>brainstorming</w:t>
            </w:r>
            <w:r w:rsidRPr="004509D2">
              <w:rPr>
                <w:rFonts w:ascii="Times New Roman" w:hAnsi="Times New Roman" w:cs="Times New Roman"/>
                <w:sz w:val="24"/>
                <w:szCs w:val="24"/>
              </w:rPr>
              <w:t xml:space="preserve">, sedangkan penelitian sebelumnya hanya berfokus pada penggunaan metode </w:t>
            </w:r>
            <w:r w:rsidRPr="00CD2F1F">
              <w:rPr>
                <w:rFonts w:ascii="Times New Roman" w:hAnsi="Times New Roman" w:cs="Times New Roman"/>
                <w:i/>
                <w:sz w:val="24"/>
                <w:szCs w:val="24"/>
              </w:rPr>
              <w:t>brainstorming</w:t>
            </w:r>
            <w:r w:rsidRPr="004509D2">
              <w:rPr>
                <w:rFonts w:ascii="Times New Roman" w:hAnsi="Times New Roman" w:cs="Times New Roman"/>
                <w:sz w:val="24"/>
                <w:szCs w:val="24"/>
              </w:rPr>
              <w:t>.</w:t>
            </w:r>
          </w:p>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P</w:t>
            </w:r>
            <w:r w:rsidRPr="004509D2">
              <w:rPr>
                <w:rFonts w:ascii="Times New Roman" w:hAnsi="Times New Roman" w:cs="Times New Roman"/>
                <w:sz w:val="24"/>
                <w:szCs w:val="24"/>
              </w:rPr>
              <w:t xml:space="preserve">enelitian ini pada mata pelajaran PAI </w:t>
            </w:r>
            <w:r w:rsidRPr="004509D2">
              <w:rPr>
                <w:rFonts w:ascii="Times New Roman" w:hAnsi="Times New Roman" w:cs="Times New Roman"/>
                <w:sz w:val="24"/>
                <w:szCs w:val="24"/>
              </w:rPr>
              <w:lastRenderedPageBreak/>
              <w:t>sedangkan  penelitian sebelumnya pada mata pelajaran Fiqih.</w:t>
            </w:r>
          </w:p>
        </w:tc>
      </w:tr>
      <w:tr w:rsidR="001230D4" w:rsidTr="00D06EE7">
        <w:tc>
          <w:tcPr>
            <w:tcW w:w="568"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3</w:t>
            </w:r>
          </w:p>
        </w:tc>
        <w:tc>
          <w:tcPr>
            <w:tcW w:w="1559"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Fintan Nurwahid (2017), </w:t>
            </w:r>
            <w:r w:rsidRPr="0053633E">
              <w:rPr>
                <w:rFonts w:ascii="Times New Roman" w:hAnsi="Times New Roman" w:cs="Times New Roman"/>
                <w:sz w:val="24"/>
                <w:szCs w:val="24"/>
              </w:rPr>
              <w:t xml:space="preserve">Strategi Pembelajaran Inkuiri Dalam Meningkatkan Pemahaman Orang Tua Tentang Pola </w:t>
            </w:r>
            <w:r w:rsidRPr="0053633E">
              <w:rPr>
                <w:rFonts w:ascii="Times New Roman" w:hAnsi="Times New Roman" w:cs="Times New Roman"/>
                <w:sz w:val="24"/>
                <w:szCs w:val="24"/>
              </w:rPr>
              <w:lastRenderedPageBreak/>
              <w:t>Asuh di Program Parenting Paud Strawberry Kota Salatiga</w:t>
            </w:r>
          </w:p>
        </w:tc>
        <w:tc>
          <w:tcPr>
            <w:tcW w:w="1985"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53633E">
              <w:rPr>
                <w:rFonts w:ascii="Times New Roman" w:hAnsi="Times New Roman" w:cs="Times New Roman"/>
                <w:sz w:val="24"/>
                <w:szCs w:val="24"/>
              </w:rPr>
              <w:lastRenderedPageBreak/>
              <w:t xml:space="preserve">Hasil penelitian menunjukkan bahwa pelaksanaan strategi pembelajaran inkuiri dalam program parenting di PAUD Strawberry Kota Salatiga berjalan sesuai dengan langkah-langkah </w:t>
            </w:r>
            <w:r w:rsidRPr="0053633E">
              <w:rPr>
                <w:rFonts w:ascii="Times New Roman" w:hAnsi="Times New Roman" w:cs="Times New Roman"/>
                <w:sz w:val="24"/>
                <w:szCs w:val="24"/>
              </w:rPr>
              <w:lastRenderedPageBreak/>
              <w:t>pembelajaran inkuiri yang terdiri dari orientasi, merumuskan masalah, menemukan hipotesis, mengumpulkan data, menguji hipotesis, dan merumuskan kesimpulan.</w:t>
            </w:r>
          </w:p>
        </w:tc>
        <w:tc>
          <w:tcPr>
            <w:tcW w:w="1701"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1.</w:t>
            </w:r>
            <w:r w:rsidRPr="0053633E">
              <w:rPr>
                <w:rFonts w:ascii="Times New Roman" w:hAnsi="Times New Roman" w:cs="Times New Roman"/>
                <w:sz w:val="24"/>
                <w:szCs w:val="24"/>
              </w:rPr>
              <w:t xml:space="preserve"> </w:t>
            </w:r>
            <w:r>
              <w:rPr>
                <w:rFonts w:ascii="Times New Roman" w:hAnsi="Times New Roman" w:cs="Times New Roman"/>
                <w:sz w:val="24"/>
                <w:szCs w:val="24"/>
              </w:rPr>
              <w:t>P</w:t>
            </w:r>
            <w:r w:rsidRPr="0053633E">
              <w:rPr>
                <w:rFonts w:ascii="Times New Roman" w:hAnsi="Times New Roman" w:cs="Times New Roman"/>
                <w:sz w:val="24"/>
                <w:szCs w:val="24"/>
              </w:rPr>
              <w:t>enggunaan strategi inkuiri.</w:t>
            </w:r>
            <w:r>
              <w:rPr>
                <w:rFonts w:ascii="Times New Roman" w:hAnsi="Times New Roman" w:cs="Times New Roman"/>
                <w:sz w:val="24"/>
                <w:szCs w:val="24"/>
              </w:rPr>
              <w:t xml:space="preserve"> 2. Penggunaan </w:t>
            </w:r>
            <w:r w:rsidRPr="0053633E">
              <w:rPr>
                <w:rFonts w:ascii="Times New Roman" w:hAnsi="Times New Roman" w:cs="Times New Roman"/>
                <w:sz w:val="24"/>
                <w:szCs w:val="24"/>
              </w:rPr>
              <w:t xml:space="preserve">metode penelitian </w:t>
            </w:r>
            <w:r>
              <w:rPr>
                <w:rFonts w:ascii="Times New Roman" w:hAnsi="Times New Roman" w:cs="Times New Roman"/>
                <w:sz w:val="24"/>
                <w:szCs w:val="24"/>
              </w:rPr>
              <w:t xml:space="preserve">penelitian </w:t>
            </w:r>
            <w:r w:rsidRPr="0053633E">
              <w:rPr>
                <w:rFonts w:ascii="Times New Roman" w:hAnsi="Times New Roman" w:cs="Times New Roman"/>
                <w:sz w:val="24"/>
                <w:szCs w:val="24"/>
              </w:rPr>
              <w:t>kualitatif.</w:t>
            </w:r>
          </w:p>
        </w:tc>
        <w:tc>
          <w:tcPr>
            <w:tcW w:w="2835" w:type="dxa"/>
          </w:tcPr>
          <w:p w:rsidR="001230D4"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r w:rsidRPr="0053633E">
              <w:rPr>
                <w:rFonts w:ascii="Times New Roman" w:hAnsi="Times New Roman" w:cs="Times New Roman"/>
                <w:sz w:val="24"/>
                <w:szCs w:val="24"/>
              </w:rPr>
              <w:t xml:space="preserve"> </w:t>
            </w:r>
            <w:r>
              <w:rPr>
                <w:rFonts w:ascii="Times New Roman" w:hAnsi="Times New Roman" w:cs="Times New Roman"/>
                <w:sz w:val="24"/>
                <w:szCs w:val="24"/>
              </w:rPr>
              <w:t>P</w:t>
            </w:r>
            <w:r w:rsidRPr="0053633E">
              <w:rPr>
                <w:rFonts w:ascii="Times New Roman" w:hAnsi="Times New Roman" w:cs="Times New Roman"/>
                <w:sz w:val="24"/>
                <w:szCs w:val="24"/>
              </w:rPr>
              <w:t xml:space="preserve">enelitian ini fokus pada strategi inkuiri berbasis metode </w:t>
            </w:r>
            <w:r w:rsidRPr="0053633E">
              <w:rPr>
                <w:rFonts w:ascii="Times New Roman" w:hAnsi="Times New Roman" w:cs="Times New Roman"/>
                <w:i/>
                <w:sz w:val="24"/>
                <w:szCs w:val="24"/>
              </w:rPr>
              <w:t>brainstorming</w:t>
            </w:r>
            <w:r w:rsidRPr="0053633E">
              <w:rPr>
                <w:rFonts w:ascii="Times New Roman" w:hAnsi="Times New Roman" w:cs="Times New Roman"/>
                <w:sz w:val="24"/>
                <w:szCs w:val="24"/>
              </w:rPr>
              <w:t>, sedangkan penelitian sebelumnya hanya berfokus pada strategi inkuiri.</w:t>
            </w:r>
          </w:p>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2.P</w:t>
            </w:r>
            <w:r w:rsidRPr="0053633E">
              <w:rPr>
                <w:rFonts w:ascii="Times New Roman" w:hAnsi="Times New Roman" w:cs="Times New Roman"/>
                <w:sz w:val="24"/>
                <w:szCs w:val="24"/>
              </w:rPr>
              <w:t>enelitian ini pada mata pelajaran P</w:t>
            </w:r>
            <w:r>
              <w:rPr>
                <w:rFonts w:ascii="Times New Roman" w:hAnsi="Times New Roman" w:cs="Times New Roman"/>
                <w:sz w:val="24"/>
                <w:szCs w:val="24"/>
              </w:rPr>
              <w:t>AI</w:t>
            </w:r>
            <w:r w:rsidRPr="0053633E">
              <w:rPr>
                <w:rFonts w:ascii="Times New Roman" w:hAnsi="Times New Roman" w:cs="Times New Roman"/>
                <w:sz w:val="24"/>
                <w:szCs w:val="24"/>
              </w:rPr>
              <w:t xml:space="preserve">, </w:t>
            </w:r>
            <w:r w:rsidRPr="0053633E">
              <w:rPr>
                <w:rFonts w:ascii="Times New Roman" w:hAnsi="Times New Roman" w:cs="Times New Roman"/>
                <w:sz w:val="24"/>
                <w:szCs w:val="24"/>
              </w:rPr>
              <w:lastRenderedPageBreak/>
              <w:t>sedangkan penelitian sebelumnya untuk meningkatkan pemahaman orang tua tentang pola asuh di program parenting paud strawberry kota salatiga.</w:t>
            </w:r>
          </w:p>
        </w:tc>
      </w:tr>
      <w:tr w:rsidR="001230D4" w:rsidTr="00D06EE7">
        <w:tc>
          <w:tcPr>
            <w:tcW w:w="568"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lastRenderedPageBreak/>
              <w:t>4.</w:t>
            </w:r>
          </w:p>
        </w:tc>
        <w:tc>
          <w:tcPr>
            <w:tcW w:w="1559"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 xml:space="preserve">Satriani (2020), </w:t>
            </w:r>
            <w:r w:rsidRPr="007F0D4B">
              <w:rPr>
                <w:rFonts w:ascii="Times New Roman" w:hAnsi="Times New Roman" w:cs="Times New Roman"/>
                <w:sz w:val="24"/>
                <w:szCs w:val="24"/>
              </w:rPr>
              <w:t xml:space="preserve">Urgensi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dalam Meningkatkan Minat Belajar Siswa Kelas VIII Pada Mata Pelajaran Pendidikan </w:t>
            </w:r>
            <w:r w:rsidRPr="007F0D4B">
              <w:rPr>
                <w:rFonts w:ascii="Times New Roman" w:hAnsi="Times New Roman" w:cs="Times New Roman"/>
                <w:sz w:val="24"/>
                <w:szCs w:val="24"/>
              </w:rPr>
              <w:lastRenderedPageBreak/>
              <w:t>Agama Islam di SMP Negeri 4 Barebbo Kecamatan Barebbo Kabupaten Bone</w:t>
            </w:r>
          </w:p>
        </w:tc>
        <w:tc>
          <w:tcPr>
            <w:tcW w:w="1985" w:type="dxa"/>
          </w:tcPr>
          <w:p w:rsidR="001230D4" w:rsidRPr="004509D2" w:rsidRDefault="001230D4" w:rsidP="00D06EE7">
            <w:pPr>
              <w:pStyle w:val="ListParagraph"/>
              <w:spacing w:line="480" w:lineRule="auto"/>
              <w:ind w:left="0"/>
              <w:rPr>
                <w:rFonts w:ascii="Times New Roman" w:hAnsi="Times New Roman" w:cs="Times New Roman"/>
                <w:sz w:val="24"/>
                <w:szCs w:val="24"/>
              </w:rPr>
            </w:pPr>
            <w:r w:rsidRPr="007F0D4B">
              <w:rPr>
                <w:rFonts w:ascii="Times New Roman" w:hAnsi="Times New Roman" w:cs="Times New Roman"/>
                <w:sz w:val="24"/>
                <w:szCs w:val="24"/>
              </w:rPr>
              <w:lastRenderedPageBreak/>
              <w:t xml:space="preserve">Hasil penelitian menunjukkan bahwa pertama, penerapan metode </w:t>
            </w:r>
            <w:r w:rsidRPr="00CD3B59">
              <w:rPr>
                <w:rFonts w:ascii="Times New Roman" w:hAnsi="Times New Roman" w:cs="Times New Roman"/>
                <w:i/>
                <w:sz w:val="24"/>
                <w:szCs w:val="24"/>
              </w:rPr>
              <w:t>brainstorming</w:t>
            </w:r>
            <w:r w:rsidRPr="007F0D4B">
              <w:rPr>
                <w:rFonts w:ascii="Times New Roman" w:hAnsi="Times New Roman" w:cs="Times New Roman"/>
                <w:sz w:val="24"/>
                <w:szCs w:val="24"/>
              </w:rPr>
              <w:t xml:space="preserve"> telah dilaksanakan dengan baik oleh guru Pendidikan Agama Islam di kelas VIII SMP Negeri 4 Barebbo dalam pembelajaran Pendidikan Agama Islam.</w:t>
            </w:r>
          </w:p>
        </w:tc>
        <w:tc>
          <w:tcPr>
            <w:tcW w:w="1701" w:type="dxa"/>
          </w:tcPr>
          <w:p w:rsidR="001230D4" w:rsidRPr="004509D2" w:rsidRDefault="001230D4" w:rsidP="00D06EE7">
            <w:pPr>
              <w:pStyle w:val="ListParagraph"/>
              <w:spacing w:line="480" w:lineRule="auto"/>
              <w:ind w:left="0"/>
              <w:rPr>
                <w:rFonts w:ascii="Times New Roman" w:hAnsi="Times New Roman" w:cs="Times New Roman"/>
                <w:sz w:val="24"/>
                <w:szCs w:val="24"/>
              </w:rPr>
            </w:pPr>
            <w:r>
              <w:rPr>
                <w:rFonts w:ascii="Times New Roman" w:hAnsi="Times New Roman" w:cs="Times New Roman"/>
                <w:sz w:val="24"/>
                <w:szCs w:val="24"/>
              </w:rPr>
              <w:t>1.</w:t>
            </w:r>
            <w:r w:rsidRPr="007F0D4B">
              <w:rPr>
                <w:rFonts w:ascii="Times New Roman" w:hAnsi="Times New Roman" w:cs="Times New Roman"/>
                <w:sz w:val="24"/>
                <w:szCs w:val="24"/>
              </w:rPr>
              <w:t xml:space="preserve"> </w:t>
            </w:r>
            <w:r>
              <w:rPr>
                <w:rFonts w:ascii="Times New Roman" w:hAnsi="Times New Roman" w:cs="Times New Roman"/>
                <w:sz w:val="24"/>
                <w:szCs w:val="24"/>
              </w:rPr>
              <w:t>P</w:t>
            </w:r>
            <w:r w:rsidRPr="007F0D4B">
              <w:rPr>
                <w:rFonts w:ascii="Times New Roman" w:hAnsi="Times New Roman" w:cs="Times New Roman"/>
                <w:sz w:val="24"/>
                <w:szCs w:val="24"/>
              </w:rPr>
              <w:t xml:space="preserve">enggunaan metode </w:t>
            </w:r>
            <w:r w:rsidRPr="00CD3B59">
              <w:rPr>
                <w:rFonts w:ascii="Times New Roman" w:hAnsi="Times New Roman" w:cs="Times New Roman"/>
                <w:i/>
                <w:sz w:val="24"/>
                <w:szCs w:val="24"/>
              </w:rPr>
              <w:t>brainstorming</w:t>
            </w:r>
          </w:p>
        </w:tc>
        <w:tc>
          <w:tcPr>
            <w:tcW w:w="2835" w:type="dxa"/>
          </w:tcPr>
          <w:p w:rsidR="001230D4" w:rsidRDefault="001230D4" w:rsidP="00D06EE7">
            <w:pPr>
              <w:spacing w:line="480" w:lineRule="auto"/>
              <w:rPr>
                <w:rFonts w:ascii="Times New Roman" w:hAnsi="Times New Roman" w:cs="Times New Roman"/>
                <w:sz w:val="24"/>
                <w:szCs w:val="24"/>
              </w:rPr>
            </w:pPr>
            <w:r>
              <w:rPr>
                <w:rFonts w:ascii="Times New Roman" w:hAnsi="Times New Roman" w:cs="Times New Roman"/>
                <w:sz w:val="24"/>
                <w:szCs w:val="24"/>
              </w:rPr>
              <w:t>1.P</w:t>
            </w:r>
            <w:r w:rsidRPr="007C6020">
              <w:rPr>
                <w:rFonts w:ascii="Times New Roman" w:hAnsi="Times New Roman" w:cs="Times New Roman"/>
                <w:sz w:val="24"/>
                <w:szCs w:val="24"/>
              </w:rPr>
              <w:t xml:space="preserve">enelitian ini mengunakan strategi inkuiri berbasis metode </w:t>
            </w:r>
            <w:r w:rsidRPr="007C6020">
              <w:rPr>
                <w:rFonts w:ascii="Times New Roman" w:hAnsi="Times New Roman" w:cs="Times New Roman"/>
                <w:i/>
                <w:sz w:val="24"/>
                <w:szCs w:val="24"/>
              </w:rPr>
              <w:t>brainstorming</w:t>
            </w:r>
            <w:r w:rsidRPr="007C6020">
              <w:rPr>
                <w:rFonts w:ascii="Times New Roman" w:hAnsi="Times New Roman" w:cs="Times New Roman"/>
                <w:sz w:val="24"/>
                <w:szCs w:val="24"/>
              </w:rPr>
              <w:t xml:space="preserve">, sedangkan penelitian sebelumnya menggunakan hanya menggunakan metode </w:t>
            </w:r>
            <w:r w:rsidRPr="00CD3B59">
              <w:rPr>
                <w:rFonts w:ascii="Times New Roman" w:hAnsi="Times New Roman" w:cs="Times New Roman"/>
                <w:i/>
                <w:sz w:val="24"/>
                <w:szCs w:val="24"/>
              </w:rPr>
              <w:t>brainstorming</w:t>
            </w:r>
            <w:r>
              <w:rPr>
                <w:rFonts w:ascii="Times New Roman" w:hAnsi="Times New Roman" w:cs="Times New Roman"/>
                <w:sz w:val="24"/>
                <w:szCs w:val="24"/>
              </w:rPr>
              <w:t>.</w:t>
            </w:r>
          </w:p>
          <w:p w:rsidR="001230D4" w:rsidRPr="007C6020" w:rsidRDefault="001230D4" w:rsidP="00D06EE7">
            <w:pPr>
              <w:spacing w:line="480" w:lineRule="auto"/>
              <w:rPr>
                <w:rFonts w:ascii="Times New Roman" w:hAnsi="Times New Roman" w:cs="Times New Roman"/>
                <w:sz w:val="24"/>
                <w:szCs w:val="24"/>
              </w:rPr>
            </w:pPr>
            <w:r>
              <w:rPr>
                <w:rFonts w:ascii="Times New Roman" w:hAnsi="Times New Roman" w:cs="Times New Roman"/>
                <w:sz w:val="24"/>
                <w:szCs w:val="24"/>
              </w:rPr>
              <w:t>2.P</w:t>
            </w:r>
            <w:r w:rsidRPr="007C6020">
              <w:rPr>
                <w:rFonts w:ascii="Times New Roman" w:hAnsi="Times New Roman" w:cs="Times New Roman"/>
                <w:sz w:val="24"/>
                <w:szCs w:val="24"/>
              </w:rPr>
              <w:t xml:space="preserve">enelitian ini dalam implementasi strategi inkuiri berbasis metode </w:t>
            </w:r>
            <w:r w:rsidRPr="007C6020">
              <w:rPr>
                <w:rFonts w:ascii="Times New Roman" w:hAnsi="Times New Roman" w:cs="Times New Roman"/>
                <w:i/>
                <w:sz w:val="24"/>
                <w:szCs w:val="24"/>
              </w:rPr>
              <w:t>brainstorming</w:t>
            </w:r>
            <w:r w:rsidRPr="007C6020">
              <w:rPr>
                <w:rFonts w:ascii="Times New Roman" w:hAnsi="Times New Roman" w:cs="Times New Roman"/>
                <w:sz w:val="24"/>
                <w:szCs w:val="24"/>
              </w:rPr>
              <w:t xml:space="preserve"> </w:t>
            </w:r>
            <w:r w:rsidRPr="007C6020">
              <w:rPr>
                <w:rFonts w:ascii="Times New Roman" w:hAnsi="Times New Roman" w:cs="Times New Roman"/>
                <w:sz w:val="24"/>
                <w:szCs w:val="24"/>
              </w:rPr>
              <w:lastRenderedPageBreak/>
              <w:t xml:space="preserve">pada mata pelajaran PAI di SMK PGRI Pandaan Pasuruan, sedangkan penelitian sebelumnya mengenai urgensi penerapan metode </w:t>
            </w:r>
            <w:r w:rsidRPr="00CD3B59">
              <w:rPr>
                <w:rFonts w:ascii="Times New Roman" w:hAnsi="Times New Roman" w:cs="Times New Roman"/>
                <w:i/>
                <w:sz w:val="24"/>
                <w:szCs w:val="24"/>
              </w:rPr>
              <w:t>brainstorming</w:t>
            </w:r>
            <w:r w:rsidRPr="007C6020">
              <w:rPr>
                <w:rFonts w:ascii="Times New Roman" w:hAnsi="Times New Roman" w:cs="Times New Roman"/>
                <w:sz w:val="24"/>
                <w:szCs w:val="24"/>
              </w:rPr>
              <w:t xml:space="preserve"> dalam meningkatkan minat belajar siswa kelas VIII pada mata pelajaran Pendidikan Agama Islam di SMP Negeri 4 Barebbo Kecamatan Barebbo Kabupaten Bone.</w:t>
            </w:r>
          </w:p>
        </w:tc>
      </w:tr>
    </w:tbl>
    <w:p w:rsidR="001230D4" w:rsidRDefault="001230D4" w:rsidP="001230D4">
      <w:pPr>
        <w:spacing w:after="0" w:line="480" w:lineRule="auto"/>
        <w:jc w:val="both"/>
        <w:rPr>
          <w:rFonts w:ascii="Times New Roman" w:hAnsi="Times New Roman" w:cs="Times New Roman"/>
          <w:sz w:val="24"/>
          <w:szCs w:val="24"/>
        </w:rPr>
      </w:pPr>
    </w:p>
    <w:p w:rsidR="001230D4" w:rsidRPr="00CD3B59"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di persamaan penelitian ini dengan penelitian sebelumnya adalah dalam penggunaan strategi inkuiri dan metode </w:t>
      </w:r>
      <w:r w:rsidRPr="00CD3B59">
        <w:rPr>
          <w:rFonts w:ascii="Times New Roman" w:hAnsi="Times New Roman" w:cs="Times New Roman"/>
          <w:i/>
          <w:sz w:val="24"/>
          <w:szCs w:val="24"/>
        </w:rPr>
        <w:t>brainstorming</w:t>
      </w:r>
      <w:r>
        <w:rPr>
          <w:rFonts w:ascii="Times New Roman" w:hAnsi="Times New Roman" w:cs="Times New Roman"/>
          <w:sz w:val="24"/>
          <w:szCs w:val="24"/>
        </w:rPr>
        <w:t>. Sedangkan perbedaan penelitian ini dengan penelitian sebelumnya adalah p</w:t>
      </w:r>
      <w:r w:rsidRPr="00E0109D">
        <w:rPr>
          <w:rFonts w:ascii="Times New Roman" w:hAnsi="Times New Roman" w:cs="Times New Roman"/>
          <w:sz w:val="24"/>
          <w:szCs w:val="24"/>
        </w:rPr>
        <w:t xml:space="preserve">enelitian ini berfokus pada strategi inkuiri berbasis metode </w:t>
      </w:r>
      <w:r w:rsidRPr="001F5984">
        <w:rPr>
          <w:rFonts w:ascii="Times New Roman" w:hAnsi="Times New Roman" w:cs="Times New Roman"/>
          <w:i/>
          <w:sz w:val="24"/>
          <w:szCs w:val="24"/>
        </w:rPr>
        <w:t>brainstorming</w:t>
      </w:r>
      <w:r w:rsidRPr="00CD3B59">
        <w:rPr>
          <w:rFonts w:ascii="Times New Roman" w:hAnsi="Times New Roman" w:cs="Times New Roman"/>
          <w:sz w:val="24"/>
          <w:szCs w:val="24"/>
        </w:rPr>
        <w:t xml:space="preserve"> </w:t>
      </w:r>
      <w:r w:rsidRPr="00E0109D">
        <w:rPr>
          <w:rFonts w:ascii="Times New Roman" w:hAnsi="Times New Roman" w:cs="Times New Roman"/>
          <w:sz w:val="24"/>
          <w:szCs w:val="24"/>
        </w:rPr>
        <w:t>pada mata pelajaran PAI</w:t>
      </w:r>
      <w:r w:rsidRPr="00CD3B59">
        <w:rPr>
          <w:rFonts w:ascii="Times New Roman" w:hAnsi="Times New Roman" w:cs="Times New Roman"/>
          <w:sz w:val="24"/>
          <w:szCs w:val="24"/>
        </w:rPr>
        <w:t xml:space="preserve">, </w:t>
      </w:r>
      <w:r w:rsidRPr="00E0109D">
        <w:rPr>
          <w:rFonts w:ascii="Times New Roman" w:hAnsi="Times New Roman" w:cs="Times New Roman"/>
          <w:sz w:val="24"/>
          <w:szCs w:val="24"/>
        </w:rPr>
        <w:t>sedangkan penelitian sebelumnya hanya berfokus pada strategi inkuiri pada pembelajaran IPA.</w:t>
      </w:r>
      <w:r>
        <w:rPr>
          <w:rFonts w:ascii="Times New Roman" w:hAnsi="Times New Roman" w:cs="Times New Roman"/>
          <w:sz w:val="24"/>
          <w:szCs w:val="24"/>
        </w:rPr>
        <w:t xml:space="preserve"> P</w:t>
      </w:r>
      <w:r w:rsidRPr="007C6020">
        <w:rPr>
          <w:rFonts w:ascii="Times New Roman" w:hAnsi="Times New Roman" w:cs="Times New Roman"/>
          <w:sz w:val="24"/>
          <w:szCs w:val="24"/>
        </w:rPr>
        <w:t xml:space="preserve">enelitian ini dalam implementasi strategi inkuiri berbasis metode </w:t>
      </w:r>
      <w:r w:rsidRPr="001F5984">
        <w:rPr>
          <w:rFonts w:ascii="Times New Roman" w:hAnsi="Times New Roman" w:cs="Times New Roman"/>
          <w:i/>
          <w:sz w:val="24"/>
          <w:szCs w:val="24"/>
        </w:rPr>
        <w:t>brainstorming</w:t>
      </w:r>
      <w:r w:rsidRPr="007C6020">
        <w:rPr>
          <w:rFonts w:ascii="Times New Roman" w:hAnsi="Times New Roman" w:cs="Times New Roman"/>
          <w:sz w:val="24"/>
          <w:szCs w:val="24"/>
        </w:rPr>
        <w:t xml:space="preserve"> pada mata pelajaran PAI di </w:t>
      </w:r>
      <w:r w:rsidRPr="007C6020">
        <w:rPr>
          <w:rFonts w:ascii="Times New Roman" w:hAnsi="Times New Roman" w:cs="Times New Roman"/>
          <w:sz w:val="24"/>
          <w:szCs w:val="24"/>
        </w:rPr>
        <w:lastRenderedPageBreak/>
        <w:t xml:space="preserve">SMK PGRI Pandaan Pasuruan, sedangkan penelitian sebelumnya mengenai urgensi penerapan metode </w:t>
      </w:r>
      <w:r w:rsidRPr="001F5984">
        <w:rPr>
          <w:rFonts w:ascii="Times New Roman" w:hAnsi="Times New Roman" w:cs="Times New Roman"/>
          <w:i/>
          <w:sz w:val="24"/>
          <w:szCs w:val="24"/>
        </w:rPr>
        <w:t>brainstorming</w:t>
      </w:r>
      <w:r w:rsidRPr="007C6020">
        <w:rPr>
          <w:rFonts w:ascii="Times New Roman" w:hAnsi="Times New Roman" w:cs="Times New Roman"/>
          <w:sz w:val="24"/>
          <w:szCs w:val="24"/>
        </w:rPr>
        <w:t xml:space="preserve"> dalam meningkatkan minat belajar siswa kelas VIII pada mata pelajaran Pendidikan Agama Islam di SMP Negeri 4 Barebbo Kecamatan Barebbo Kabupaten Bone.</w:t>
      </w:r>
      <w:r>
        <w:rPr>
          <w:rFonts w:ascii="Times New Roman" w:hAnsi="Times New Roman" w:cs="Times New Roman"/>
          <w:sz w:val="24"/>
          <w:szCs w:val="24"/>
        </w:rPr>
        <w:t xml:space="preserve"> Serta </w:t>
      </w:r>
      <w:r w:rsidRPr="0053633E">
        <w:rPr>
          <w:rFonts w:ascii="Times New Roman" w:hAnsi="Times New Roman" w:cs="Times New Roman"/>
          <w:sz w:val="24"/>
          <w:szCs w:val="24"/>
        </w:rPr>
        <w:t>penelitian sebelumnya untuk meningkatkan pemahaman orang tua tentang pola asuh di program parenting paud strawberry kota salatiga.</w:t>
      </w:r>
    </w:p>
    <w:p w:rsidR="001230D4" w:rsidRPr="007C6020" w:rsidRDefault="001230D4" w:rsidP="001230D4">
      <w:pPr>
        <w:spacing w:after="0" w:line="480" w:lineRule="auto"/>
        <w:jc w:val="both"/>
        <w:rPr>
          <w:rFonts w:ascii="Times New Roman" w:hAnsi="Times New Roman" w:cs="Times New Roman"/>
          <w:sz w:val="24"/>
          <w:szCs w:val="24"/>
        </w:rPr>
      </w:pPr>
    </w:p>
    <w:p w:rsidR="001230D4" w:rsidRPr="008E1622" w:rsidRDefault="001230D4" w:rsidP="008E1622">
      <w:pPr>
        <w:pStyle w:val="BABII"/>
      </w:pPr>
      <w:bookmarkStart w:id="42" w:name="_Toc136418368"/>
      <w:r w:rsidRPr="008E1622">
        <w:t>Landasan Teori</w:t>
      </w:r>
      <w:bookmarkEnd w:id="42"/>
    </w:p>
    <w:p w:rsidR="001230D4" w:rsidRDefault="001230D4" w:rsidP="001230D4">
      <w:pPr>
        <w:pStyle w:val="ListParagraph"/>
        <w:numPr>
          <w:ilvl w:val="0"/>
          <w:numId w:val="10"/>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Strategi Inkuiri</w:t>
      </w:r>
    </w:p>
    <w:p w:rsidR="001230D4" w:rsidRDefault="001230D4" w:rsidP="001230D4">
      <w:pPr>
        <w:pStyle w:val="ListParagraph"/>
        <w:numPr>
          <w:ilvl w:val="0"/>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ertian Strategi Inkuiri</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775288">
        <w:rPr>
          <w:rFonts w:ascii="Times New Roman" w:hAnsi="Times New Roman" w:cs="Times New Roman"/>
          <w:sz w:val="24"/>
          <w:szCs w:val="24"/>
        </w:rPr>
        <w:t xml:space="preserve">Secara terminologi, inkuiri berasal dari bahasa inggris yakni </w:t>
      </w:r>
      <w:r w:rsidRPr="00775288">
        <w:rPr>
          <w:rFonts w:ascii="Times New Roman" w:hAnsi="Times New Roman" w:cs="Times New Roman"/>
          <w:i/>
          <w:sz w:val="24"/>
          <w:szCs w:val="24"/>
        </w:rPr>
        <w:t>inquiry</w:t>
      </w:r>
      <w:r w:rsidRPr="00775288">
        <w:rPr>
          <w:rFonts w:ascii="Times New Roman" w:hAnsi="Times New Roman" w:cs="Times New Roman"/>
          <w:sz w:val="24"/>
          <w:szCs w:val="24"/>
        </w:rPr>
        <w:t xml:space="preserve"> yang berarti pertanyaan, p</w:t>
      </w:r>
      <w:r>
        <w:rPr>
          <w:rFonts w:ascii="Times New Roman" w:hAnsi="Times New Roman" w:cs="Times New Roman"/>
          <w:sz w:val="24"/>
          <w:szCs w:val="24"/>
        </w:rPr>
        <w:t>emeriksaan, atau penyelidikan</w:t>
      </w:r>
      <w:r w:rsidRPr="00775288">
        <w:rPr>
          <w:rFonts w:ascii="Times New Roman" w:hAnsi="Times New Roman" w:cs="Times New Roman"/>
          <w:sz w:val="24"/>
          <w:szCs w:val="24"/>
        </w:rPr>
        <w:t xml:space="preserve">. Inkuiri juga bisa bermakna pemeriksaan dengan sistem </w:t>
      </w:r>
      <w:r>
        <w:rPr>
          <w:rFonts w:ascii="Times New Roman" w:hAnsi="Times New Roman" w:cs="Times New Roman"/>
          <w:i/>
          <w:sz w:val="24"/>
          <w:szCs w:val="24"/>
        </w:rPr>
        <w:t>interview</w:t>
      </w:r>
      <w:r w:rsidRPr="00775288">
        <w:rPr>
          <w:rFonts w:ascii="Times New Roman" w:hAnsi="Times New Roman" w:cs="Times New Roman"/>
          <w:sz w:val="24"/>
          <w:szCs w:val="24"/>
        </w:rPr>
        <w:t xml:space="preserve">. Yang berarti strategi pembelajaran inkuiri merupakan strategi pembelajaran yang melakukan pendalaman pemahaman materi melalui pemeriksaan dengan sistem </w:t>
      </w:r>
      <w:r w:rsidRPr="00775288">
        <w:rPr>
          <w:rFonts w:ascii="Times New Roman" w:hAnsi="Times New Roman" w:cs="Times New Roman"/>
          <w:i/>
          <w:sz w:val="24"/>
          <w:szCs w:val="24"/>
        </w:rPr>
        <w:t>interview</w:t>
      </w:r>
      <w:r w:rsidRPr="00775288">
        <w:rPr>
          <w:rFonts w:ascii="Times New Roman" w:hAnsi="Times New Roman" w:cs="Times New Roman"/>
          <w:sz w:val="24"/>
          <w:szCs w:val="24"/>
        </w:rPr>
        <w:t>. Sedangkan secara epistim</w:t>
      </w:r>
      <w:r>
        <w:rPr>
          <w:rFonts w:ascii="Times New Roman" w:hAnsi="Times New Roman" w:cs="Times New Roman"/>
          <w:sz w:val="24"/>
          <w:szCs w:val="24"/>
        </w:rPr>
        <w:t>ologi, s</w:t>
      </w:r>
      <w:r w:rsidRPr="00775288">
        <w:rPr>
          <w:rFonts w:ascii="Times New Roman" w:hAnsi="Times New Roman" w:cs="Times New Roman"/>
          <w:sz w:val="24"/>
          <w:szCs w:val="24"/>
        </w:rPr>
        <w:t>trategi pembelajaran inkuiri dapat diartikan sebagai rangkaian keg</w:t>
      </w:r>
      <w:r>
        <w:rPr>
          <w:rFonts w:ascii="Times New Roman" w:hAnsi="Times New Roman" w:cs="Times New Roman"/>
          <w:sz w:val="24"/>
          <w:szCs w:val="24"/>
        </w:rPr>
        <w:t>iatan pembelajaran yang menitik</w:t>
      </w:r>
      <w:r w:rsidRPr="00775288">
        <w:rPr>
          <w:rFonts w:ascii="Times New Roman" w:hAnsi="Times New Roman" w:cs="Times New Roman"/>
          <w:sz w:val="24"/>
          <w:szCs w:val="24"/>
        </w:rPr>
        <w:t xml:space="preserve">beratkan pada proses berpikir secara kritis dan analitis untuk mencari, menemukan dan memecahkan sendiri jawaban dari suatu masalah yang </w:t>
      </w:r>
      <w:r w:rsidRPr="00775288">
        <w:rPr>
          <w:rFonts w:ascii="Times New Roman" w:hAnsi="Times New Roman" w:cs="Times New Roman"/>
          <w:sz w:val="24"/>
          <w:szCs w:val="24"/>
        </w:rPr>
        <w:lastRenderedPageBreak/>
        <w:t>dipertanyakan. Proses berpikir biasanya dilakukan melalui</w:t>
      </w:r>
      <w:r>
        <w:rPr>
          <w:rFonts w:ascii="Times New Roman" w:hAnsi="Times New Roman" w:cs="Times New Roman"/>
          <w:sz w:val="24"/>
          <w:szCs w:val="24"/>
        </w:rPr>
        <w:t xml:space="preserve"> interaksi antar guru dan peserta didik</w:t>
      </w:r>
      <w:r w:rsidRPr="00775288">
        <w:rPr>
          <w:rFonts w:ascii="Times New Roman" w:hAnsi="Times New Roman" w:cs="Times New Roman"/>
          <w:sz w:val="24"/>
          <w:szCs w:val="24"/>
        </w:rPr>
        <w:t>.</w:t>
      </w:r>
      <w:r>
        <w:rPr>
          <w:rStyle w:val="FootnoteReference"/>
          <w:rFonts w:ascii="Times New Roman" w:hAnsi="Times New Roman" w:cs="Times New Roman"/>
          <w:sz w:val="24"/>
          <w:szCs w:val="24"/>
        </w:rPr>
        <w:footnoteReference w:id="18"/>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Gulo</w:t>
      </w:r>
      <w:r w:rsidRPr="00775288">
        <w:rPr>
          <w:rFonts w:ascii="Times New Roman" w:hAnsi="Times New Roman" w:cs="Times New Roman"/>
          <w:sz w:val="24"/>
          <w:szCs w:val="24"/>
        </w:rPr>
        <w:t xml:space="preserve"> menyatakan strategi inkuiri berarti suatu rangkaian kegiat</w:t>
      </w:r>
      <w:r>
        <w:rPr>
          <w:rFonts w:ascii="Times New Roman" w:hAnsi="Times New Roman" w:cs="Times New Roman"/>
          <w:sz w:val="24"/>
          <w:szCs w:val="24"/>
        </w:rPr>
        <w:t>an belajar yang melibatkan peserta didik</w:t>
      </w:r>
      <w:r w:rsidRPr="00775288">
        <w:rPr>
          <w:rFonts w:ascii="Times New Roman" w:hAnsi="Times New Roman" w:cs="Times New Roman"/>
          <w:sz w:val="24"/>
          <w:szCs w:val="24"/>
        </w:rPr>
        <w:t xml:space="preserve"> untuk mencari dan menyelidiki secara sistematis, kritis, logis, analitis, sehingga mereka dapat merumuskan sendiri penemuannya dengan penuh rasa percaya diri.</w:t>
      </w:r>
      <w:r>
        <w:rPr>
          <w:rStyle w:val="FootnoteReference"/>
          <w:rFonts w:ascii="Times New Roman" w:hAnsi="Times New Roman" w:cs="Times New Roman"/>
          <w:sz w:val="24"/>
          <w:szCs w:val="24"/>
        </w:rPr>
        <w:footnoteReference w:id="19"/>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E84C66">
        <w:rPr>
          <w:rFonts w:ascii="Times New Roman" w:hAnsi="Times New Roman" w:cs="Times New Roman"/>
          <w:sz w:val="24"/>
          <w:szCs w:val="24"/>
        </w:rPr>
        <w:t>Sedangkan menurut Sanjaya, strategi Inkuiri adalah pembelajaran yang melibatkan seluruh kemampuan peserta didik secara maksimal untuk mencari dan menyelidiki secara sistematis, kritis, dan analitis, sehingga peserta didik dapat merumuskan sendiri penemuannya dengan penuh percaya diri.</w:t>
      </w:r>
      <w:r>
        <w:rPr>
          <w:rFonts w:ascii="Times New Roman" w:hAnsi="Times New Roman" w:cs="Times New Roman"/>
          <w:sz w:val="24"/>
          <w:szCs w:val="24"/>
        </w:rPr>
        <w:t xml:space="preserve"> Serta pendapat yang dikemukakan oleh </w:t>
      </w:r>
      <w:r w:rsidRPr="00E84C66">
        <w:rPr>
          <w:rFonts w:ascii="Times New Roman" w:hAnsi="Times New Roman" w:cs="Times New Roman"/>
          <w:sz w:val="24"/>
          <w:szCs w:val="24"/>
        </w:rPr>
        <w:t>Suyadi strategi inkuiri adalah rangkaian kegiatan yang menekan pada proses berfikir secara kritis dan analitis untuk mencari dan menemukan sendiri jawaban dari suatu masalah. Melalui pembelajarn ini siswa mampu membangun rasa ingin tahu dan</w:t>
      </w:r>
      <w:r>
        <w:rPr>
          <w:rFonts w:ascii="Times New Roman" w:hAnsi="Times New Roman" w:cs="Times New Roman"/>
          <w:sz w:val="24"/>
          <w:szCs w:val="24"/>
        </w:rPr>
        <w:t xml:space="preserve"> meningkatkan kepercayaan dirinya.</w:t>
      </w:r>
      <w:r>
        <w:rPr>
          <w:rStyle w:val="FootnoteReference"/>
          <w:rFonts w:ascii="Times New Roman" w:hAnsi="Times New Roman" w:cs="Times New Roman"/>
          <w:sz w:val="24"/>
          <w:szCs w:val="24"/>
        </w:rPr>
        <w:footnoteReference w:id="20"/>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C82FB2">
        <w:rPr>
          <w:rFonts w:ascii="Times New Roman" w:hAnsi="Times New Roman" w:cs="Times New Roman"/>
          <w:sz w:val="24"/>
          <w:szCs w:val="24"/>
        </w:rPr>
        <w:t xml:space="preserve">Strategi inkuiri berarti suatu rangkaian kegiatan belajar yang melibatkan secara maksimal seluruh kemampuan siswa untuk </w:t>
      </w:r>
      <w:r w:rsidRPr="00C82FB2">
        <w:rPr>
          <w:rFonts w:ascii="Times New Roman" w:hAnsi="Times New Roman" w:cs="Times New Roman"/>
          <w:sz w:val="24"/>
          <w:szCs w:val="24"/>
        </w:rPr>
        <w:lastRenderedPageBreak/>
        <w:t xml:space="preserve">mencari dan menyelidiki secara sistematis, kritis, logis, analitis sehingga mereka dapat merumuskan sendiri penemuannya dengan penuh percaya diri. Sasaran utama kegiatan </w:t>
      </w:r>
      <w:r>
        <w:rPr>
          <w:rFonts w:ascii="Times New Roman" w:hAnsi="Times New Roman" w:cs="Times New Roman"/>
          <w:sz w:val="24"/>
          <w:szCs w:val="24"/>
        </w:rPr>
        <w:t xml:space="preserve">pembelajaran inkuiri adalah: 1) </w:t>
      </w:r>
      <w:r w:rsidRPr="00C82FB2">
        <w:rPr>
          <w:rFonts w:ascii="Times New Roman" w:hAnsi="Times New Roman" w:cs="Times New Roman"/>
          <w:sz w:val="24"/>
          <w:szCs w:val="24"/>
        </w:rPr>
        <w:t>Keterlibatan siswa secara maksimal da</w:t>
      </w:r>
      <w:r>
        <w:rPr>
          <w:rFonts w:ascii="Times New Roman" w:hAnsi="Times New Roman" w:cs="Times New Roman"/>
          <w:sz w:val="24"/>
          <w:szCs w:val="24"/>
        </w:rPr>
        <w:t xml:space="preserve">lam proses kegiatan belajar. 2) </w:t>
      </w:r>
      <w:r w:rsidRPr="00C82FB2">
        <w:rPr>
          <w:rFonts w:ascii="Times New Roman" w:hAnsi="Times New Roman" w:cs="Times New Roman"/>
          <w:sz w:val="24"/>
          <w:szCs w:val="24"/>
        </w:rPr>
        <w:t>Keterarahan kegiatan secara logis dan sistematis pada tujuan pembelajaran.</w:t>
      </w:r>
      <w:r>
        <w:rPr>
          <w:rFonts w:ascii="Times New Roman" w:hAnsi="Times New Roman" w:cs="Times New Roman"/>
          <w:sz w:val="24"/>
          <w:szCs w:val="24"/>
        </w:rPr>
        <w:t xml:space="preserve"> 3) </w:t>
      </w:r>
      <w:r w:rsidRPr="00C82FB2">
        <w:rPr>
          <w:rFonts w:ascii="Times New Roman" w:hAnsi="Times New Roman" w:cs="Times New Roman"/>
          <w:sz w:val="24"/>
          <w:szCs w:val="24"/>
        </w:rPr>
        <w:t>Mengembangkan sikap percaya diri siswa tentang apa yang ditemukan dalam proses sendiri.</w:t>
      </w:r>
    </w:p>
    <w:p w:rsidR="001230D4" w:rsidRPr="004A7717" w:rsidRDefault="001230D4" w:rsidP="001230D4">
      <w:pPr>
        <w:pStyle w:val="ListParagraph"/>
        <w:spacing w:after="0" w:line="480" w:lineRule="auto"/>
        <w:ind w:left="1440" w:firstLine="720"/>
        <w:jc w:val="both"/>
        <w:rPr>
          <w:rFonts w:ascii="Times New Roman" w:hAnsi="Times New Roman" w:cs="Times New Roman"/>
          <w:sz w:val="24"/>
          <w:szCs w:val="24"/>
        </w:rPr>
      </w:pPr>
      <w:r w:rsidRPr="00BD735D">
        <w:rPr>
          <w:rFonts w:ascii="Times New Roman" w:hAnsi="Times New Roman" w:cs="Times New Roman"/>
          <w:sz w:val="24"/>
          <w:szCs w:val="24"/>
        </w:rPr>
        <w:t xml:space="preserve">Dapat disimpulkan bahwa </w:t>
      </w:r>
      <w:r>
        <w:rPr>
          <w:rFonts w:ascii="Times New Roman" w:hAnsi="Times New Roman" w:cs="Times New Roman"/>
          <w:sz w:val="24"/>
          <w:szCs w:val="24"/>
        </w:rPr>
        <w:t xml:space="preserve">strategi </w:t>
      </w:r>
      <w:r w:rsidRPr="00BD735D">
        <w:rPr>
          <w:rFonts w:ascii="Times New Roman" w:hAnsi="Times New Roman" w:cs="Times New Roman"/>
          <w:sz w:val="24"/>
          <w:szCs w:val="24"/>
        </w:rPr>
        <w:t xml:space="preserve">inkuiri adalah suatu </w:t>
      </w:r>
      <w:r>
        <w:rPr>
          <w:rFonts w:ascii="Times New Roman" w:hAnsi="Times New Roman" w:cs="Times New Roman"/>
          <w:sz w:val="24"/>
          <w:szCs w:val="24"/>
        </w:rPr>
        <w:t xml:space="preserve">strategi </w:t>
      </w:r>
      <w:r w:rsidRPr="00BD735D">
        <w:rPr>
          <w:rFonts w:ascii="Times New Roman" w:hAnsi="Times New Roman" w:cs="Times New Roman"/>
          <w:sz w:val="24"/>
          <w:szCs w:val="24"/>
        </w:rPr>
        <w:t xml:space="preserve">pembelajaran yang menekankan </w:t>
      </w:r>
      <w:r>
        <w:rPr>
          <w:rFonts w:ascii="Times New Roman" w:hAnsi="Times New Roman" w:cs="Times New Roman"/>
          <w:sz w:val="24"/>
          <w:szCs w:val="24"/>
        </w:rPr>
        <w:t xml:space="preserve">peserta didik </w:t>
      </w:r>
      <w:r w:rsidRPr="00BD735D">
        <w:rPr>
          <w:rFonts w:ascii="Times New Roman" w:hAnsi="Times New Roman" w:cs="Times New Roman"/>
          <w:sz w:val="24"/>
          <w:szCs w:val="24"/>
        </w:rPr>
        <w:t>dalam memperoleh informasi dengan cara proses berpikir untuk memecahkan suatu masalah.</w:t>
      </w:r>
      <w:r>
        <w:rPr>
          <w:rStyle w:val="FootnoteReference"/>
          <w:rFonts w:ascii="Times New Roman" w:hAnsi="Times New Roman" w:cs="Times New Roman"/>
          <w:sz w:val="24"/>
          <w:szCs w:val="24"/>
        </w:rPr>
        <w:footnoteReference w:id="21"/>
      </w:r>
    </w:p>
    <w:p w:rsidR="001230D4" w:rsidRDefault="001230D4" w:rsidP="001230D4">
      <w:pPr>
        <w:pStyle w:val="ListParagraph"/>
        <w:numPr>
          <w:ilvl w:val="0"/>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Tujuan Strategi Inkuiri</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E84C66">
        <w:rPr>
          <w:rFonts w:ascii="Times New Roman" w:hAnsi="Times New Roman" w:cs="Times New Roman"/>
          <w:sz w:val="24"/>
          <w:szCs w:val="24"/>
        </w:rPr>
        <w:t>Tujuan penggunaan strategi inkuiri</w:t>
      </w:r>
      <w:r>
        <w:rPr>
          <w:rFonts w:ascii="Times New Roman" w:hAnsi="Times New Roman" w:cs="Times New Roman"/>
          <w:sz w:val="24"/>
          <w:szCs w:val="24"/>
        </w:rPr>
        <w:t xml:space="preserve"> adalah</w:t>
      </w:r>
      <w:r w:rsidRPr="00E84C66">
        <w:rPr>
          <w:rFonts w:ascii="Times New Roman" w:hAnsi="Times New Roman" w:cs="Times New Roman"/>
          <w:sz w:val="24"/>
          <w:szCs w:val="24"/>
        </w:rPr>
        <w:t xml:space="preserve"> dapat mengaktifkan siswa juga sekaligus dapat mengukur pemahaman siswa terhadap materi yang dipelajari.</w:t>
      </w:r>
      <w:r>
        <w:rPr>
          <w:rStyle w:val="FootnoteReference"/>
          <w:rFonts w:ascii="Times New Roman" w:hAnsi="Times New Roman" w:cs="Times New Roman"/>
          <w:sz w:val="24"/>
          <w:szCs w:val="24"/>
        </w:rPr>
        <w:footnoteReference w:id="22"/>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E84C66">
        <w:rPr>
          <w:rFonts w:ascii="Times New Roman" w:hAnsi="Times New Roman" w:cs="Times New Roman"/>
          <w:sz w:val="24"/>
          <w:szCs w:val="24"/>
        </w:rPr>
        <w:t xml:space="preserve">Menurut Suid, Yusuf, &amp; Nurhayati, </w:t>
      </w:r>
      <w:r>
        <w:rPr>
          <w:rFonts w:ascii="Times New Roman" w:hAnsi="Times New Roman" w:cs="Times New Roman"/>
          <w:sz w:val="24"/>
          <w:szCs w:val="24"/>
        </w:rPr>
        <w:t>t</w:t>
      </w:r>
      <w:r w:rsidRPr="00E84C66">
        <w:rPr>
          <w:rFonts w:ascii="Times New Roman" w:hAnsi="Times New Roman" w:cs="Times New Roman"/>
          <w:sz w:val="24"/>
          <w:szCs w:val="24"/>
        </w:rPr>
        <w:t xml:space="preserve">ujuan dari inkuiri adalah mengembangkan kemampuan berpikir kritis siswa dalam proses pembelajaran sehingga dapat memberi peluang yang lebih besar terhadap mereka untuk meningkatkan hasil belajar dengan mengarahkan siswa agar dapat menemukan jawaban dari masalah </w:t>
      </w:r>
      <w:r w:rsidRPr="00E84C66">
        <w:rPr>
          <w:rFonts w:ascii="Times New Roman" w:hAnsi="Times New Roman" w:cs="Times New Roman"/>
          <w:sz w:val="24"/>
          <w:szCs w:val="24"/>
        </w:rPr>
        <w:lastRenderedPageBreak/>
        <w:t>yang telah dipelajari. Siswa juga dapat mempelajari potensi yang dimil</w:t>
      </w:r>
      <w:r w:rsidR="00282322">
        <w:rPr>
          <w:rFonts w:ascii="Times New Roman" w:hAnsi="Times New Roman" w:cs="Times New Roman"/>
          <w:sz w:val="24"/>
          <w:szCs w:val="24"/>
        </w:rPr>
        <w:t>i</w:t>
      </w:r>
      <w:r w:rsidRPr="00E84C66">
        <w:rPr>
          <w:rFonts w:ascii="Times New Roman" w:hAnsi="Times New Roman" w:cs="Times New Roman"/>
          <w:sz w:val="24"/>
          <w:szCs w:val="24"/>
        </w:rPr>
        <w:t>ki, sehingga ketika mereka dapat menemukan jawaban dari masalah yang dicari, akan timbul rasa puas dari diri siswa tersebut.</w:t>
      </w:r>
      <w:r>
        <w:rPr>
          <w:rStyle w:val="FootnoteReference"/>
          <w:rFonts w:ascii="Times New Roman" w:hAnsi="Times New Roman" w:cs="Times New Roman"/>
          <w:sz w:val="24"/>
          <w:szCs w:val="24"/>
        </w:rPr>
        <w:footnoteReference w:id="23"/>
      </w:r>
    </w:p>
    <w:p w:rsidR="001230D4" w:rsidRPr="008101E1"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ri penjelasan diatas, dapat disimpulkan bahwa </w:t>
      </w:r>
      <w:r w:rsidRPr="00E84C66">
        <w:rPr>
          <w:rFonts w:ascii="Times New Roman" w:hAnsi="Times New Roman" w:cs="Times New Roman"/>
          <w:sz w:val="24"/>
          <w:szCs w:val="24"/>
        </w:rPr>
        <w:t>tujuan dari strategi pembelajaran inkuiri yakni mengembangkan kemampuan berpikir siswa secara sistematis,</w:t>
      </w:r>
      <w:r>
        <w:rPr>
          <w:rFonts w:ascii="Times New Roman" w:hAnsi="Times New Roman" w:cs="Times New Roman"/>
          <w:sz w:val="24"/>
          <w:szCs w:val="24"/>
        </w:rPr>
        <w:t xml:space="preserve"> </w:t>
      </w:r>
      <w:r w:rsidRPr="00E84C66">
        <w:rPr>
          <w:rFonts w:ascii="Times New Roman" w:hAnsi="Times New Roman" w:cs="Times New Roman"/>
          <w:sz w:val="24"/>
          <w:szCs w:val="24"/>
        </w:rPr>
        <w:t xml:space="preserve">logis, dan kritis untuk mencapai penguasaan materi yang mendalam dan dapat mengembangkan kemampuan intelektual yang dimiliki oleh </w:t>
      </w:r>
      <w:r>
        <w:rPr>
          <w:rFonts w:ascii="Times New Roman" w:hAnsi="Times New Roman" w:cs="Times New Roman"/>
          <w:sz w:val="24"/>
          <w:szCs w:val="24"/>
        </w:rPr>
        <w:t xml:space="preserve">peserta didik </w:t>
      </w:r>
      <w:r w:rsidRPr="00E84C66">
        <w:rPr>
          <w:rFonts w:ascii="Times New Roman" w:hAnsi="Times New Roman" w:cs="Times New Roman"/>
          <w:sz w:val="24"/>
          <w:szCs w:val="24"/>
        </w:rPr>
        <w:t xml:space="preserve">secara optimal. Dengan demikian, dalam strategi pembelajaran inkuiri </w:t>
      </w:r>
      <w:r>
        <w:rPr>
          <w:rFonts w:ascii="Times New Roman" w:hAnsi="Times New Roman" w:cs="Times New Roman"/>
          <w:sz w:val="24"/>
          <w:szCs w:val="24"/>
        </w:rPr>
        <w:t xml:space="preserve">peserta didik </w:t>
      </w:r>
      <w:r w:rsidRPr="00E84C66">
        <w:rPr>
          <w:rFonts w:ascii="Times New Roman" w:hAnsi="Times New Roman" w:cs="Times New Roman"/>
          <w:sz w:val="24"/>
          <w:szCs w:val="24"/>
        </w:rPr>
        <w:t xml:space="preserve">tidak hanya dituntut untuk bisa menguasi materi pembelajaran saja, akan tetapi lebih kepada bagaimana </w:t>
      </w:r>
      <w:r>
        <w:rPr>
          <w:rFonts w:ascii="Times New Roman" w:hAnsi="Times New Roman" w:cs="Times New Roman"/>
          <w:sz w:val="24"/>
          <w:szCs w:val="24"/>
        </w:rPr>
        <w:t xml:space="preserve">peserta didik </w:t>
      </w:r>
      <w:r w:rsidRPr="00E84C66">
        <w:rPr>
          <w:rFonts w:ascii="Times New Roman" w:hAnsi="Times New Roman" w:cs="Times New Roman"/>
          <w:sz w:val="24"/>
          <w:szCs w:val="24"/>
        </w:rPr>
        <w:t>mampu memaksimalkan potensi yang dimilikinya agar dapat mengembangkan pengetahuannya tentang inti dari sebuah materi pembelajaran.</w:t>
      </w:r>
      <w:r>
        <w:rPr>
          <w:rStyle w:val="FootnoteReference"/>
          <w:rFonts w:ascii="Times New Roman" w:hAnsi="Times New Roman" w:cs="Times New Roman"/>
          <w:sz w:val="24"/>
          <w:szCs w:val="24"/>
        </w:rPr>
        <w:footnoteReference w:id="24"/>
      </w:r>
    </w:p>
    <w:p w:rsidR="001230D4" w:rsidRDefault="001230D4" w:rsidP="001230D4">
      <w:pPr>
        <w:pStyle w:val="ListParagraph"/>
        <w:numPr>
          <w:ilvl w:val="0"/>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rinsip-Prinsip Strategi Inkuiri</w:t>
      </w:r>
    </w:p>
    <w:p w:rsidR="001230D4" w:rsidRPr="00CD3B59" w:rsidRDefault="001230D4" w:rsidP="001230D4">
      <w:pPr>
        <w:pStyle w:val="ListParagraph"/>
        <w:spacing w:after="0" w:line="480" w:lineRule="auto"/>
        <w:ind w:left="1440" w:firstLine="720"/>
        <w:jc w:val="both"/>
        <w:rPr>
          <w:rFonts w:ascii="Times New Roman" w:hAnsi="Times New Roman" w:cs="Times New Roman"/>
          <w:sz w:val="24"/>
          <w:szCs w:val="24"/>
        </w:rPr>
      </w:pPr>
      <w:r w:rsidRPr="002A3E5A">
        <w:rPr>
          <w:rFonts w:ascii="Times New Roman" w:hAnsi="Times New Roman" w:cs="Times New Roman"/>
          <w:sz w:val="24"/>
          <w:szCs w:val="24"/>
        </w:rPr>
        <w:t>Dalam penggunaan strategi pembelajaran inkuiri terdapat beberapa prinsip yang har</w:t>
      </w:r>
      <w:r>
        <w:rPr>
          <w:rFonts w:ascii="Times New Roman" w:hAnsi="Times New Roman" w:cs="Times New Roman"/>
          <w:sz w:val="24"/>
          <w:szCs w:val="24"/>
        </w:rPr>
        <w:t>us diperhatikan oleh setiap pendidik</w:t>
      </w:r>
      <w:r w:rsidRPr="002A3E5A">
        <w:rPr>
          <w:rFonts w:ascii="Times New Roman" w:hAnsi="Times New Roman" w:cs="Times New Roman"/>
          <w:sz w:val="24"/>
          <w:szCs w:val="24"/>
        </w:rPr>
        <w:t>. Menurut Sanjaya, prinsip strategi pembelajaran ink</w:t>
      </w:r>
      <w:r>
        <w:rPr>
          <w:rFonts w:ascii="Times New Roman" w:hAnsi="Times New Roman" w:cs="Times New Roman"/>
          <w:sz w:val="24"/>
          <w:szCs w:val="24"/>
        </w:rPr>
        <w:t>uiri adalah sebagai berikut:</w:t>
      </w:r>
      <w:r>
        <w:rPr>
          <w:rStyle w:val="FootnoteReference"/>
          <w:rFonts w:ascii="Times New Roman" w:hAnsi="Times New Roman" w:cs="Times New Roman"/>
          <w:sz w:val="24"/>
          <w:szCs w:val="24"/>
        </w:rPr>
        <w:footnoteReference w:id="25"/>
      </w:r>
    </w:p>
    <w:p w:rsidR="001230D4" w:rsidRDefault="001230D4" w:rsidP="001230D4">
      <w:pPr>
        <w:pStyle w:val="ListParagraph"/>
        <w:numPr>
          <w:ilvl w:val="0"/>
          <w:numId w:val="14"/>
        </w:numPr>
        <w:spacing w:after="0" w:line="480" w:lineRule="auto"/>
        <w:jc w:val="both"/>
        <w:rPr>
          <w:rFonts w:ascii="Times New Roman" w:hAnsi="Times New Roman" w:cs="Times New Roman"/>
          <w:sz w:val="24"/>
          <w:szCs w:val="24"/>
        </w:rPr>
      </w:pPr>
      <w:r w:rsidRPr="002A3E5A">
        <w:rPr>
          <w:rFonts w:ascii="Times New Roman" w:hAnsi="Times New Roman" w:cs="Times New Roman"/>
          <w:sz w:val="24"/>
          <w:szCs w:val="24"/>
        </w:rPr>
        <w:lastRenderedPageBreak/>
        <w:t>Berorientasi</w:t>
      </w:r>
      <w:r>
        <w:rPr>
          <w:rFonts w:ascii="Times New Roman" w:hAnsi="Times New Roman" w:cs="Times New Roman"/>
          <w:sz w:val="24"/>
          <w:szCs w:val="24"/>
        </w:rPr>
        <w:t xml:space="preserve"> pada pengembangan intelektual.</w:t>
      </w:r>
    </w:p>
    <w:p w:rsidR="001230D4" w:rsidRDefault="001230D4" w:rsidP="001230D4">
      <w:pPr>
        <w:pStyle w:val="ListParagraph"/>
        <w:spacing w:after="0" w:line="480" w:lineRule="auto"/>
        <w:ind w:left="1800"/>
        <w:jc w:val="both"/>
        <w:rPr>
          <w:rFonts w:ascii="Times New Roman" w:hAnsi="Times New Roman" w:cs="Times New Roman"/>
          <w:sz w:val="24"/>
          <w:szCs w:val="24"/>
        </w:rPr>
      </w:pPr>
      <w:r w:rsidRPr="002A3E5A">
        <w:rPr>
          <w:rFonts w:ascii="Times New Roman" w:hAnsi="Times New Roman" w:cs="Times New Roman"/>
          <w:sz w:val="24"/>
          <w:szCs w:val="24"/>
        </w:rPr>
        <w:t>Tujuan utama dari strategi pembelajaran adalah pengembangan kemampuan berpikir. Dengan demikian, strategi pembelajaran ini selain berorientasi kepada hasil belajar juga beror</w:t>
      </w:r>
      <w:r>
        <w:rPr>
          <w:rFonts w:ascii="Times New Roman" w:hAnsi="Times New Roman" w:cs="Times New Roman"/>
          <w:sz w:val="24"/>
          <w:szCs w:val="24"/>
        </w:rPr>
        <w:t>ientasi pada proses belajar.</w:t>
      </w:r>
    </w:p>
    <w:p w:rsidR="001230D4" w:rsidRDefault="001230D4" w:rsidP="001230D4">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insip interaksi.</w:t>
      </w:r>
    </w:p>
    <w:p w:rsidR="001230D4" w:rsidRDefault="001230D4" w:rsidP="001230D4">
      <w:pPr>
        <w:pStyle w:val="ListParagraph"/>
        <w:spacing w:after="0" w:line="480" w:lineRule="auto"/>
        <w:ind w:left="1800"/>
        <w:jc w:val="both"/>
        <w:rPr>
          <w:rFonts w:ascii="Times New Roman" w:hAnsi="Times New Roman" w:cs="Times New Roman"/>
          <w:sz w:val="24"/>
          <w:szCs w:val="24"/>
        </w:rPr>
      </w:pPr>
      <w:r w:rsidRPr="002A3E5A">
        <w:rPr>
          <w:rFonts w:ascii="Times New Roman" w:hAnsi="Times New Roman" w:cs="Times New Roman"/>
          <w:sz w:val="24"/>
          <w:szCs w:val="24"/>
        </w:rPr>
        <w:t xml:space="preserve">Proses pembelajaran pada dasarnya adalah proses interaksi, baik interaksi antara </w:t>
      </w:r>
      <w:r>
        <w:rPr>
          <w:rFonts w:ascii="Times New Roman" w:hAnsi="Times New Roman" w:cs="Times New Roman"/>
          <w:sz w:val="24"/>
          <w:szCs w:val="24"/>
        </w:rPr>
        <w:t xml:space="preserve">peserta didik </w:t>
      </w:r>
      <w:r w:rsidRPr="002A3E5A">
        <w:rPr>
          <w:rFonts w:ascii="Times New Roman" w:hAnsi="Times New Roman" w:cs="Times New Roman"/>
          <w:sz w:val="24"/>
          <w:szCs w:val="24"/>
        </w:rPr>
        <w:t xml:space="preserve">maupun interaksi </w:t>
      </w:r>
      <w:r>
        <w:rPr>
          <w:rFonts w:ascii="Times New Roman" w:hAnsi="Times New Roman" w:cs="Times New Roman"/>
          <w:sz w:val="24"/>
          <w:szCs w:val="24"/>
        </w:rPr>
        <w:t xml:space="preserve">peserta didik </w:t>
      </w:r>
      <w:r w:rsidRPr="002A3E5A">
        <w:rPr>
          <w:rFonts w:ascii="Times New Roman" w:hAnsi="Times New Roman" w:cs="Times New Roman"/>
          <w:sz w:val="24"/>
          <w:szCs w:val="24"/>
        </w:rPr>
        <w:t>dengan</w:t>
      </w:r>
      <w:r>
        <w:rPr>
          <w:rFonts w:ascii="Times New Roman" w:hAnsi="Times New Roman" w:cs="Times New Roman"/>
          <w:sz w:val="24"/>
          <w:szCs w:val="24"/>
        </w:rPr>
        <w:t xml:space="preserve"> pendidik</w:t>
      </w:r>
      <w:r w:rsidRPr="002A3E5A">
        <w:rPr>
          <w:rFonts w:ascii="Times New Roman" w:hAnsi="Times New Roman" w:cs="Times New Roman"/>
          <w:sz w:val="24"/>
          <w:szCs w:val="24"/>
        </w:rPr>
        <w:t xml:space="preserve">, bahkan interaksi antara </w:t>
      </w:r>
      <w:r>
        <w:rPr>
          <w:rFonts w:ascii="Times New Roman" w:hAnsi="Times New Roman" w:cs="Times New Roman"/>
          <w:sz w:val="24"/>
          <w:szCs w:val="24"/>
        </w:rPr>
        <w:t>peserta didik dengan lingkungan.</w:t>
      </w:r>
    </w:p>
    <w:p w:rsidR="001230D4" w:rsidRDefault="001230D4" w:rsidP="001230D4">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insip bertanya.</w:t>
      </w:r>
    </w:p>
    <w:p w:rsidR="001230D4" w:rsidRDefault="001230D4" w:rsidP="001230D4">
      <w:pPr>
        <w:pStyle w:val="ListParagraph"/>
        <w:spacing w:after="0" w:line="480" w:lineRule="auto"/>
        <w:ind w:left="1800"/>
        <w:jc w:val="both"/>
        <w:rPr>
          <w:rFonts w:ascii="Times New Roman" w:hAnsi="Times New Roman" w:cs="Times New Roman"/>
          <w:sz w:val="24"/>
          <w:szCs w:val="24"/>
        </w:rPr>
      </w:pPr>
      <w:r w:rsidRPr="002A3E5A">
        <w:rPr>
          <w:rFonts w:ascii="Times New Roman" w:hAnsi="Times New Roman" w:cs="Times New Roman"/>
          <w:sz w:val="24"/>
          <w:szCs w:val="24"/>
        </w:rPr>
        <w:t>Berbagai jenis dan tehnik bertanya perlu dikuasai oleh setiap</w:t>
      </w:r>
      <w:r>
        <w:rPr>
          <w:rFonts w:ascii="Times New Roman" w:hAnsi="Times New Roman" w:cs="Times New Roman"/>
          <w:sz w:val="24"/>
          <w:szCs w:val="24"/>
        </w:rPr>
        <w:t xml:space="preserve"> pendidik</w:t>
      </w:r>
      <w:r w:rsidRPr="002A3E5A">
        <w:rPr>
          <w:rFonts w:ascii="Times New Roman" w:hAnsi="Times New Roman" w:cs="Times New Roman"/>
          <w:sz w:val="24"/>
          <w:szCs w:val="24"/>
        </w:rPr>
        <w:t>, apakah itu bertanya hanya sekedar untuk meminta perhatian</w:t>
      </w:r>
      <w:r>
        <w:rPr>
          <w:rFonts w:ascii="Times New Roman" w:hAnsi="Times New Roman" w:cs="Times New Roman"/>
          <w:sz w:val="24"/>
          <w:szCs w:val="24"/>
        </w:rPr>
        <w:t xml:space="preserve"> peserta didik</w:t>
      </w:r>
      <w:r w:rsidRPr="002A3E5A">
        <w:rPr>
          <w:rFonts w:ascii="Times New Roman" w:hAnsi="Times New Roman" w:cs="Times New Roman"/>
          <w:sz w:val="24"/>
          <w:szCs w:val="24"/>
        </w:rPr>
        <w:t xml:space="preserve">, bertanya untuk mengembangkan kemampuan, </w:t>
      </w:r>
      <w:r>
        <w:rPr>
          <w:rFonts w:ascii="Times New Roman" w:hAnsi="Times New Roman" w:cs="Times New Roman"/>
          <w:sz w:val="24"/>
          <w:szCs w:val="24"/>
        </w:rPr>
        <w:t>atau bertanya untuk menguji.</w:t>
      </w:r>
    </w:p>
    <w:p w:rsidR="001230D4" w:rsidRDefault="001230D4" w:rsidP="001230D4">
      <w:pPr>
        <w:pStyle w:val="ListParagraph"/>
        <w:numPr>
          <w:ilvl w:val="0"/>
          <w:numId w:val="14"/>
        </w:numPr>
        <w:spacing w:after="0" w:line="480" w:lineRule="auto"/>
        <w:jc w:val="both"/>
        <w:rPr>
          <w:rFonts w:ascii="Times New Roman" w:hAnsi="Times New Roman" w:cs="Times New Roman"/>
          <w:sz w:val="24"/>
          <w:szCs w:val="24"/>
        </w:rPr>
      </w:pPr>
      <w:r w:rsidRPr="002A3E5A">
        <w:rPr>
          <w:rFonts w:ascii="Times New Roman" w:hAnsi="Times New Roman" w:cs="Times New Roman"/>
          <w:sz w:val="24"/>
          <w:szCs w:val="24"/>
        </w:rPr>
        <w:t>Prinsip b</w:t>
      </w:r>
      <w:r>
        <w:rPr>
          <w:rFonts w:ascii="Times New Roman" w:hAnsi="Times New Roman" w:cs="Times New Roman"/>
          <w:sz w:val="24"/>
          <w:szCs w:val="24"/>
        </w:rPr>
        <w:t>elajar untuk berfikir.</w:t>
      </w:r>
    </w:p>
    <w:p w:rsidR="001230D4" w:rsidRDefault="001230D4" w:rsidP="001230D4">
      <w:pPr>
        <w:pStyle w:val="ListParagraph"/>
        <w:spacing w:after="0" w:line="480" w:lineRule="auto"/>
        <w:ind w:left="1800"/>
        <w:jc w:val="both"/>
        <w:rPr>
          <w:rFonts w:ascii="Times New Roman" w:hAnsi="Times New Roman" w:cs="Times New Roman"/>
          <w:sz w:val="24"/>
          <w:szCs w:val="24"/>
        </w:rPr>
      </w:pPr>
      <w:r w:rsidRPr="002A3E5A">
        <w:rPr>
          <w:rFonts w:ascii="Times New Roman" w:hAnsi="Times New Roman" w:cs="Times New Roman"/>
          <w:sz w:val="24"/>
          <w:szCs w:val="24"/>
        </w:rPr>
        <w:t>Belajar bukan hanya mengingat sejumlah fakta, akan tetapi</w:t>
      </w:r>
      <w:r>
        <w:rPr>
          <w:rFonts w:ascii="Times New Roman" w:hAnsi="Times New Roman" w:cs="Times New Roman"/>
          <w:sz w:val="24"/>
          <w:szCs w:val="24"/>
        </w:rPr>
        <w:t xml:space="preserve"> belajar adalah proses berpikir, </w:t>
      </w:r>
      <w:r w:rsidRPr="002A3E5A">
        <w:rPr>
          <w:rFonts w:ascii="Times New Roman" w:hAnsi="Times New Roman" w:cs="Times New Roman"/>
          <w:sz w:val="24"/>
          <w:szCs w:val="24"/>
        </w:rPr>
        <w:t>yakni proses mengemb</w:t>
      </w:r>
      <w:r>
        <w:rPr>
          <w:rFonts w:ascii="Times New Roman" w:hAnsi="Times New Roman" w:cs="Times New Roman"/>
          <w:sz w:val="24"/>
          <w:szCs w:val="24"/>
        </w:rPr>
        <w:t>angkan potensi seluruh otak.</w:t>
      </w:r>
    </w:p>
    <w:p w:rsidR="001230D4" w:rsidRDefault="001230D4" w:rsidP="001230D4">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rinsip keterbukaan</w:t>
      </w:r>
    </w:p>
    <w:p w:rsidR="001230D4" w:rsidRPr="002A3E5A" w:rsidRDefault="001230D4" w:rsidP="001230D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Tugas pendidik</w:t>
      </w:r>
      <w:r w:rsidRPr="002A3E5A">
        <w:rPr>
          <w:rFonts w:ascii="Times New Roman" w:hAnsi="Times New Roman" w:cs="Times New Roman"/>
          <w:sz w:val="24"/>
          <w:szCs w:val="24"/>
        </w:rPr>
        <w:t xml:space="preserve"> adalah menyediakan ruang untuk membe</w:t>
      </w:r>
      <w:r>
        <w:rPr>
          <w:rFonts w:ascii="Times New Roman" w:hAnsi="Times New Roman" w:cs="Times New Roman"/>
          <w:sz w:val="24"/>
          <w:szCs w:val="24"/>
        </w:rPr>
        <w:t>rikan kesempatan kepada peserta didik</w:t>
      </w:r>
      <w:r w:rsidRPr="002A3E5A">
        <w:rPr>
          <w:rFonts w:ascii="Times New Roman" w:hAnsi="Times New Roman" w:cs="Times New Roman"/>
          <w:sz w:val="24"/>
          <w:szCs w:val="24"/>
        </w:rPr>
        <w:t xml:space="preserve"> mengembangkan hipotesis dan secara terbuka membuktikan kebenaran hipotesis yang diajukan.</w:t>
      </w:r>
    </w:p>
    <w:p w:rsidR="001230D4" w:rsidRPr="00A140C4" w:rsidRDefault="001230D4" w:rsidP="001230D4">
      <w:pPr>
        <w:pStyle w:val="ListParagraph"/>
        <w:spacing w:after="0" w:line="480" w:lineRule="auto"/>
        <w:ind w:left="1440" w:firstLine="720"/>
        <w:jc w:val="both"/>
        <w:rPr>
          <w:rFonts w:ascii="Times New Roman" w:hAnsi="Times New Roman" w:cs="Times New Roman"/>
          <w:sz w:val="24"/>
          <w:szCs w:val="24"/>
        </w:rPr>
      </w:pPr>
      <w:r w:rsidRPr="002A3E5A">
        <w:rPr>
          <w:rFonts w:ascii="Times New Roman" w:hAnsi="Times New Roman" w:cs="Times New Roman"/>
          <w:sz w:val="24"/>
          <w:szCs w:val="24"/>
        </w:rPr>
        <w:lastRenderedPageBreak/>
        <w:t>Berdasarkan pendapat tersebut, maka strategi pembelajaran inkuiri berorientasi kepada pengembangan kemampuan berfikir serta berorientasi pada proses belajar. Jadi kriteria keberhasilan proses pembelajaran ditentukan oleh sejauh mana peserta didik beraktivitas mencari dan menemukan sesuatu yang dapat ditemukan. Dalam proses pembelajaran terjadi proses interaksi peserta didik dengan</w:t>
      </w:r>
      <w:r>
        <w:rPr>
          <w:rFonts w:ascii="Times New Roman" w:hAnsi="Times New Roman" w:cs="Times New Roman"/>
          <w:sz w:val="24"/>
          <w:szCs w:val="24"/>
        </w:rPr>
        <w:t xml:space="preserve"> pendidik</w:t>
      </w:r>
      <w:r w:rsidRPr="002A3E5A">
        <w:rPr>
          <w:rFonts w:ascii="Times New Roman" w:hAnsi="Times New Roman" w:cs="Times New Roman"/>
          <w:sz w:val="24"/>
          <w:szCs w:val="24"/>
        </w:rPr>
        <w:t>, bahkan antara peserta didik dengan lingkun</w:t>
      </w:r>
      <w:r>
        <w:rPr>
          <w:rFonts w:ascii="Times New Roman" w:hAnsi="Times New Roman" w:cs="Times New Roman"/>
          <w:sz w:val="24"/>
          <w:szCs w:val="24"/>
        </w:rPr>
        <w:t>gan. Ini berarti penempatan pendidik</w:t>
      </w:r>
      <w:r w:rsidRPr="002A3E5A">
        <w:rPr>
          <w:rFonts w:ascii="Times New Roman" w:hAnsi="Times New Roman" w:cs="Times New Roman"/>
          <w:sz w:val="24"/>
          <w:szCs w:val="24"/>
        </w:rPr>
        <w:t xml:space="preserve"> bukan sebagai sumber belajar, tetapi sebagai pengatur lingkungan atau pengatur interaksi itu sendiri. Supaya interaksi berjala</w:t>
      </w:r>
      <w:r>
        <w:rPr>
          <w:rFonts w:ascii="Times New Roman" w:hAnsi="Times New Roman" w:cs="Times New Roman"/>
          <w:sz w:val="24"/>
          <w:szCs w:val="24"/>
        </w:rPr>
        <w:t>n dengan efektif, maka pendidik</w:t>
      </w:r>
      <w:r w:rsidRPr="002A3E5A">
        <w:rPr>
          <w:rFonts w:ascii="Times New Roman" w:hAnsi="Times New Roman" w:cs="Times New Roman"/>
          <w:sz w:val="24"/>
          <w:szCs w:val="24"/>
        </w:rPr>
        <w:t xml:space="preserve"> sebagai penanya sangat diperlukan sehingga berbagai jenis dan teknik bertanya</w:t>
      </w:r>
      <w:r>
        <w:rPr>
          <w:rFonts w:ascii="Times New Roman" w:hAnsi="Times New Roman" w:cs="Times New Roman"/>
          <w:sz w:val="24"/>
          <w:szCs w:val="24"/>
        </w:rPr>
        <w:t xml:space="preserve"> perlu dikuasai oleh setiap pendidik</w:t>
      </w:r>
      <w:r w:rsidRPr="002A3E5A">
        <w:rPr>
          <w:rFonts w:ascii="Times New Roman" w:hAnsi="Times New Roman" w:cs="Times New Roman"/>
          <w:sz w:val="24"/>
          <w:szCs w:val="24"/>
        </w:rPr>
        <w:t>. Setiap pertanyaan pada dasarnya merupakan sebagian dari proses berpikir, yaitu mengembangkan potensi seluruh otak secara maksimal. Dalam proses berpikir peserta didik perlu diberikan kebebasan untuk mencoba sesuai dengan perkembangan kemampuan logika dan nalarnya.</w:t>
      </w:r>
      <w:r>
        <w:rPr>
          <w:rStyle w:val="FootnoteReference"/>
          <w:rFonts w:ascii="Times New Roman" w:hAnsi="Times New Roman" w:cs="Times New Roman"/>
          <w:sz w:val="24"/>
          <w:szCs w:val="24"/>
        </w:rPr>
        <w:footnoteReference w:id="26"/>
      </w:r>
    </w:p>
    <w:p w:rsidR="001230D4" w:rsidRDefault="001230D4" w:rsidP="001230D4">
      <w:pPr>
        <w:pStyle w:val="ListParagraph"/>
        <w:numPr>
          <w:ilvl w:val="0"/>
          <w:numId w:val="1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Langkah-Langkah Strategi Inkuiri</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cara umum Sanjaya </w:t>
      </w:r>
      <w:r w:rsidRPr="00A140C4">
        <w:rPr>
          <w:rFonts w:ascii="Times New Roman" w:hAnsi="Times New Roman" w:cs="Times New Roman"/>
          <w:sz w:val="24"/>
          <w:szCs w:val="24"/>
        </w:rPr>
        <w:t>mengemukakan bahwa p</w:t>
      </w:r>
      <w:r>
        <w:rPr>
          <w:rFonts w:ascii="Times New Roman" w:hAnsi="Times New Roman" w:cs="Times New Roman"/>
          <w:sz w:val="24"/>
          <w:szCs w:val="24"/>
        </w:rPr>
        <w:t>roses pembelajaran dengan mengg</w:t>
      </w:r>
      <w:r w:rsidRPr="00A140C4">
        <w:rPr>
          <w:rFonts w:ascii="Times New Roman" w:hAnsi="Times New Roman" w:cs="Times New Roman"/>
          <w:sz w:val="24"/>
          <w:szCs w:val="24"/>
        </w:rPr>
        <w:t>anakan strategi pembelajaran inkuiri dapat mengikuti l</w:t>
      </w:r>
      <w:r>
        <w:rPr>
          <w:rFonts w:ascii="Times New Roman" w:hAnsi="Times New Roman" w:cs="Times New Roman"/>
          <w:sz w:val="24"/>
          <w:szCs w:val="24"/>
        </w:rPr>
        <w:t>angkah-langkah sebagai berikut:</w:t>
      </w:r>
    </w:p>
    <w:p w:rsidR="00BA3FB3" w:rsidRDefault="00BA3FB3" w:rsidP="001230D4">
      <w:pPr>
        <w:pStyle w:val="ListParagraph"/>
        <w:spacing w:after="0" w:line="480" w:lineRule="auto"/>
        <w:ind w:left="1440" w:firstLine="720"/>
        <w:jc w:val="both"/>
        <w:rPr>
          <w:rFonts w:ascii="Times New Roman" w:hAnsi="Times New Roman" w:cs="Times New Roman"/>
          <w:sz w:val="24"/>
          <w:szCs w:val="24"/>
        </w:rPr>
      </w:pPr>
    </w:p>
    <w:p w:rsidR="001230D4" w:rsidRDefault="001230D4" w:rsidP="001230D4">
      <w:pPr>
        <w:pStyle w:val="ListParagraph"/>
        <w:numPr>
          <w:ilvl w:val="0"/>
          <w:numId w:val="15"/>
        </w:numPr>
        <w:spacing w:after="0" w:line="480" w:lineRule="auto"/>
        <w:jc w:val="both"/>
        <w:rPr>
          <w:rFonts w:ascii="Times New Roman" w:hAnsi="Times New Roman" w:cs="Times New Roman"/>
          <w:sz w:val="24"/>
          <w:szCs w:val="24"/>
        </w:rPr>
      </w:pPr>
      <w:r w:rsidRPr="00A140C4">
        <w:rPr>
          <w:rFonts w:ascii="Times New Roman" w:hAnsi="Times New Roman" w:cs="Times New Roman"/>
          <w:sz w:val="24"/>
          <w:szCs w:val="24"/>
        </w:rPr>
        <w:lastRenderedPageBreak/>
        <w:t xml:space="preserve">Orientasi </w:t>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Pada langkah ini pendidik</w:t>
      </w:r>
      <w:r w:rsidRPr="00392087">
        <w:rPr>
          <w:rFonts w:ascii="Times New Roman" w:hAnsi="Times New Roman" w:cs="Times New Roman"/>
          <w:sz w:val="24"/>
          <w:szCs w:val="24"/>
        </w:rPr>
        <w:t xml:space="preserve"> mengajak siswa untuk berfikir dalam menyelesaikan suatu permasalahan deng</w:t>
      </w:r>
      <w:r>
        <w:rPr>
          <w:rFonts w:ascii="Times New Roman" w:hAnsi="Times New Roman" w:cs="Times New Roman"/>
          <w:sz w:val="24"/>
          <w:szCs w:val="24"/>
        </w:rPr>
        <w:t>an mengajak dan merangsang peserta didik</w:t>
      </w:r>
      <w:r w:rsidRPr="00392087">
        <w:rPr>
          <w:rFonts w:ascii="Times New Roman" w:hAnsi="Times New Roman" w:cs="Times New Roman"/>
          <w:sz w:val="24"/>
          <w:szCs w:val="24"/>
        </w:rPr>
        <w:t xml:space="preserve"> dengan sesuatu yang membuatnya te</w:t>
      </w:r>
      <w:r>
        <w:rPr>
          <w:rFonts w:ascii="Times New Roman" w:hAnsi="Times New Roman" w:cs="Times New Roman"/>
          <w:sz w:val="24"/>
          <w:szCs w:val="24"/>
        </w:rPr>
        <w:t>rtarik dan termotivasi dalam menca</w:t>
      </w:r>
      <w:r w:rsidRPr="00392087">
        <w:rPr>
          <w:rFonts w:ascii="Times New Roman" w:hAnsi="Times New Roman" w:cs="Times New Roman"/>
          <w:sz w:val="24"/>
          <w:szCs w:val="24"/>
        </w:rPr>
        <w:t>ri dan menyelesaikan permasalahan tersebut.</w:t>
      </w:r>
      <w:r>
        <w:rPr>
          <w:rStyle w:val="FootnoteReference"/>
          <w:rFonts w:ascii="Times New Roman" w:hAnsi="Times New Roman" w:cs="Times New Roman"/>
          <w:sz w:val="24"/>
          <w:szCs w:val="24"/>
        </w:rPr>
        <w:footnoteReference w:id="27"/>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A140C4">
        <w:rPr>
          <w:rFonts w:ascii="Times New Roman" w:hAnsi="Times New Roman" w:cs="Times New Roman"/>
          <w:sz w:val="24"/>
          <w:szCs w:val="24"/>
        </w:rPr>
        <w:t>Beberapa hal yang dapat dilakukan dalam tahapan orientasi ini adalah</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8"/>
      </w:r>
    </w:p>
    <w:p w:rsidR="001230D4" w:rsidRDefault="001230D4" w:rsidP="001230D4">
      <w:pPr>
        <w:pStyle w:val="ListParagraph"/>
        <w:numPr>
          <w:ilvl w:val="0"/>
          <w:numId w:val="16"/>
        </w:numPr>
        <w:spacing w:after="0" w:line="480" w:lineRule="auto"/>
        <w:jc w:val="both"/>
        <w:rPr>
          <w:rFonts w:ascii="Times New Roman" w:hAnsi="Times New Roman" w:cs="Times New Roman"/>
          <w:sz w:val="24"/>
          <w:szCs w:val="24"/>
        </w:rPr>
      </w:pPr>
      <w:r w:rsidRPr="00755FF2">
        <w:rPr>
          <w:rFonts w:ascii="Times New Roman" w:hAnsi="Times New Roman" w:cs="Times New Roman"/>
          <w:sz w:val="24"/>
          <w:szCs w:val="24"/>
        </w:rPr>
        <w:t>Menjelaskan topik, tujuan, dan hasil belajar yang diharapk</w:t>
      </w:r>
      <w:r>
        <w:rPr>
          <w:rFonts w:ascii="Times New Roman" w:hAnsi="Times New Roman" w:cs="Times New Roman"/>
          <w:sz w:val="24"/>
          <w:szCs w:val="24"/>
        </w:rPr>
        <w:t>an dapat dicapai oleh siswa.</w:t>
      </w:r>
    </w:p>
    <w:p w:rsidR="001230D4" w:rsidRDefault="001230D4" w:rsidP="001230D4">
      <w:pPr>
        <w:pStyle w:val="ListParagraph"/>
        <w:numPr>
          <w:ilvl w:val="0"/>
          <w:numId w:val="16"/>
        </w:numPr>
        <w:spacing w:after="0" w:line="480" w:lineRule="auto"/>
        <w:jc w:val="both"/>
        <w:rPr>
          <w:rFonts w:ascii="Times New Roman" w:hAnsi="Times New Roman" w:cs="Times New Roman"/>
          <w:sz w:val="24"/>
          <w:szCs w:val="24"/>
        </w:rPr>
      </w:pPr>
      <w:r w:rsidRPr="00755FF2">
        <w:rPr>
          <w:rFonts w:ascii="Times New Roman" w:hAnsi="Times New Roman" w:cs="Times New Roman"/>
          <w:sz w:val="24"/>
          <w:szCs w:val="24"/>
        </w:rPr>
        <w:t>Menjelaskan pokok-pokok kegiatan yang harus dilakuakn oleh siswa untuk mencapai tujuan. Pada tahap ini dijelaskan langkah-langkah inkuiri serta tujuan setiap langkah, mulai dari langkah merumuskan masalah sampai d</w:t>
      </w:r>
      <w:r>
        <w:rPr>
          <w:rFonts w:ascii="Times New Roman" w:hAnsi="Times New Roman" w:cs="Times New Roman"/>
          <w:sz w:val="24"/>
          <w:szCs w:val="24"/>
        </w:rPr>
        <w:t>engan merumuskan kesimpulan.</w:t>
      </w:r>
    </w:p>
    <w:p w:rsidR="001230D4" w:rsidRDefault="001230D4" w:rsidP="001230D4">
      <w:pPr>
        <w:pStyle w:val="ListParagraph"/>
        <w:numPr>
          <w:ilvl w:val="0"/>
          <w:numId w:val="16"/>
        </w:numPr>
        <w:spacing w:after="0" w:line="480" w:lineRule="auto"/>
        <w:jc w:val="both"/>
        <w:rPr>
          <w:rFonts w:ascii="Times New Roman" w:hAnsi="Times New Roman" w:cs="Times New Roman"/>
          <w:sz w:val="24"/>
          <w:szCs w:val="24"/>
        </w:rPr>
      </w:pPr>
      <w:r w:rsidRPr="00755FF2">
        <w:rPr>
          <w:rFonts w:ascii="Times New Roman" w:hAnsi="Times New Roman" w:cs="Times New Roman"/>
          <w:sz w:val="24"/>
          <w:szCs w:val="24"/>
        </w:rPr>
        <w:t>Menjelaskan pentingnya topik dan kegiatan belajar. Hal ini dilakukan dalam rangka m</w:t>
      </w:r>
      <w:r>
        <w:rPr>
          <w:rFonts w:ascii="Times New Roman" w:hAnsi="Times New Roman" w:cs="Times New Roman"/>
          <w:sz w:val="24"/>
          <w:szCs w:val="24"/>
        </w:rPr>
        <w:t>emberikan motivasi belajar peserta didik.</w:t>
      </w:r>
    </w:p>
    <w:p w:rsidR="001230D4" w:rsidRPr="00BE3168" w:rsidRDefault="001230D4" w:rsidP="001230D4">
      <w:pPr>
        <w:pStyle w:val="ListParagraph"/>
        <w:numPr>
          <w:ilvl w:val="0"/>
          <w:numId w:val="15"/>
        </w:numPr>
        <w:spacing w:after="0" w:line="480" w:lineRule="auto"/>
        <w:jc w:val="both"/>
        <w:rPr>
          <w:rFonts w:ascii="Times New Roman" w:hAnsi="Times New Roman" w:cs="Times New Roman"/>
          <w:sz w:val="24"/>
          <w:szCs w:val="24"/>
        </w:rPr>
      </w:pPr>
      <w:r w:rsidRPr="00755FF2">
        <w:rPr>
          <w:rFonts w:ascii="Times New Roman" w:hAnsi="Times New Roman" w:cs="Times New Roman"/>
          <w:sz w:val="24"/>
          <w:szCs w:val="24"/>
        </w:rPr>
        <w:t>Merumuskan Masalah</w:t>
      </w:r>
    </w:p>
    <w:p w:rsidR="001230D4" w:rsidRPr="00BE3168" w:rsidRDefault="001230D4" w:rsidP="001230D4">
      <w:pPr>
        <w:pStyle w:val="ListParagraph"/>
        <w:spacing w:after="0" w:line="480" w:lineRule="auto"/>
        <w:ind w:left="1800" w:firstLine="360"/>
        <w:jc w:val="both"/>
        <w:rPr>
          <w:rFonts w:ascii="Times New Roman" w:hAnsi="Times New Roman" w:cs="Times New Roman"/>
          <w:sz w:val="24"/>
          <w:szCs w:val="24"/>
        </w:rPr>
      </w:pPr>
      <w:r w:rsidRPr="00BE3168">
        <w:rPr>
          <w:rFonts w:ascii="Times New Roman" w:hAnsi="Times New Roman" w:cs="Times New Roman"/>
          <w:sz w:val="24"/>
          <w:szCs w:val="24"/>
        </w:rPr>
        <w:t xml:space="preserve">Pada tahapan selanjutnya, guru membawa siswa terhadap persoalan-persoalan yang mengandung unsur teka-teki, hal ini </w:t>
      </w:r>
      <w:r w:rsidRPr="00BE3168">
        <w:rPr>
          <w:rFonts w:ascii="Times New Roman" w:hAnsi="Times New Roman" w:cs="Times New Roman"/>
          <w:sz w:val="24"/>
          <w:szCs w:val="24"/>
        </w:rPr>
        <w:lastRenderedPageBreak/>
        <w:t>diharapakan dapat menimbulkan tantangan kepada siswa sehingga dapat termotivasi untuk menyelesaikan permasalahan yang dihadapi</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9"/>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755FF2">
        <w:rPr>
          <w:rFonts w:ascii="Times New Roman" w:hAnsi="Times New Roman" w:cs="Times New Roman"/>
          <w:sz w:val="24"/>
          <w:szCs w:val="24"/>
        </w:rPr>
        <w:t>Be</w:t>
      </w:r>
      <w:r>
        <w:rPr>
          <w:rFonts w:ascii="Times New Roman" w:hAnsi="Times New Roman" w:cs="Times New Roman"/>
          <w:sz w:val="24"/>
          <w:szCs w:val="24"/>
        </w:rPr>
        <w:t>berapa hal yang harus diperhati</w:t>
      </w:r>
      <w:r w:rsidRPr="00755FF2">
        <w:rPr>
          <w:rFonts w:ascii="Times New Roman" w:hAnsi="Times New Roman" w:cs="Times New Roman"/>
          <w:sz w:val="24"/>
          <w:szCs w:val="24"/>
        </w:rPr>
        <w:t>kan dalam merumuskan masalah, diantarany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0"/>
      </w:r>
    </w:p>
    <w:p w:rsidR="001230D4" w:rsidRDefault="001230D4" w:rsidP="001230D4">
      <w:pPr>
        <w:pStyle w:val="ListParagraph"/>
        <w:numPr>
          <w:ilvl w:val="0"/>
          <w:numId w:val="1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asalah hendaknya dirumuskan sendiri oleh peserta didik. Peserta didik</w:t>
      </w:r>
      <w:r w:rsidRPr="00755FF2">
        <w:rPr>
          <w:rFonts w:ascii="Times New Roman" w:hAnsi="Times New Roman" w:cs="Times New Roman"/>
          <w:sz w:val="24"/>
          <w:szCs w:val="24"/>
        </w:rPr>
        <w:t xml:space="preserve"> akan memiliki</w:t>
      </w:r>
      <w:r>
        <w:rPr>
          <w:rFonts w:ascii="Times New Roman" w:hAnsi="Times New Roman" w:cs="Times New Roman"/>
          <w:sz w:val="24"/>
          <w:szCs w:val="24"/>
        </w:rPr>
        <w:t xml:space="preserve"> </w:t>
      </w:r>
      <w:r w:rsidRPr="00BE3168">
        <w:rPr>
          <w:rFonts w:ascii="Times New Roman" w:hAnsi="Times New Roman" w:cs="Times New Roman"/>
          <w:sz w:val="24"/>
          <w:szCs w:val="24"/>
        </w:rPr>
        <w:t>motivasi belajar yang tinggi manakala dilibatkan dalam merumuskan masalah yang hend</w:t>
      </w:r>
      <w:r>
        <w:rPr>
          <w:rFonts w:ascii="Times New Roman" w:hAnsi="Times New Roman" w:cs="Times New Roman"/>
          <w:sz w:val="24"/>
          <w:szCs w:val="24"/>
        </w:rPr>
        <w:t>ak dikaji. Dengan demikian, pendidik</w:t>
      </w:r>
      <w:r w:rsidRPr="00BE3168">
        <w:rPr>
          <w:rFonts w:ascii="Times New Roman" w:hAnsi="Times New Roman" w:cs="Times New Roman"/>
          <w:sz w:val="24"/>
          <w:szCs w:val="24"/>
        </w:rPr>
        <w:t xml:space="preserve"> sebaiknya tidak merumuskan se</w:t>
      </w:r>
      <w:r>
        <w:rPr>
          <w:rFonts w:ascii="Times New Roman" w:hAnsi="Times New Roman" w:cs="Times New Roman"/>
          <w:sz w:val="24"/>
          <w:szCs w:val="24"/>
        </w:rPr>
        <w:t>ndiri masalah pembelajaran, pendidik</w:t>
      </w:r>
      <w:r w:rsidRPr="00BE3168">
        <w:rPr>
          <w:rFonts w:ascii="Times New Roman" w:hAnsi="Times New Roman" w:cs="Times New Roman"/>
          <w:sz w:val="24"/>
          <w:szCs w:val="24"/>
        </w:rPr>
        <w:t xml:space="preserve"> hanya memberikan topik yang akan dipelajari, sedangkan bagaimana rumusan masalah yang sesuai dengan topik yang telah ditentukan s</w:t>
      </w:r>
      <w:r>
        <w:rPr>
          <w:rFonts w:ascii="Times New Roman" w:hAnsi="Times New Roman" w:cs="Times New Roman"/>
          <w:sz w:val="24"/>
          <w:szCs w:val="24"/>
        </w:rPr>
        <w:t>ebaiknya diserahkan kepada peserta didik.</w:t>
      </w:r>
    </w:p>
    <w:p w:rsidR="001230D4" w:rsidRDefault="001230D4" w:rsidP="001230D4">
      <w:pPr>
        <w:pStyle w:val="ListParagraph"/>
        <w:numPr>
          <w:ilvl w:val="0"/>
          <w:numId w:val="17"/>
        </w:numPr>
        <w:spacing w:after="0" w:line="480" w:lineRule="auto"/>
        <w:jc w:val="both"/>
        <w:rPr>
          <w:rFonts w:ascii="Times New Roman" w:hAnsi="Times New Roman" w:cs="Times New Roman"/>
          <w:sz w:val="24"/>
          <w:szCs w:val="24"/>
        </w:rPr>
      </w:pPr>
      <w:r w:rsidRPr="00BE3168">
        <w:rPr>
          <w:rFonts w:ascii="Times New Roman" w:hAnsi="Times New Roman" w:cs="Times New Roman"/>
          <w:sz w:val="24"/>
          <w:szCs w:val="24"/>
        </w:rPr>
        <w:t>Masalah yang dikaji adalah masalah yang mengandung teka teki yan</w:t>
      </w:r>
      <w:r>
        <w:rPr>
          <w:rFonts w:ascii="Times New Roman" w:hAnsi="Times New Roman" w:cs="Times New Roman"/>
          <w:sz w:val="24"/>
          <w:szCs w:val="24"/>
        </w:rPr>
        <w:t>g jawabannya pasti. Artinya pendidik dapat mendorong agar peserta didik</w:t>
      </w:r>
      <w:r w:rsidRPr="00BE3168">
        <w:rPr>
          <w:rFonts w:ascii="Times New Roman" w:hAnsi="Times New Roman" w:cs="Times New Roman"/>
          <w:sz w:val="24"/>
          <w:szCs w:val="24"/>
        </w:rPr>
        <w:t xml:space="preserve"> dapat meru</w:t>
      </w:r>
      <w:r>
        <w:rPr>
          <w:rFonts w:ascii="Times New Roman" w:hAnsi="Times New Roman" w:cs="Times New Roman"/>
          <w:sz w:val="24"/>
          <w:szCs w:val="24"/>
        </w:rPr>
        <w:t>muskan masalah yang menurut pendidik</w:t>
      </w:r>
      <w:r w:rsidRPr="00BE3168">
        <w:rPr>
          <w:rFonts w:ascii="Times New Roman" w:hAnsi="Times New Roman" w:cs="Times New Roman"/>
          <w:sz w:val="24"/>
          <w:szCs w:val="24"/>
        </w:rPr>
        <w:t xml:space="preserve"> jawaban se</w:t>
      </w:r>
      <w:r>
        <w:rPr>
          <w:rFonts w:ascii="Times New Roman" w:hAnsi="Times New Roman" w:cs="Times New Roman"/>
          <w:sz w:val="24"/>
          <w:szCs w:val="24"/>
        </w:rPr>
        <w:t>benarnya sudah ada, tinggal peserta didik</w:t>
      </w:r>
      <w:r w:rsidRPr="00BE3168">
        <w:rPr>
          <w:rFonts w:ascii="Times New Roman" w:hAnsi="Times New Roman" w:cs="Times New Roman"/>
          <w:sz w:val="24"/>
          <w:szCs w:val="24"/>
        </w:rPr>
        <w:t xml:space="preserve"> mencari dan mendapat</w:t>
      </w:r>
      <w:r>
        <w:rPr>
          <w:rFonts w:ascii="Times New Roman" w:hAnsi="Times New Roman" w:cs="Times New Roman"/>
          <w:sz w:val="24"/>
          <w:szCs w:val="24"/>
        </w:rPr>
        <w:t>kan jawabannya secara pasti.</w:t>
      </w:r>
    </w:p>
    <w:p w:rsidR="001230D4" w:rsidRDefault="001230D4" w:rsidP="001230D4">
      <w:pPr>
        <w:pStyle w:val="ListParagraph"/>
        <w:numPr>
          <w:ilvl w:val="0"/>
          <w:numId w:val="17"/>
        </w:numPr>
        <w:spacing w:after="0" w:line="480" w:lineRule="auto"/>
        <w:jc w:val="both"/>
        <w:rPr>
          <w:rFonts w:ascii="Times New Roman" w:hAnsi="Times New Roman" w:cs="Times New Roman"/>
          <w:sz w:val="24"/>
          <w:szCs w:val="24"/>
        </w:rPr>
      </w:pPr>
      <w:r w:rsidRPr="00BE3168">
        <w:rPr>
          <w:rFonts w:ascii="Times New Roman" w:hAnsi="Times New Roman" w:cs="Times New Roman"/>
          <w:sz w:val="24"/>
          <w:szCs w:val="24"/>
        </w:rPr>
        <w:lastRenderedPageBreak/>
        <w:t>Konsep-konsep dalam masalah adalah konsep-konsep yang sudah diketahui terlebih dahulu oleh siswa. Artinya sebelum masalah itu dikaji lebih j</w:t>
      </w:r>
      <w:r>
        <w:rPr>
          <w:rFonts w:ascii="Times New Roman" w:hAnsi="Times New Roman" w:cs="Times New Roman"/>
          <w:sz w:val="24"/>
          <w:szCs w:val="24"/>
        </w:rPr>
        <w:t>auh melalui proses inkuiri, pendidik</w:t>
      </w:r>
      <w:r w:rsidRPr="00BE3168">
        <w:rPr>
          <w:rFonts w:ascii="Times New Roman" w:hAnsi="Times New Roman" w:cs="Times New Roman"/>
          <w:sz w:val="24"/>
          <w:szCs w:val="24"/>
        </w:rPr>
        <w:t xml:space="preserve"> perlu yakin terlebih dahulu bahwa </w:t>
      </w:r>
      <w:r>
        <w:rPr>
          <w:rFonts w:ascii="Times New Roman" w:hAnsi="Times New Roman" w:cs="Times New Roman"/>
          <w:sz w:val="24"/>
          <w:szCs w:val="24"/>
        </w:rPr>
        <w:t>peserta didik</w:t>
      </w:r>
      <w:r w:rsidRPr="00BE3168">
        <w:rPr>
          <w:rFonts w:ascii="Times New Roman" w:hAnsi="Times New Roman" w:cs="Times New Roman"/>
          <w:sz w:val="24"/>
          <w:szCs w:val="24"/>
        </w:rPr>
        <w:t xml:space="preserve"> sudah me</w:t>
      </w:r>
      <w:r>
        <w:rPr>
          <w:rFonts w:ascii="Times New Roman" w:hAnsi="Times New Roman" w:cs="Times New Roman"/>
          <w:sz w:val="24"/>
          <w:szCs w:val="24"/>
        </w:rPr>
        <w:t>miliki pemahaman tentang konsep-</w:t>
      </w:r>
      <w:r w:rsidRPr="00BE3168">
        <w:rPr>
          <w:rFonts w:ascii="Times New Roman" w:hAnsi="Times New Roman" w:cs="Times New Roman"/>
          <w:sz w:val="24"/>
          <w:szCs w:val="24"/>
        </w:rPr>
        <w:t xml:space="preserve">konsep yang ada dalam rumusan masalah. </w:t>
      </w:r>
    </w:p>
    <w:p w:rsidR="001230D4" w:rsidRDefault="001230D4" w:rsidP="001230D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umuskan Hipotesis</w:t>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F671DE">
        <w:rPr>
          <w:rFonts w:ascii="Times New Roman" w:hAnsi="Times New Roman" w:cs="Times New Roman"/>
          <w:sz w:val="24"/>
          <w:szCs w:val="24"/>
        </w:rPr>
        <w:t>Kemampuan atau potensi berfikir setiap individu sebenarnya sudah ada sejak lahir, hal ini dimulai dengan kemampuan individu untuk menebak atau mengira-ngira (berhipotesis) pada sebuah permasalahan. Agar dapat mengembangkan kemampuan berfikir siswa untuk menghasilkan sebuah hipotesis guru hendaknya memberikan beberapa pertanyaanyang dapat membuatsiswa dapat meraba-raba kepada tujuan pembelajaran tersebut sehingga mempermudah siswa untuk bisa berhipotesis sesuai nalar dan kemampuannya dalam berfiikir. Hal ini juga bagus untuk mengembangkan pola berfikir siswa dalam melaksanakan proses pembelajaran.</w:t>
      </w:r>
      <w:r>
        <w:rPr>
          <w:rStyle w:val="FootnoteReference"/>
          <w:rFonts w:ascii="Times New Roman" w:hAnsi="Times New Roman" w:cs="Times New Roman"/>
          <w:sz w:val="24"/>
          <w:szCs w:val="24"/>
        </w:rPr>
        <w:footnoteReference w:id="31"/>
      </w:r>
    </w:p>
    <w:p w:rsidR="001230D4" w:rsidRDefault="001230D4" w:rsidP="001230D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umpulkan Data</w:t>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FB2E20">
        <w:rPr>
          <w:rFonts w:ascii="Times New Roman" w:hAnsi="Times New Roman" w:cs="Times New Roman"/>
          <w:sz w:val="24"/>
          <w:szCs w:val="24"/>
        </w:rPr>
        <w:t xml:space="preserve">Mengumpulkan data adalah aktivitas menjaring informasi yang dibutuhkan untuk menguji hipotesis yang diajukan. Dalam strategi pembelajaran inkuiri, mengumpulkan data merupakan </w:t>
      </w:r>
      <w:r w:rsidRPr="00FB2E20">
        <w:rPr>
          <w:rFonts w:ascii="Times New Roman" w:hAnsi="Times New Roman" w:cs="Times New Roman"/>
          <w:sz w:val="24"/>
          <w:szCs w:val="24"/>
        </w:rPr>
        <w:lastRenderedPageBreak/>
        <w:t xml:space="preserve">proses mental yang sangat penting dalam pengembangan intelektal. Proses pengumpulan data bukan hanya memerlukan motivasi yang kuat dalam belajar, akan tetapi juga membutuhkan ketekunan dan kemampuan menggunakan potensi berpikirnya. Oleh sebab itu, tugas dan peran </w:t>
      </w:r>
      <w:r>
        <w:rPr>
          <w:rFonts w:ascii="Times New Roman" w:hAnsi="Times New Roman" w:cs="Times New Roman"/>
          <w:sz w:val="24"/>
          <w:szCs w:val="24"/>
        </w:rPr>
        <w:t xml:space="preserve">pendidik </w:t>
      </w:r>
      <w:r w:rsidRPr="00FB2E20">
        <w:rPr>
          <w:rFonts w:ascii="Times New Roman" w:hAnsi="Times New Roman" w:cs="Times New Roman"/>
          <w:sz w:val="24"/>
          <w:szCs w:val="24"/>
        </w:rPr>
        <w:t xml:space="preserve">dalam tahapan ini adalah mengajukan pertanyaan-pertanyaan yang dapat mendorong </w:t>
      </w:r>
      <w:r>
        <w:rPr>
          <w:rFonts w:ascii="Times New Roman" w:hAnsi="Times New Roman" w:cs="Times New Roman"/>
          <w:sz w:val="24"/>
          <w:szCs w:val="24"/>
        </w:rPr>
        <w:t xml:space="preserve">peserta didik </w:t>
      </w:r>
      <w:r w:rsidRPr="00FB2E20">
        <w:rPr>
          <w:rFonts w:ascii="Times New Roman" w:hAnsi="Times New Roman" w:cs="Times New Roman"/>
          <w:sz w:val="24"/>
          <w:szCs w:val="24"/>
        </w:rPr>
        <w:t>untuk berpikir mencari informasi yang dibutuhkan.</w:t>
      </w:r>
      <w:r>
        <w:rPr>
          <w:rStyle w:val="FootnoteReference"/>
          <w:rFonts w:ascii="Times New Roman" w:hAnsi="Times New Roman" w:cs="Times New Roman"/>
          <w:sz w:val="24"/>
          <w:szCs w:val="24"/>
        </w:rPr>
        <w:footnoteReference w:id="32"/>
      </w:r>
    </w:p>
    <w:p w:rsidR="001230D4" w:rsidRDefault="001230D4" w:rsidP="001230D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uji Hipotesis</w:t>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FB2E20">
        <w:rPr>
          <w:rFonts w:ascii="Times New Roman" w:hAnsi="Times New Roman" w:cs="Times New Roman"/>
          <w:sz w:val="24"/>
          <w:szCs w:val="24"/>
        </w:rPr>
        <w:t>Menguji hipotesis adalah proses menentukan jawaban yang dianggap diterima sesuai dengan data dan informasi yang diperoleh berdasarkan pengumpulan data. Yang terpenting dalam menguji hipotesis adalah mencari tingkat keyakinan siswa atau jawaban yang diberik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3"/>
      </w:r>
    </w:p>
    <w:p w:rsidR="001230D4" w:rsidRDefault="001230D4" w:rsidP="001230D4">
      <w:pPr>
        <w:pStyle w:val="ListParagraph"/>
        <w:numPr>
          <w:ilvl w:val="0"/>
          <w:numId w:val="1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rumuskan Kesimpulan</w:t>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350578">
        <w:rPr>
          <w:rFonts w:ascii="Times New Roman" w:hAnsi="Times New Roman" w:cs="Times New Roman"/>
          <w:sz w:val="24"/>
          <w:szCs w:val="24"/>
        </w:rPr>
        <w:t>Langkah yang terakhir yakni mengajak siswa untuk mampu mendeskripsikan seluruh hasil temuannya yang berlandaskan kepada hasil dari pengujian hipotesisnya secara ringkas.</w:t>
      </w:r>
      <w:r>
        <w:rPr>
          <w:rStyle w:val="FootnoteReference"/>
          <w:rFonts w:ascii="Times New Roman" w:hAnsi="Times New Roman" w:cs="Times New Roman"/>
          <w:sz w:val="24"/>
          <w:szCs w:val="24"/>
        </w:rPr>
        <w:footnoteReference w:id="34"/>
      </w:r>
    </w:p>
    <w:p w:rsidR="00B66C85" w:rsidRDefault="00B66C85" w:rsidP="001230D4">
      <w:pPr>
        <w:pStyle w:val="ListParagraph"/>
        <w:spacing w:after="0" w:line="480" w:lineRule="auto"/>
        <w:ind w:left="1800" w:firstLine="360"/>
        <w:jc w:val="both"/>
        <w:rPr>
          <w:rFonts w:ascii="Times New Roman" w:hAnsi="Times New Roman" w:cs="Times New Roman"/>
          <w:sz w:val="24"/>
          <w:szCs w:val="24"/>
        </w:rPr>
      </w:pPr>
    </w:p>
    <w:p w:rsidR="00BA3FB3" w:rsidRDefault="00BA3FB3" w:rsidP="001230D4">
      <w:pPr>
        <w:pStyle w:val="ListParagraph"/>
        <w:spacing w:after="0" w:line="480" w:lineRule="auto"/>
        <w:ind w:left="1800" w:firstLine="360"/>
        <w:jc w:val="both"/>
        <w:rPr>
          <w:rFonts w:ascii="Times New Roman" w:hAnsi="Times New Roman" w:cs="Times New Roman"/>
          <w:sz w:val="24"/>
          <w:szCs w:val="24"/>
        </w:rPr>
      </w:pPr>
    </w:p>
    <w:p w:rsidR="00BA3FB3" w:rsidRPr="00350578" w:rsidRDefault="00BA3FB3" w:rsidP="001230D4">
      <w:pPr>
        <w:pStyle w:val="ListParagraph"/>
        <w:spacing w:after="0" w:line="480" w:lineRule="auto"/>
        <w:ind w:left="1800" w:firstLine="360"/>
        <w:jc w:val="both"/>
        <w:rPr>
          <w:rFonts w:ascii="Times New Roman" w:hAnsi="Times New Roman" w:cs="Times New Roman"/>
          <w:sz w:val="24"/>
          <w:szCs w:val="24"/>
        </w:rPr>
      </w:pPr>
    </w:p>
    <w:p w:rsidR="001230D4" w:rsidRDefault="001230D4" w:rsidP="001230D4">
      <w:pPr>
        <w:pStyle w:val="ListParagraph"/>
        <w:numPr>
          <w:ilvl w:val="0"/>
          <w:numId w:val="10"/>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etode </w:t>
      </w:r>
      <w:r w:rsidRPr="00B56811">
        <w:rPr>
          <w:rFonts w:ascii="Times New Roman" w:hAnsi="Times New Roman" w:cs="Times New Roman"/>
          <w:b/>
          <w:i/>
          <w:sz w:val="24"/>
          <w:szCs w:val="24"/>
        </w:rPr>
        <w:t>Brainstorming</w:t>
      </w:r>
    </w:p>
    <w:p w:rsidR="001230D4" w:rsidRPr="00504B91" w:rsidRDefault="001230D4" w:rsidP="001230D4">
      <w:pPr>
        <w:pStyle w:val="ListParagraph"/>
        <w:numPr>
          <w:ilvl w:val="0"/>
          <w:numId w:val="1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engertian Metode </w:t>
      </w:r>
      <w:r w:rsidRPr="00D53280">
        <w:rPr>
          <w:rFonts w:ascii="Times New Roman" w:hAnsi="Times New Roman" w:cs="Times New Roman"/>
          <w:b/>
          <w:i/>
          <w:sz w:val="24"/>
          <w:szCs w:val="24"/>
        </w:rPr>
        <w:t>Brainstorming</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7A7125">
        <w:rPr>
          <w:rFonts w:ascii="Times New Roman" w:hAnsi="Times New Roman" w:cs="Times New Roman"/>
          <w:sz w:val="24"/>
          <w:szCs w:val="24"/>
        </w:rPr>
        <w:t xml:space="preserve">Istilah </w:t>
      </w:r>
      <w:r w:rsidRPr="00672B46">
        <w:rPr>
          <w:rFonts w:ascii="Times New Roman" w:hAnsi="Times New Roman" w:cs="Times New Roman"/>
          <w:i/>
          <w:sz w:val="24"/>
          <w:szCs w:val="24"/>
        </w:rPr>
        <w:t>Brainstorming</w:t>
      </w:r>
      <w:r w:rsidRPr="007A7125">
        <w:rPr>
          <w:rFonts w:ascii="Times New Roman" w:hAnsi="Times New Roman" w:cs="Times New Roman"/>
          <w:sz w:val="24"/>
          <w:szCs w:val="24"/>
        </w:rPr>
        <w:t xml:space="preserve"> mengacu pada penggalian ide berdasarkan kreativitas berpikir manusia. Peserta diskusi bebas menyampaikan pendapat tanpa rasa takut terhadap kritik dan penilaian sebab selama tahap pengumpulan ide semua gagasan akan ditampung tanpa terkecuali. Dalam prosesnya, tidak boleh dilangsungkan perdebatan atau diberikan kritik terhadap suatu ide yang dilontarkan. </w:t>
      </w:r>
      <w:r w:rsidRPr="00672B46">
        <w:rPr>
          <w:rFonts w:ascii="Times New Roman" w:hAnsi="Times New Roman" w:cs="Times New Roman"/>
          <w:i/>
          <w:sz w:val="24"/>
          <w:szCs w:val="24"/>
        </w:rPr>
        <w:t>Brainstorming</w:t>
      </w:r>
      <w:r w:rsidRPr="007A7125">
        <w:rPr>
          <w:rFonts w:ascii="Times New Roman" w:hAnsi="Times New Roman" w:cs="Times New Roman"/>
          <w:sz w:val="24"/>
          <w:szCs w:val="24"/>
        </w:rPr>
        <w:t xml:space="preserve"> dalam hal ini dianggap sebagai metode pembelajaran.</w:t>
      </w:r>
      <w:r>
        <w:rPr>
          <w:rStyle w:val="FootnoteReference"/>
          <w:rFonts w:ascii="Times New Roman" w:hAnsi="Times New Roman" w:cs="Times New Roman"/>
          <w:sz w:val="24"/>
          <w:szCs w:val="24"/>
        </w:rPr>
        <w:footnoteReference w:id="35"/>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672B46">
        <w:rPr>
          <w:rFonts w:ascii="Times New Roman" w:hAnsi="Times New Roman" w:cs="Times New Roman"/>
          <w:sz w:val="24"/>
          <w:szCs w:val="24"/>
        </w:rPr>
        <w:t xml:space="preserve">Para ahli mengemukakan bahwa metode </w:t>
      </w:r>
      <w:r w:rsidRPr="00672B46">
        <w:rPr>
          <w:rFonts w:ascii="Times New Roman" w:hAnsi="Times New Roman" w:cs="Times New Roman"/>
          <w:i/>
          <w:sz w:val="24"/>
          <w:szCs w:val="24"/>
        </w:rPr>
        <w:t>brainstorming</w:t>
      </w:r>
      <w:r w:rsidRPr="00672B46">
        <w:rPr>
          <w:rFonts w:ascii="Times New Roman" w:hAnsi="Times New Roman" w:cs="Times New Roman"/>
          <w:sz w:val="24"/>
          <w:szCs w:val="24"/>
        </w:rPr>
        <w:t xml:space="preserve"> (sumbang saran) merupakan suatu bentuk metode diskusi guna menghimpun ide/gagasan, pendapat, informasi, pengetahuan, pengalaman, dari semua peserta didik. Metode </w:t>
      </w:r>
      <w:r w:rsidRPr="001F5984">
        <w:rPr>
          <w:rFonts w:ascii="Times New Roman" w:hAnsi="Times New Roman" w:cs="Times New Roman"/>
          <w:i/>
          <w:sz w:val="24"/>
          <w:szCs w:val="24"/>
        </w:rPr>
        <w:t>brainstorming</w:t>
      </w:r>
      <w:r w:rsidRPr="00672B46">
        <w:rPr>
          <w:rFonts w:ascii="Times New Roman" w:hAnsi="Times New Roman" w:cs="Times New Roman"/>
          <w:sz w:val="24"/>
          <w:szCs w:val="24"/>
        </w:rPr>
        <w:t xml:space="preserve"> mendorong siswa untuk mengembangkan dan mengemukakan sebanyak mungkin gagasan untuk memecahkan masalah.</w:t>
      </w:r>
      <w:r>
        <w:rPr>
          <w:rStyle w:val="FootnoteReference"/>
          <w:rFonts w:ascii="Times New Roman" w:hAnsi="Times New Roman" w:cs="Times New Roman"/>
          <w:sz w:val="24"/>
          <w:szCs w:val="24"/>
        </w:rPr>
        <w:footnoteReference w:id="36"/>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itu, Rostiyah mengungkapkan pendapatnya bahwa </w:t>
      </w:r>
      <w:r w:rsidRPr="00672B46">
        <w:rPr>
          <w:rFonts w:ascii="Times New Roman" w:hAnsi="Times New Roman" w:cs="Times New Roman"/>
          <w:i/>
          <w:sz w:val="24"/>
          <w:szCs w:val="24"/>
        </w:rPr>
        <w:t>brainstorming</w:t>
      </w:r>
      <w:r w:rsidRPr="00672B46">
        <w:rPr>
          <w:rFonts w:ascii="Times New Roman" w:hAnsi="Times New Roman" w:cs="Times New Roman"/>
          <w:sz w:val="24"/>
          <w:szCs w:val="24"/>
        </w:rPr>
        <w:t xml:space="preserve"> (sumbang saran) adalah suatu metode atau suatu cara mengajar yang dilakukan oleh guru di dalam kelas Ialah dengan melontarkan suatu masalah ke kelas oleh guru, kemudian </w:t>
      </w:r>
      <w:r w:rsidRPr="00672B46">
        <w:rPr>
          <w:rFonts w:ascii="Times New Roman" w:hAnsi="Times New Roman" w:cs="Times New Roman"/>
          <w:sz w:val="24"/>
          <w:szCs w:val="24"/>
        </w:rPr>
        <w:lastRenderedPageBreak/>
        <w:t>siswa menjawab atau menyatakan pendapat, atau komentar sehingga mungkin masalah tersebut berkembang menjadi masalah baru, atau dapat pula diartikan sebagai suatu cara untuk mendapatkan banyak ide dari sekelompok manusia dalam waktu yang singkat.</w:t>
      </w:r>
      <w:r>
        <w:rPr>
          <w:rStyle w:val="FootnoteReference"/>
          <w:rFonts w:ascii="Times New Roman" w:hAnsi="Times New Roman" w:cs="Times New Roman"/>
          <w:sz w:val="24"/>
          <w:szCs w:val="24"/>
        </w:rPr>
        <w:footnoteReference w:id="37"/>
      </w:r>
    </w:p>
    <w:p w:rsidR="001230D4" w:rsidRPr="003B74EB" w:rsidRDefault="001230D4" w:rsidP="001230D4">
      <w:pPr>
        <w:pStyle w:val="ListParagraph"/>
        <w:spacing w:after="0" w:line="480" w:lineRule="auto"/>
        <w:ind w:left="1440" w:firstLine="720"/>
        <w:jc w:val="both"/>
        <w:rPr>
          <w:rFonts w:ascii="Times New Roman" w:hAnsi="Times New Roman" w:cs="Times New Roman"/>
          <w:sz w:val="24"/>
          <w:szCs w:val="24"/>
        </w:rPr>
      </w:pPr>
      <w:r w:rsidRPr="003B74EB">
        <w:rPr>
          <w:rFonts w:ascii="Times New Roman" w:hAnsi="Times New Roman" w:cs="Times New Roman"/>
          <w:sz w:val="24"/>
          <w:szCs w:val="24"/>
        </w:rPr>
        <w:t xml:space="preserve">Sutikno mengungkapkan bahwa metode </w:t>
      </w:r>
      <w:r w:rsidRPr="001F5984">
        <w:rPr>
          <w:rFonts w:ascii="Times New Roman" w:hAnsi="Times New Roman" w:cs="Times New Roman"/>
          <w:i/>
          <w:sz w:val="24"/>
          <w:szCs w:val="24"/>
        </w:rPr>
        <w:t>brainstorming</w:t>
      </w:r>
      <w:r w:rsidRPr="003B74EB">
        <w:rPr>
          <w:rFonts w:ascii="Times New Roman" w:hAnsi="Times New Roman" w:cs="Times New Roman"/>
          <w:sz w:val="24"/>
          <w:szCs w:val="24"/>
        </w:rPr>
        <w:t xml:space="preserve"> merupakan suatu bentuk diskusi dalam rangka menghimpun gagasan, pendapat, informasi, pengetahuan, pengalaman, dari semua peserta. Berbeda dengan diskusi, dimana gagasan dari seseorang dapat ditanggapi (didukung, dilengkapi, dikurangi, atau tidak disepakati) oleh peserta lain, pada penggunaan metode </w:t>
      </w:r>
      <w:r w:rsidRPr="001F5984">
        <w:rPr>
          <w:rFonts w:ascii="Times New Roman" w:hAnsi="Times New Roman" w:cs="Times New Roman"/>
          <w:i/>
          <w:sz w:val="24"/>
          <w:szCs w:val="24"/>
        </w:rPr>
        <w:t>Brainstorming</w:t>
      </w:r>
      <w:r w:rsidRPr="003B74EB">
        <w:rPr>
          <w:rFonts w:ascii="Times New Roman" w:hAnsi="Times New Roman" w:cs="Times New Roman"/>
          <w:sz w:val="24"/>
          <w:szCs w:val="24"/>
        </w:rPr>
        <w:t xml:space="preserve"> pendapat orang lain tidak untuk ditanggapi.</w:t>
      </w:r>
      <w:r>
        <w:rPr>
          <w:rStyle w:val="FootnoteReference"/>
          <w:rFonts w:ascii="Times New Roman" w:hAnsi="Times New Roman" w:cs="Times New Roman"/>
          <w:sz w:val="24"/>
          <w:szCs w:val="24"/>
        </w:rPr>
        <w:footnoteReference w:id="38"/>
      </w:r>
    </w:p>
    <w:p w:rsidR="001230D4" w:rsidRPr="003B74EB" w:rsidRDefault="001230D4" w:rsidP="001230D4">
      <w:pPr>
        <w:pStyle w:val="ListParagraph"/>
        <w:spacing w:after="0" w:line="480" w:lineRule="auto"/>
        <w:ind w:left="1440" w:firstLine="720"/>
        <w:jc w:val="both"/>
        <w:rPr>
          <w:rFonts w:ascii="Times New Roman" w:hAnsi="Times New Roman" w:cs="Times New Roman"/>
          <w:sz w:val="24"/>
          <w:szCs w:val="24"/>
        </w:rPr>
      </w:pPr>
      <w:r w:rsidRPr="003B74EB">
        <w:rPr>
          <w:rFonts w:ascii="Times New Roman" w:hAnsi="Times New Roman" w:cs="Times New Roman"/>
          <w:sz w:val="24"/>
          <w:szCs w:val="24"/>
        </w:rPr>
        <w:t xml:space="preserve">Lebih lanjut Morgan mengemukakan </w:t>
      </w:r>
      <w:r w:rsidRPr="001F5984">
        <w:rPr>
          <w:rFonts w:ascii="Times New Roman" w:hAnsi="Times New Roman" w:cs="Times New Roman"/>
          <w:i/>
          <w:sz w:val="24"/>
          <w:szCs w:val="24"/>
        </w:rPr>
        <w:t>brainstorming</w:t>
      </w:r>
      <w:r w:rsidRPr="003B74EB">
        <w:rPr>
          <w:rFonts w:ascii="Times New Roman" w:hAnsi="Times New Roman" w:cs="Times New Roman"/>
          <w:sz w:val="24"/>
          <w:szCs w:val="24"/>
        </w:rPr>
        <w:t xml:space="preserve"> adalah salah satu bentuk berpikir kreatif sehingga pertimbangan memberikan jalan untuk berinisiatif kreatif, anak didik didorong untuk mencurahkan semua ide yang timbul dari pikirannya dalam jangka waktu tertentu berkenaan dengan beberapa masalah, dan tidak diminta untuk menilainya selama curah pendapat berlangsung.</w:t>
      </w:r>
      <w:r>
        <w:rPr>
          <w:rStyle w:val="FootnoteReference"/>
          <w:rFonts w:ascii="Times New Roman" w:hAnsi="Times New Roman" w:cs="Times New Roman"/>
          <w:sz w:val="24"/>
          <w:szCs w:val="24"/>
        </w:rPr>
        <w:footnoteReference w:id="39"/>
      </w:r>
    </w:p>
    <w:p w:rsidR="001230D4" w:rsidRPr="00672B46" w:rsidRDefault="001230D4" w:rsidP="001230D4">
      <w:pPr>
        <w:pStyle w:val="ListParagraph"/>
        <w:spacing w:after="0" w:line="480" w:lineRule="auto"/>
        <w:ind w:left="1440" w:firstLine="720"/>
        <w:jc w:val="both"/>
        <w:rPr>
          <w:rFonts w:ascii="Times New Roman" w:hAnsi="Times New Roman" w:cs="Times New Roman"/>
          <w:sz w:val="24"/>
          <w:szCs w:val="24"/>
        </w:rPr>
      </w:pPr>
      <w:r w:rsidRPr="003B74EB">
        <w:rPr>
          <w:rFonts w:ascii="Times New Roman" w:hAnsi="Times New Roman" w:cs="Times New Roman"/>
          <w:sz w:val="24"/>
          <w:szCs w:val="24"/>
        </w:rPr>
        <w:lastRenderedPageBreak/>
        <w:t xml:space="preserve">Dengan demikian dapat disimpulkan bahwa metode </w:t>
      </w:r>
      <w:r w:rsidRPr="001F5984">
        <w:rPr>
          <w:rFonts w:ascii="Times New Roman" w:hAnsi="Times New Roman" w:cs="Times New Roman"/>
          <w:i/>
          <w:sz w:val="24"/>
          <w:szCs w:val="24"/>
        </w:rPr>
        <w:t>Brainstorming</w:t>
      </w:r>
      <w:r w:rsidRPr="003B74EB">
        <w:rPr>
          <w:rFonts w:ascii="Times New Roman" w:hAnsi="Times New Roman" w:cs="Times New Roman"/>
          <w:sz w:val="24"/>
          <w:szCs w:val="24"/>
        </w:rPr>
        <w:t xml:space="preserve"> adalah suatu bentuk diskusi dimana peserta didorong untuk menyatakan gagasan, pendapat, informasi, pengetahuan, pengalaman serta ide-ide mengenai suatu masalah tanpa adanya penilaian dari peserta lain.</w:t>
      </w:r>
      <w:r>
        <w:rPr>
          <w:rStyle w:val="FootnoteReference"/>
          <w:rFonts w:ascii="Times New Roman" w:hAnsi="Times New Roman" w:cs="Times New Roman"/>
          <w:sz w:val="24"/>
          <w:szCs w:val="24"/>
        </w:rPr>
        <w:footnoteReference w:id="40"/>
      </w:r>
    </w:p>
    <w:p w:rsidR="001230D4" w:rsidRPr="005220F7" w:rsidRDefault="001230D4" w:rsidP="001230D4">
      <w:pPr>
        <w:pStyle w:val="ListParagraph"/>
        <w:numPr>
          <w:ilvl w:val="0"/>
          <w:numId w:val="1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Aturan Dalam Metode </w:t>
      </w:r>
      <w:r w:rsidRPr="003B74EB">
        <w:rPr>
          <w:rFonts w:ascii="Times New Roman" w:hAnsi="Times New Roman" w:cs="Times New Roman"/>
          <w:b/>
          <w:i/>
          <w:sz w:val="24"/>
          <w:szCs w:val="24"/>
        </w:rPr>
        <w:t>Brainstorming</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Menurut Utami Munandar, </w:t>
      </w:r>
      <w:r w:rsidRPr="005220F7">
        <w:rPr>
          <w:rFonts w:ascii="Times New Roman" w:hAnsi="Times New Roman" w:cs="Times New Roman"/>
          <w:sz w:val="24"/>
          <w:szCs w:val="24"/>
        </w:rPr>
        <w:t xml:space="preserve">beberapa aturan yang harus diperhatikan pada metode </w:t>
      </w:r>
      <w:r w:rsidRPr="005220F7">
        <w:rPr>
          <w:rFonts w:ascii="Times New Roman" w:hAnsi="Times New Roman" w:cs="Times New Roman"/>
          <w:i/>
          <w:sz w:val="24"/>
          <w:szCs w:val="24"/>
        </w:rPr>
        <w:t>brainstorming</w:t>
      </w:r>
      <w:r>
        <w:rPr>
          <w:rFonts w:ascii="Times New Roman" w:hAnsi="Times New Roman" w:cs="Times New Roman"/>
          <w:sz w:val="24"/>
          <w:szCs w:val="24"/>
        </w:rPr>
        <w:t xml:space="preserve"> adalah:</w:t>
      </w:r>
      <w:r>
        <w:rPr>
          <w:rStyle w:val="FootnoteReference"/>
          <w:rFonts w:ascii="Times New Roman" w:hAnsi="Times New Roman" w:cs="Times New Roman"/>
          <w:sz w:val="24"/>
          <w:szCs w:val="24"/>
        </w:rPr>
        <w:footnoteReference w:id="41"/>
      </w:r>
    </w:p>
    <w:p w:rsidR="001230D4" w:rsidRDefault="001230D4" w:rsidP="001230D4">
      <w:pPr>
        <w:pStyle w:val="ListParagraph"/>
        <w:numPr>
          <w:ilvl w:val="0"/>
          <w:numId w:val="21"/>
        </w:numPr>
        <w:spacing w:after="0" w:line="480" w:lineRule="auto"/>
        <w:jc w:val="both"/>
        <w:rPr>
          <w:rFonts w:ascii="Times New Roman" w:hAnsi="Times New Roman" w:cs="Times New Roman"/>
          <w:sz w:val="24"/>
          <w:szCs w:val="24"/>
        </w:rPr>
      </w:pPr>
      <w:r w:rsidRPr="005220F7">
        <w:rPr>
          <w:rFonts w:ascii="Times New Roman" w:hAnsi="Times New Roman" w:cs="Times New Roman"/>
          <w:sz w:val="24"/>
          <w:szCs w:val="24"/>
        </w:rPr>
        <w:t>Kebebasan dalam memberikan gagasan anak tidak perlu merasa ragu-ragu untuk mengeluarkan gagasan apapun, yang aneh atau “yang lain dari yang lain”. Ia pun tidak perlu merasa terikat pada apa yang sudah berlaku sampai sekarang, pada ke</w:t>
      </w:r>
      <w:r>
        <w:rPr>
          <w:rFonts w:ascii="Times New Roman" w:hAnsi="Times New Roman" w:cs="Times New Roman"/>
          <w:sz w:val="24"/>
          <w:szCs w:val="24"/>
        </w:rPr>
        <w:t>biasaan-kebiasaan yang lama.</w:t>
      </w:r>
    </w:p>
    <w:p w:rsidR="001230D4" w:rsidRDefault="001230D4" w:rsidP="001230D4">
      <w:pPr>
        <w:pStyle w:val="ListParagraph"/>
        <w:numPr>
          <w:ilvl w:val="0"/>
          <w:numId w:val="21"/>
        </w:numPr>
        <w:spacing w:after="0" w:line="480" w:lineRule="auto"/>
        <w:jc w:val="both"/>
        <w:rPr>
          <w:rFonts w:ascii="Times New Roman" w:hAnsi="Times New Roman" w:cs="Times New Roman"/>
          <w:sz w:val="24"/>
          <w:szCs w:val="24"/>
        </w:rPr>
      </w:pPr>
      <w:r w:rsidRPr="005220F7">
        <w:rPr>
          <w:rFonts w:ascii="Times New Roman" w:hAnsi="Times New Roman" w:cs="Times New Roman"/>
          <w:sz w:val="24"/>
          <w:szCs w:val="24"/>
        </w:rPr>
        <w:t xml:space="preserve">Penekanan pada kuantitas pada teknik </w:t>
      </w:r>
      <w:r w:rsidRPr="005220F7">
        <w:rPr>
          <w:rFonts w:ascii="Times New Roman" w:hAnsi="Times New Roman" w:cs="Times New Roman"/>
          <w:i/>
          <w:sz w:val="24"/>
          <w:szCs w:val="24"/>
        </w:rPr>
        <w:t>brainstorming</w:t>
      </w:r>
      <w:r w:rsidRPr="005220F7">
        <w:rPr>
          <w:rFonts w:ascii="Times New Roman" w:hAnsi="Times New Roman" w:cs="Times New Roman"/>
          <w:sz w:val="24"/>
          <w:szCs w:val="24"/>
        </w:rPr>
        <w:t xml:space="preserve"> diinginkan gagasan-gagasan sebanyak mungkin, karena dengan makin banyaknya gagasan makin besar pula kemungkinan bahwa di antara gagasan-gagasan tersebut ada ya</w:t>
      </w:r>
      <w:r>
        <w:rPr>
          <w:rFonts w:ascii="Times New Roman" w:hAnsi="Times New Roman" w:cs="Times New Roman"/>
          <w:sz w:val="24"/>
          <w:szCs w:val="24"/>
        </w:rPr>
        <w:t>ng sangat baik dan orisinil.</w:t>
      </w:r>
    </w:p>
    <w:p w:rsidR="001230D4" w:rsidRDefault="001230D4" w:rsidP="001230D4">
      <w:pPr>
        <w:pStyle w:val="ListParagraph"/>
        <w:numPr>
          <w:ilvl w:val="0"/>
          <w:numId w:val="21"/>
        </w:numPr>
        <w:spacing w:after="0" w:line="480" w:lineRule="auto"/>
        <w:jc w:val="both"/>
        <w:rPr>
          <w:rFonts w:ascii="Times New Roman" w:hAnsi="Times New Roman" w:cs="Times New Roman"/>
          <w:sz w:val="24"/>
          <w:szCs w:val="24"/>
        </w:rPr>
      </w:pPr>
      <w:r w:rsidRPr="005220F7">
        <w:rPr>
          <w:rFonts w:ascii="Times New Roman" w:hAnsi="Times New Roman" w:cs="Times New Roman"/>
          <w:sz w:val="24"/>
          <w:szCs w:val="24"/>
        </w:rPr>
        <w:t xml:space="preserve">Kritik ditangguhkan selama tahap pengungkapan gagasan, kritik baik oleh anggota maupun oleh ketua tidak boleh dibenarkan. Kritik baru dapat dikemukakan setelah tahap pencetusan </w:t>
      </w:r>
      <w:r w:rsidRPr="005220F7">
        <w:rPr>
          <w:rFonts w:ascii="Times New Roman" w:hAnsi="Times New Roman" w:cs="Times New Roman"/>
          <w:sz w:val="24"/>
          <w:szCs w:val="24"/>
        </w:rPr>
        <w:lastRenderedPageBreak/>
        <w:t>gagasan selesai. Sesudah tahap ini ada tahap penilaian gagasan, di mana semua gagasan yang telah dicatat ditinjau satu pe</w:t>
      </w:r>
      <w:r>
        <w:rPr>
          <w:rFonts w:ascii="Times New Roman" w:hAnsi="Times New Roman" w:cs="Times New Roman"/>
          <w:sz w:val="24"/>
          <w:szCs w:val="24"/>
        </w:rPr>
        <w:t>r satu kemudian dipilih gagasan-gagasan yang terbaik.</w:t>
      </w:r>
    </w:p>
    <w:p w:rsidR="001230D4" w:rsidRDefault="001230D4" w:rsidP="001230D4">
      <w:pPr>
        <w:pStyle w:val="ListParagraph"/>
        <w:numPr>
          <w:ilvl w:val="0"/>
          <w:numId w:val="21"/>
        </w:numPr>
        <w:spacing w:after="0" w:line="480" w:lineRule="auto"/>
        <w:jc w:val="both"/>
        <w:rPr>
          <w:rFonts w:ascii="Times New Roman" w:hAnsi="Times New Roman" w:cs="Times New Roman"/>
          <w:sz w:val="24"/>
          <w:szCs w:val="24"/>
        </w:rPr>
      </w:pPr>
      <w:r w:rsidRPr="005220F7">
        <w:rPr>
          <w:rFonts w:ascii="Times New Roman" w:hAnsi="Times New Roman" w:cs="Times New Roman"/>
          <w:sz w:val="24"/>
          <w:szCs w:val="24"/>
        </w:rPr>
        <w:t>Kombinasi dan peningkatan gagasan siswa dapat menambahkan atau meneruskan gagasan-gagasan yang sebelumnya telah diungkapkan oleh siswa lain. Beberapa gagasan dapat digabung menjadi s</w:t>
      </w:r>
      <w:r>
        <w:rPr>
          <w:rFonts w:ascii="Times New Roman" w:hAnsi="Times New Roman" w:cs="Times New Roman"/>
          <w:sz w:val="24"/>
          <w:szCs w:val="24"/>
        </w:rPr>
        <w:t>atu gagasan yang lebih baik.</w:t>
      </w:r>
    </w:p>
    <w:p w:rsidR="001230D4" w:rsidRPr="00124C19" w:rsidRDefault="001230D4" w:rsidP="001230D4">
      <w:pPr>
        <w:pStyle w:val="ListParagraph"/>
        <w:numPr>
          <w:ilvl w:val="0"/>
          <w:numId w:val="21"/>
        </w:numPr>
        <w:spacing w:after="0" w:line="480" w:lineRule="auto"/>
        <w:jc w:val="both"/>
        <w:rPr>
          <w:rFonts w:ascii="Times New Roman" w:hAnsi="Times New Roman" w:cs="Times New Roman"/>
          <w:sz w:val="24"/>
          <w:szCs w:val="24"/>
        </w:rPr>
      </w:pPr>
      <w:r w:rsidRPr="005220F7">
        <w:rPr>
          <w:rFonts w:ascii="Times New Roman" w:hAnsi="Times New Roman" w:cs="Times New Roman"/>
          <w:sz w:val="24"/>
          <w:szCs w:val="24"/>
        </w:rPr>
        <w:t>Mengulang gagasan yang tampaknya sama tidak menjadi soal, karena dalam kenyataan mungkin gagasan-gagasan tersebut agak berbeda. Teguran bahwa gagasan itu sudah disampaikan sebelumnya akan</w:t>
      </w:r>
      <w:r>
        <w:rPr>
          <w:rFonts w:ascii="Times New Roman" w:hAnsi="Times New Roman" w:cs="Times New Roman"/>
          <w:sz w:val="24"/>
          <w:szCs w:val="24"/>
        </w:rPr>
        <w:t xml:space="preserve"> </w:t>
      </w:r>
      <w:r w:rsidRPr="004E2ACC">
        <w:rPr>
          <w:rFonts w:ascii="Times New Roman" w:hAnsi="Times New Roman" w:cs="Times New Roman"/>
          <w:sz w:val="24"/>
          <w:szCs w:val="24"/>
        </w:rPr>
        <w:t>menghambat spontanitas siswa dalam mengungkapkan gagasan. Lagi pula apabila memang ada gagasan-gagasan yang sama, pada tahap penilaian gagasan tersebut dapat dikeluarkan.</w:t>
      </w:r>
    </w:p>
    <w:p w:rsidR="001230D4" w:rsidRPr="00124C19" w:rsidRDefault="001230D4" w:rsidP="001230D4">
      <w:pPr>
        <w:pStyle w:val="ListParagraph"/>
        <w:numPr>
          <w:ilvl w:val="0"/>
          <w:numId w:val="12"/>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Langkah-Langkah Metode </w:t>
      </w:r>
      <w:r w:rsidRPr="00D53280">
        <w:rPr>
          <w:rFonts w:ascii="Times New Roman" w:hAnsi="Times New Roman" w:cs="Times New Roman"/>
          <w:b/>
          <w:i/>
          <w:sz w:val="24"/>
          <w:szCs w:val="24"/>
        </w:rPr>
        <w:t>Brainstorming</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nggunaan metode </w:t>
      </w:r>
      <w:r w:rsidRPr="00124C19">
        <w:rPr>
          <w:rFonts w:ascii="Times New Roman" w:hAnsi="Times New Roman" w:cs="Times New Roman"/>
          <w:sz w:val="24"/>
          <w:szCs w:val="24"/>
        </w:rPr>
        <w:t xml:space="preserve">brainstorming </w:t>
      </w:r>
      <w:r>
        <w:rPr>
          <w:rFonts w:ascii="Times New Roman" w:hAnsi="Times New Roman" w:cs="Times New Roman"/>
          <w:sz w:val="24"/>
          <w:szCs w:val="24"/>
        </w:rPr>
        <w:t>mempunyai langkah-langkah, menurut Roestiyah langkah-langkah tersebut yaitu:</w:t>
      </w:r>
      <w:r>
        <w:rPr>
          <w:rStyle w:val="FootnoteReference"/>
          <w:rFonts w:ascii="Times New Roman" w:hAnsi="Times New Roman" w:cs="Times New Roman"/>
          <w:sz w:val="24"/>
          <w:szCs w:val="24"/>
        </w:rPr>
        <w:footnoteReference w:id="42"/>
      </w:r>
    </w:p>
    <w:p w:rsidR="001230D4" w:rsidRDefault="001230D4" w:rsidP="001230D4">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mberian informasi dan motivasi</w:t>
      </w:r>
    </w:p>
    <w:p w:rsidR="001230D4" w:rsidRDefault="001230D4" w:rsidP="001230D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Dalam hal ini dimana guru memberikan masalah atau topik yang dihadapi dengan latar belakangnya dan memberikan kesempatan peserta didik aktif untuk menuangkan pemikirannya.</w:t>
      </w:r>
    </w:p>
    <w:p w:rsidR="001230D4" w:rsidRDefault="001230D4" w:rsidP="001230D4">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dentifikasi</w:t>
      </w:r>
    </w:p>
    <w:p w:rsidR="001230D4" w:rsidRDefault="001230D4" w:rsidP="001230D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Pada langkah ini peserta didik diundang untuk memberikan sumbang saran pemikiran yang sebanyak-banyaknya. Semua saran yang masuk akan ditampung, ditulis dan tidak disarankan untuk dikritik.</w:t>
      </w:r>
    </w:p>
    <w:p w:rsidR="001230D4" w:rsidRDefault="001230D4" w:rsidP="001230D4">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lasifikasi</w:t>
      </w:r>
    </w:p>
    <w:p w:rsidR="001230D4" w:rsidRDefault="001230D4" w:rsidP="001230D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Semua saran-saran dan masukan peserta akan ditulis. Kemudian langkah selanjutnya yaitu diklasifikasikan berdasarkan kriteria kemudian disepakati oleh kelompok.</w:t>
      </w:r>
    </w:p>
    <w:p w:rsidR="001230D4" w:rsidRDefault="001230D4" w:rsidP="001230D4">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Verifikasi</w:t>
      </w:r>
    </w:p>
    <w:p w:rsidR="001230D4" w:rsidRDefault="001230D4" w:rsidP="001230D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Kelompok secara bersama-sama melihat kembali sumbang saran yang sudah diklasifikasikan. Semua sumbang saran diuji keakuratan dengan permasalahannya. Jika terdapat sumbang saran yang sama maka akan diambil salah satunya saja dan sumbang saran yang tidak akurat bisa dicoret. Kepada pemberi sumbang saran akan diberi kesempatan untuk memberikan argumentasinya.</w:t>
      </w:r>
    </w:p>
    <w:p w:rsidR="001230D4" w:rsidRDefault="001230D4" w:rsidP="001230D4">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Konklusi</w:t>
      </w:r>
    </w:p>
    <w:p w:rsidR="001230D4" w:rsidRDefault="001230D4" w:rsidP="001230D4">
      <w:pPr>
        <w:pStyle w:val="ListParagraph"/>
        <w:spacing w:after="0" w:line="480" w:lineRule="auto"/>
        <w:ind w:left="1800"/>
        <w:jc w:val="both"/>
        <w:rPr>
          <w:rFonts w:ascii="Times New Roman" w:hAnsi="Times New Roman" w:cs="Times New Roman"/>
          <w:sz w:val="24"/>
          <w:szCs w:val="24"/>
        </w:rPr>
      </w:pPr>
      <w:r>
        <w:rPr>
          <w:rFonts w:ascii="Times New Roman" w:hAnsi="Times New Roman" w:cs="Times New Roman"/>
          <w:sz w:val="24"/>
          <w:szCs w:val="24"/>
        </w:rPr>
        <w:t>Guru dan peserta didik akan mencoba menyimpulkan disetiap alternatif pemecahan masalah yang disepakati. Setelah semua menyetujuinya, maka akan diambil kesepakatan terakhir yang dianggap paling tepat.</w:t>
      </w:r>
    </w:p>
    <w:p w:rsidR="001230D4" w:rsidRPr="00124C19" w:rsidRDefault="001230D4" w:rsidP="001230D4">
      <w:pPr>
        <w:pStyle w:val="ListParagraph"/>
        <w:spacing w:after="0" w:line="480" w:lineRule="auto"/>
        <w:ind w:left="1800"/>
        <w:jc w:val="both"/>
        <w:rPr>
          <w:rFonts w:ascii="Times New Roman" w:hAnsi="Times New Roman" w:cs="Times New Roman"/>
          <w:sz w:val="24"/>
          <w:szCs w:val="24"/>
        </w:rPr>
      </w:pPr>
    </w:p>
    <w:p w:rsidR="001230D4" w:rsidRDefault="001230D4" w:rsidP="001230D4">
      <w:pPr>
        <w:pStyle w:val="ListParagraph"/>
        <w:numPr>
          <w:ilvl w:val="0"/>
          <w:numId w:val="10"/>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ata Pelajaran PAI</w:t>
      </w:r>
    </w:p>
    <w:p w:rsidR="001230D4" w:rsidRDefault="001230D4" w:rsidP="001230D4">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Pengertian PAI</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0A276A">
        <w:rPr>
          <w:rFonts w:ascii="Times New Roman" w:hAnsi="Times New Roman" w:cs="Times New Roman"/>
          <w:sz w:val="24"/>
          <w:szCs w:val="24"/>
        </w:rPr>
        <w:t>Muhaimin berpendapat bahwa pendidikan agama Islam bermakna upaya mendidikkan agama Islam atau ajaran Islam dan nilai-nilainya agar menjadi pandangan dan sikap hidup seseorang.</w:t>
      </w:r>
      <w:r>
        <w:rPr>
          <w:rFonts w:ascii="Times New Roman" w:hAnsi="Times New Roman" w:cs="Times New Roman"/>
          <w:sz w:val="24"/>
          <w:szCs w:val="24"/>
        </w:rPr>
        <w:t xml:space="preserve"> D</w:t>
      </w:r>
      <w:r w:rsidRPr="000A276A">
        <w:rPr>
          <w:rFonts w:ascii="Times New Roman" w:hAnsi="Times New Roman" w:cs="Times New Roman"/>
          <w:sz w:val="24"/>
          <w:szCs w:val="24"/>
        </w:rPr>
        <w:t>ari aktivitas mendidikkan agama Islam itu bertujuan untuk membantu seseorang atau sekelompok anak didik dalam menanamkan dan atau menumbuhkembangkan ajaran Islam dan nilai-nilainya untuk dijadikan sebagai pandangan hidupnya.</w:t>
      </w:r>
      <w:r>
        <w:rPr>
          <w:rStyle w:val="FootnoteReference"/>
          <w:rFonts w:ascii="Times New Roman" w:hAnsi="Times New Roman" w:cs="Times New Roman"/>
          <w:sz w:val="24"/>
          <w:szCs w:val="24"/>
        </w:rPr>
        <w:footnoteReference w:id="43"/>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0A276A">
        <w:rPr>
          <w:rFonts w:ascii="Times New Roman" w:hAnsi="Times New Roman" w:cs="Times New Roman"/>
          <w:sz w:val="24"/>
          <w:szCs w:val="24"/>
        </w:rPr>
        <w:t>Sementara itu Harun Nasution yang dikutip oleh Syahidin mengartikan tujuan PAI (secara khusus di sekolah umum) adalah untuk membentuk manusia takwa, yaitu manusia yang patuh kepada Allah dalam menjalankan ibadah dengan menekankan pembinaan kepribadian muslim, yakni pembinaan akhlakul karimah, meski mata pelajaran agama tidak diganti mata pelajaran akhlak dan etik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44"/>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itu, </w:t>
      </w:r>
      <w:r w:rsidRPr="006742B4">
        <w:rPr>
          <w:rFonts w:ascii="Times New Roman" w:hAnsi="Times New Roman" w:cs="Times New Roman"/>
          <w:sz w:val="24"/>
          <w:szCs w:val="24"/>
        </w:rPr>
        <w:t xml:space="preserve">menurut Abdul Majid dan Dian Andayani dalam buku Pendidikan Agama Islam Berbasis Kompetensi bahwa Pendidikan agama Islam adalah upaya sadar dan terencana dalam menyiapkan peserta didik untuk mengenal, memahami, menghayati, hingga mengimani, ajaran agama Islam, </w:t>
      </w:r>
      <w:r w:rsidRPr="006742B4">
        <w:rPr>
          <w:rFonts w:ascii="Times New Roman" w:hAnsi="Times New Roman" w:cs="Times New Roman"/>
          <w:sz w:val="24"/>
          <w:szCs w:val="24"/>
        </w:rPr>
        <w:lastRenderedPageBreak/>
        <w:t>dibarengi dengan tuntunan untuk menghormati penganut agama lain dalam hubungannya dengan kerukunan antar umat beragama hingga terwujud kesatuan dan persatuan bangsa. Dalam hal ini, pendidikan agama Islam merupakan suatu aktivitas yang disengaja untuk membimbing manusia dalam memahami dan menghayati ajaran agama Islam serta dibarengi dengan tuntutan untuk menghormati penganut agama lai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45"/>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6742B4">
        <w:rPr>
          <w:rFonts w:ascii="Times New Roman" w:hAnsi="Times New Roman" w:cs="Times New Roman"/>
          <w:sz w:val="24"/>
          <w:szCs w:val="24"/>
        </w:rPr>
        <w:t>Jadi pendidikan agama Islam merupakan usaha sadar yang dilakukan guru dalam rangka mempersiapkan peserta didik untuk menyakini, memahami, dan mengamalkan ajaran Islam melalui kegiatan bimbingan, pengajaran atau pelatihan yang telah ditentukan untuk mencapai tujuan yang ditetapkan.</w:t>
      </w:r>
      <w:r>
        <w:rPr>
          <w:rStyle w:val="FootnoteReference"/>
          <w:rFonts w:ascii="Times New Roman" w:hAnsi="Times New Roman" w:cs="Times New Roman"/>
          <w:sz w:val="24"/>
          <w:szCs w:val="24"/>
        </w:rPr>
        <w:footnoteReference w:id="46"/>
      </w:r>
    </w:p>
    <w:p w:rsidR="001230D4" w:rsidRPr="004C30A4" w:rsidRDefault="001230D4" w:rsidP="004C30A4">
      <w:pPr>
        <w:spacing w:after="0" w:line="480" w:lineRule="auto"/>
        <w:jc w:val="both"/>
        <w:rPr>
          <w:rFonts w:ascii="Times New Roman" w:hAnsi="Times New Roman" w:cs="Times New Roman"/>
          <w:sz w:val="24"/>
          <w:szCs w:val="24"/>
        </w:rPr>
      </w:pPr>
    </w:p>
    <w:p w:rsidR="001230D4" w:rsidRDefault="001230D4" w:rsidP="001230D4">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Dasar-Dasar Pelaksanaan PAI</w:t>
      </w:r>
    </w:p>
    <w:p w:rsidR="001230D4" w:rsidRDefault="001230D4" w:rsidP="001230D4">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sar Yuridis</w:t>
      </w:r>
      <w:r>
        <w:rPr>
          <w:rStyle w:val="FootnoteReference"/>
          <w:rFonts w:ascii="Times New Roman" w:hAnsi="Times New Roman" w:cs="Times New Roman"/>
          <w:sz w:val="24"/>
          <w:szCs w:val="24"/>
        </w:rPr>
        <w:footnoteReference w:id="47"/>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DD0345">
        <w:rPr>
          <w:rFonts w:ascii="Times New Roman" w:hAnsi="Times New Roman" w:cs="Times New Roman"/>
          <w:sz w:val="24"/>
          <w:szCs w:val="24"/>
        </w:rPr>
        <w:t xml:space="preserve">Dasar yuridis PAI merupakan asas hukum yang dijadikan pijakan berpikir dalam menentukan sebuah keputusan kependidikan pembelajaran pendidikan Agama Islam baik dalam tahapan perencanaan maupun pelaksanaan. Pelaksanaan PAI merupakan hak setiap warga negara yang beragama Islam </w:t>
      </w:r>
      <w:r w:rsidRPr="00DD0345">
        <w:rPr>
          <w:rFonts w:ascii="Times New Roman" w:hAnsi="Times New Roman" w:cs="Times New Roman"/>
          <w:sz w:val="24"/>
          <w:szCs w:val="24"/>
        </w:rPr>
        <w:lastRenderedPageBreak/>
        <w:t>karena dilindungi oleh undang-undang dan aturan hukum yang berlaku. Oleh karena itu, negara berkewajiban untuk menjamin berlangsungnya pembelajaran PAI bagai setiap warganya yang menganut agama Islam dengan memberikan fasililas dan sarana penunjang lainnya. Pembelajaran PAI mempunyai landasan hukum yang sangat kuat karena telah terlegitimasi secara yuridis formal dalam system ketatanegaraan. Pembelajaran PAI merupakan bagian dari system pendidikan nasional yang dalam proses perencanaan dan pelaksaannya telah ada dalam tatanan dan landasan hukum bernegara. Dalam konteks pendidikan nasional Indonesia, PAI di sekolah mempunyai posisi yang sangat kuat. Dikatakan sangat kuat karena kedudukan pendidikan agama Islam mempunyai landasan secara yuridis formal dalam sistem bernegara dan berbangsa (Agung, 2019). Adapun yang menjadi landasan yuridis pelaksanaan pembelajaran PAI adalah: a) Pancasila sila pertam; b) UUD 1945 Pasal 29 ayat 2 yang berbunyi; Negara menjamin kemerdekaan tiap-tiap penduduk untuk memeluk agamanya masing-masing dan untuk beribadah menurut agama dan kepercayaannya; c)  Undang-undang sisdiknas pasal 12 bagian 1 yang berbunyi; Setiap peserta didik pada setiap satuan pendidikan berhak mendapatkan pendidikan agama sesuai dengan agama yang dianutnya dan diajarkan oleh pendidik yang seagama. Undang-</w:t>
      </w:r>
      <w:r w:rsidRPr="00DD0345">
        <w:rPr>
          <w:rFonts w:ascii="Times New Roman" w:hAnsi="Times New Roman" w:cs="Times New Roman"/>
          <w:sz w:val="24"/>
          <w:szCs w:val="24"/>
        </w:rPr>
        <w:lastRenderedPageBreak/>
        <w:t>undang sisdiknas menjelaskan tentang setiap peserta didik berhak mendapatkan pengajaran pendidikan agama sesuai dengan agama yang dianutnya.</w:t>
      </w:r>
    </w:p>
    <w:p w:rsidR="001230D4" w:rsidRPr="004574DB" w:rsidRDefault="001230D4" w:rsidP="001230D4">
      <w:pPr>
        <w:pStyle w:val="ListParagraph"/>
        <w:numPr>
          <w:ilvl w:val="0"/>
          <w:numId w:val="2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sar Religius</w:t>
      </w: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sidRPr="004574DB">
        <w:rPr>
          <w:rFonts w:ascii="Times New Roman" w:hAnsi="Times New Roman" w:cs="Times New Roman"/>
          <w:sz w:val="24"/>
          <w:szCs w:val="24"/>
        </w:rPr>
        <w:t>Dasar religius dalam uraian ini adalah dasar yang menjadi pegangan dalam pelaksanaan PAI. Salah satu di antara banyak ayat Alquran yang cukup sering dikaitkan dengan dasar ini adalah surat an-Nahl ayat 125</w:t>
      </w:r>
      <w:r>
        <w:rPr>
          <w:rFonts w:ascii="Times New Roman" w:hAnsi="Times New Roman" w:cs="Times New Roman"/>
          <w:sz w:val="24"/>
          <w:szCs w:val="24"/>
        </w:rPr>
        <w:t>:</w:t>
      </w:r>
    </w:p>
    <w:p w:rsidR="001230D4" w:rsidRPr="004C30A4" w:rsidRDefault="001230D4" w:rsidP="004C30A4">
      <w:pPr>
        <w:pStyle w:val="ListParagraph"/>
        <w:bidi/>
        <w:spacing w:after="0" w:line="240" w:lineRule="auto"/>
        <w:ind w:left="-425" w:right="1843" w:firstLine="357"/>
        <w:jc w:val="right"/>
        <w:rPr>
          <w:rFonts w:ascii="Times New Roman" w:hAnsi="Times New Roman" w:cs="LPMQ Isep Misbah"/>
          <w:b/>
          <w:sz w:val="24"/>
          <w:szCs w:val="24"/>
          <w:rtl/>
        </w:rPr>
      </w:pPr>
      <w:r w:rsidRPr="004C30A4">
        <w:rPr>
          <w:rFonts w:ascii="Times New Roman" w:hAnsi="Times New Roman" w:cs="LPMQ Isep Misbah"/>
          <w:b/>
          <w:sz w:val="24"/>
          <w:szCs w:val="24"/>
          <w:rtl/>
        </w:rPr>
        <w:t>اُدْعُ اِلٰى سَبِيْلِ رَبِّكَ بِالْحِكْمَةِ وَالْمَوْعِظَةِ الْحَسَنَةِ وَجَادِلْهُمْ بِالَّتِيْ هِيَ اَحْسَنُۗ اِنَّ رَبَّكَ هُوَ اَعْلَمُ بِمَنْ ضَلَّ عَنْ سَبِيْلِهٖ وَهُوَ اَعْلَمُ بِالْمُهْتَدِيْنَ ١٢٥</w:t>
      </w:r>
    </w:p>
    <w:p w:rsidR="001230D4" w:rsidRPr="004574DB" w:rsidRDefault="001230D4" w:rsidP="001230D4">
      <w:pPr>
        <w:pStyle w:val="ListParagraph"/>
        <w:spacing w:after="0" w:line="480" w:lineRule="auto"/>
        <w:ind w:left="1800"/>
        <w:jc w:val="both"/>
        <w:rPr>
          <w:rFonts w:ascii="Times New Roman - Arab" w:hAnsi="Times New Roman - Arab" w:cs="LPMQ Isep Misbah"/>
          <w:sz w:val="24"/>
          <w:szCs w:val="24"/>
        </w:rPr>
      </w:pPr>
      <w:r w:rsidRPr="004574DB">
        <w:rPr>
          <w:rFonts w:ascii="Times New Roman - Arab" w:hAnsi="Times New Roman - Arab" w:cs="LPMQ Isep Misbah"/>
          <w:sz w:val="24"/>
          <w:szCs w:val="24"/>
        </w:rPr>
        <w:t>Artinya:</w:t>
      </w:r>
    </w:p>
    <w:p w:rsidR="001230D4" w:rsidRPr="004574DB" w:rsidRDefault="001230D4" w:rsidP="001230D4">
      <w:pPr>
        <w:pStyle w:val="ListParagraph"/>
        <w:spacing w:after="0" w:line="240" w:lineRule="auto"/>
        <w:ind w:left="1797"/>
        <w:jc w:val="both"/>
        <w:rPr>
          <w:rFonts w:ascii="Times New Roman - Arab" w:hAnsi="Times New Roman - Arab" w:cs="LPMQ Isep Misbah"/>
          <w:sz w:val="24"/>
          <w:szCs w:val="24"/>
        </w:rPr>
      </w:pPr>
      <w:r w:rsidRPr="004574DB">
        <w:rPr>
          <w:rFonts w:ascii="Times New Roman - Arab" w:hAnsi="Times New Roman - Arab" w:cs="LPMQ Isep Misbah"/>
          <w:i/>
          <w:sz w:val="24"/>
          <w:szCs w:val="24"/>
        </w:rPr>
        <w:t>Serulah (manusia) ke jalan Tuhanmu dengan hikmah dan pengajaran yang baik serta debatlah mereka dengan cara yang lebih baik. Sesungguhnya Tuhanmu Dialah yang paling tahu siapa yang tersesat dari jalan-Nya dan Dia (pula) yang paling tahu siapa yang mendapat petunjuk.</w:t>
      </w:r>
      <w:r>
        <w:rPr>
          <w:rStyle w:val="FootnoteReference"/>
          <w:rFonts w:ascii="Times New Roman - Arab" w:hAnsi="Times New Roman - Arab" w:cs="LPMQ Isep Misbah"/>
          <w:i/>
          <w:sz w:val="24"/>
          <w:szCs w:val="24"/>
        </w:rPr>
        <w:footnoteReference w:id="48"/>
      </w:r>
    </w:p>
    <w:p w:rsidR="001230D4" w:rsidRPr="00A53A6E" w:rsidRDefault="001230D4" w:rsidP="001230D4">
      <w:pPr>
        <w:spacing w:after="0" w:line="480" w:lineRule="auto"/>
        <w:jc w:val="both"/>
        <w:rPr>
          <w:rFonts w:ascii="Times New Roman" w:hAnsi="Times New Roman" w:cs="Times New Roman"/>
          <w:sz w:val="24"/>
          <w:szCs w:val="24"/>
        </w:rPr>
      </w:pPr>
    </w:p>
    <w:p w:rsidR="001230D4" w:rsidRDefault="001230D4" w:rsidP="001230D4">
      <w:pPr>
        <w:pStyle w:val="ListParagraph"/>
        <w:spacing w:after="0"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Serta dalam QS. Ali Imran ayat 104:</w:t>
      </w:r>
    </w:p>
    <w:p w:rsidR="001230D4" w:rsidRPr="002B7286" w:rsidRDefault="001230D4" w:rsidP="00B6534D">
      <w:pPr>
        <w:pStyle w:val="ListParagraph"/>
        <w:bidi/>
        <w:spacing w:after="0" w:line="240" w:lineRule="auto"/>
        <w:ind w:left="-284" w:right="2127" w:hanging="567"/>
        <w:jc w:val="right"/>
        <w:rPr>
          <w:rFonts w:ascii="Times New Roman" w:hAnsi="Times New Roman" w:cs="LPMQ Isep Misbah"/>
          <w:b/>
          <w:sz w:val="24"/>
          <w:szCs w:val="24"/>
          <w:rtl/>
        </w:rPr>
      </w:pPr>
      <w:r w:rsidRPr="002B7286">
        <w:rPr>
          <w:rFonts w:ascii="Times New Roman" w:hAnsi="Times New Roman" w:cs="LPMQ Isep Misbah"/>
          <w:b/>
          <w:sz w:val="24"/>
          <w:szCs w:val="24"/>
          <w:rtl/>
        </w:rPr>
        <w:t>وَلْتَكُنْ مِّنْكُمْ اُمَّةٌ يَّدْعُوْنَ اِلَى الْخَيْرِ وَيَأْمُرُوْنَ بِالْمَعْرُوْفِ وَيَنْهَوْنَ عَنِ الْمُنْكَرِ ۗ وَاُولٰۤىِٕكَ هُمُ الْمُفْلِحُوْنَ ١٠٤</w:t>
      </w:r>
    </w:p>
    <w:p w:rsidR="001230D4" w:rsidRPr="002B7286" w:rsidRDefault="001230D4" w:rsidP="001230D4">
      <w:pPr>
        <w:pStyle w:val="ListParagraph"/>
        <w:spacing w:after="0" w:line="480" w:lineRule="auto"/>
        <w:ind w:left="1800"/>
        <w:jc w:val="both"/>
        <w:rPr>
          <w:rFonts w:ascii="Times New Roman - Arab" w:hAnsi="Times New Roman - Arab" w:cs="LPMQ Isep Misbah"/>
          <w:sz w:val="24"/>
          <w:szCs w:val="24"/>
        </w:rPr>
      </w:pPr>
      <w:r w:rsidRPr="002B7286">
        <w:rPr>
          <w:rFonts w:ascii="Times New Roman - Arab" w:hAnsi="Times New Roman - Arab" w:cs="LPMQ Isep Misbah"/>
          <w:sz w:val="24"/>
          <w:szCs w:val="24"/>
        </w:rPr>
        <w:t>Artinya:</w:t>
      </w:r>
    </w:p>
    <w:p w:rsidR="001230D4" w:rsidRPr="002B7286" w:rsidRDefault="001230D4" w:rsidP="001230D4">
      <w:pPr>
        <w:pStyle w:val="ListParagraph"/>
        <w:spacing w:after="0" w:line="240" w:lineRule="auto"/>
        <w:ind w:left="1797"/>
        <w:jc w:val="both"/>
        <w:rPr>
          <w:rFonts w:ascii="Times New Roman - Arab" w:hAnsi="Times New Roman - Arab" w:cs="LPMQ Isep Misbah"/>
          <w:sz w:val="24"/>
          <w:szCs w:val="24"/>
        </w:rPr>
      </w:pPr>
      <w:r w:rsidRPr="002B7286">
        <w:rPr>
          <w:rFonts w:ascii="Times New Roman - Arab" w:hAnsi="Times New Roman - Arab" w:cs="LPMQ Isep Misbah"/>
          <w:i/>
          <w:sz w:val="24"/>
          <w:szCs w:val="24"/>
        </w:rPr>
        <w:t>Hendaklah ada di antara kamu segolongan orang yang menyeru kepada kebajikan, menyuruh (berbuat) yang makruf, dan mencegah dari yang mungkar. Mereka itulah orang-orang yang beruntung.</w:t>
      </w:r>
      <w:r>
        <w:rPr>
          <w:rStyle w:val="FootnoteReference"/>
          <w:rFonts w:ascii="Times New Roman - Arab" w:hAnsi="Times New Roman - Arab" w:cs="LPMQ Isep Misbah"/>
          <w:i/>
          <w:sz w:val="24"/>
          <w:szCs w:val="24"/>
        </w:rPr>
        <w:footnoteReference w:id="49"/>
      </w:r>
    </w:p>
    <w:p w:rsidR="001230D4" w:rsidRPr="008505EC" w:rsidRDefault="001230D4" w:rsidP="001230D4">
      <w:pPr>
        <w:pStyle w:val="ListParagraph"/>
        <w:spacing w:after="0" w:line="480" w:lineRule="auto"/>
        <w:ind w:left="1800" w:firstLine="360"/>
        <w:jc w:val="both"/>
        <w:rPr>
          <w:rFonts w:ascii="Times New Roman" w:hAnsi="Times New Roman" w:cs="Times New Roman"/>
          <w:sz w:val="24"/>
          <w:szCs w:val="24"/>
        </w:rPr>
      </w:pPr>
    </w:p>
    <w:p w:rsidR="001230D4" w:rsidRDefault="001230D4" w:rsidP="001230D4">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ujuan PAI</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967338">
        <w:rPr>
          <w:rFonts w:ascii="Times New Roman" w:hAnsi="Times New Roman" w:cs="Times New Roman"/>
          <w:sz w:val="24"/>
          <w:szCs w:val="24"/>
        </w:rPr>
        <w:t>Tujuan dari pembelajaran Pendidikan Agama Islam adalah mengembangkan pengetahuan dan pemahaman peserta didik agar menjadi pribadi Muslim yang bertaqwa kepada Allah SWT sehingga mendapat</w:t>
      </w:r>
      <w:r>
        <w:rPr>
          <w:rFonts w:ascii="Times New Roman" w:hAnsi="Times New Roman" w:cs="Times New Roman"/>
          <w:sz w:val="24"/>
          <w:szCs w:val="24"/>
        </w:rPr>
        <w:t xml:space="preserve"> kebahagiaan dunia dan akhirat.</w:t>
      </w:r>
      <w:r>
        <w:rPr>
          <w:rStyle w:val="FootnoteReference"/>
          <w:rFonts w:ascii="Times New Roman" w:hAnsi="Times New Roman" w:cs="Times New Roman"/>
          <w:sz w:val="24"/>
          <w:szCs w:val="24"/>
        </w:rPr>
        <w:footnoteReference w:id="50"/>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8505EC">
        <w:rPr>
          <w:rFonts w:ascii="Times New Roman" w:hAnsi="Times New Roman" w:cs="Times New Roman"/>
          <w:sz w:val="24"/>
          <w:szCs w:val="24"/>
        </w:rPr>
        <w:t>Berkaitan dengan tujuan PAI di sekolah, Darajat mengemukakan beberapa tujuan sebagai berikut. Kesatu, menumbuhkan dan mengembangkan serta membentuk sikap peserta didik yang positif dan disiplin serta cinta terhadap agama dalam berbagai kehidupan sebagai esensi takwa; taat kepada perintah Allah dan Rasul-Nya. Kedua, ketaatan kepada Allah dan Rasul-Nya merupakan motivasi intrinsik peserta didik terhadap pengembangan ilmu pengetahuan sehingga mereka sadar akan iman dan ilmu dan pengembangannya untuk mencapai keridhaan Allah Swt. Ketiga, menumbuhkan dan membina peserta didik dalam memahami agama secara benar dan dengannya pula diamalkan menjadi keterampilan beragama dalam berbagai dimensi kehidupan.</w:t>
      </w:r>
      <w:r>
        <w:rPr>
          <w:rStyle w:val="FootnoteReference"/>
          <w:rFonts w:ascii="Times New Roman" w:hAnsi="Times New Roman" w:cs="Times New Roman"/>
          <w:sz w:val="24"/>
          <w:szCs w:val="24"/>
        </w:rPr>
        <w:footnoteReference w:id="51"/>
      </w:r>
    </w:p>
    <w:p w:rsidR="00B6534D" w:rsidRPr="008505EC" w:rsidRDefault="00B6534D" w:rsidP="001230D4">
      <w:pPr>
        <w:pStyle w:val="ListParagraph"/>
        <w:spacing w:after="0" w:line="480" w:lineRule="auto"/>
        <w:ind w:left="1440" w:firstLine="720"/>
        <w:jc w:val="both"/>
        <w:rPr>
          <w:rFonts w:ascii="Times New Roman" w:hAnsi="Times New Roman" w:cs="Times New Roman"/>
          <w:sz w:val="24"/>
          <w:szCs w:val="24"/>
        </w:rPr>
      </w:pPr>
    </w:p>
    <w:p w:rsidR="001230D4" w:rsidRDefault="001230D4" w:rsidP="001230D4">
      <w:pPr>
        <w:pStyle w:val="ListParagraph"/>
        <w:numPr>
          <w:ilvl w:val="0"/>
          <w:numId w:val="13"/>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Ruang Lingkup Materi PAI</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865EAB">
        <w:rPr>
          <w:rFonts w:ascii="Times New Roman" w:hAnsi="Times New Roman" w:cs="Times New Roman"/>
          <w:sz w:val="24"/>
          <w:szCs w:val="24"/>
        </w:rPr>
        <w:t xml:space="preserve">Ruang lingkup Pendidikan Agama Islam meliputi keserasian, keselarasan, dan keseimbangan antara hubungan </w:t>
      </w:r>
      <w:r w:rsidRPr="00865EAB">
        <w:rPr>
          <w:rFonts w:ascii="Times New Roman" w:hAnsi="Times New Roman" w:cs="Times New Roman"/>
          <w:sz w:val="24"/>
          <w:szCs w:val="24"/>
        </w:rPr>
        <w:lastRenderedPageBreak/>
        <w:t xml:space="preserve">manusia dengan Allah SWT, hubungan manusia dengan sesama manusia, dan ketiga hubungan manusia dengan dirinya sendiri, serta hubungan manusia dengan </w:t>
      </w:r>
      <w:r>
        <w:rPr>
          <w:rFonts w:ascii="Times New Roman" w:hAnsi="Times New Roman" w:cs="Times New Roman"/>
          <w:sz w:val="24"/>
          <w:szCs w:val="24"/>
        </w:rPr>
        <w:t>makhluk lain dan lingkungannya.</w:t>
      </w:r>
      <w:r>
        <w:rPr>
          <w:rStyle w:val="FootnoteReference"/>
          <w:rFonts w:ascii="Times New Roman" w:hAnsi="Times New Roman" w:cs="Times New Roman"/>
          <w:sz w:val="24"/>
          <w:szCs w:val="24"/>
        </w:rPr>
        <w:footnoteReference w:id="52"/>
      </w:r>
    </w:p>
    <w:p w:rsidR="001230D4" w:rsidRPr="00E45DAD" w:rsidRDefault="001230D4" w:rsidP="00E45DAD">
      <w:pPr>
        <w:pStyle w:val="ListParagraph"/>
        <w:spacing w:after="0" w:line="480" w:lineRule="auto"/>
        <w:ind w:left="1440" w:firstLine="720"/>
        <w:jc w:val="both"/>
        <w:rPr>
          <w:rFonts w:ascii="Times New Roman" w:hAnsi="Times New Roman" w:cs="Times New Roman"/>
          <w:sz w:val="24"/>
          <w:szCs w:val="24"/>
        </w:rPr>
      </w:pPr>
      <w:r w:rsidRPr="00865EAB">
        <w:rPr>
          <w:rFonts w:ascii="Times New Roman" w:hAnsi="Times New Roman" w:cs="Times New Roman"/>
          <w:sz w:val="24"/>
          <w:szCs w:val="24"/>
        </w:rPr>
        <w:t xml:space="preserve">Ruang lingkup Pendidikan Agama Islam juga identik dengan aspek-aspek Pendidikan Agama Islam karena materi yang terkandung didalamnya merupakan perpaduan yang saling melengkapi satu dengan yang lainnya. Apabila dilihat dari segi pembahasannya maka ruang lingkup Pendidikan Agama Islam yang umum </w:t>
      </w:r>
      <w:r>
        <w:rPr>
          <w:rFonts w:ascii="Times New Roman" w:hAnsi="Times New Roman" w:cs="Times New Roman"/>
          <w:sz w:val="24"/>
          <w:szCs w:val="24"/>
        </w:rPr>
        <w:t>dilaksanakan di sekolah adalah:</w:t>
      </w:r>
      <w:r>
        <w:rPr>
          <w:rStyle w:val="FootnoteReference"/>
          <w:rFonts w:ascii="Times New Roman" w:hAnsi="Times New Roman" w:cs="Times New Roman"/>
          <w:sz w:val="24"/>
          <w:szCs w:val="24"/>
        </w:rPr>
        <w:footnoteReference w:id="53"/>
      </w:r>
    </w:p>
    <w:p w:rsidR="001230D4" w:rsidRPr="00B6062F" w:rsidRDefault="001230D4" w:rsidP="0083370F">
      <w:pPr>
        <w:pStyle w:val="ListParagraph"/>
        <w:numPr>
          <w:ilvl w:val="0"/>
          <w:numId w:val="28"/>
        </w:numPr>
        <w:spacing w:after="0" w:line="480" w:lineRule="auto"/>
        <w:jc w:val="both"/>
        <w:rPr>
          <w:rFonts w:ascii="Times New Roman" w:hAnsi="Times New Roman" w:cs="Times New Roman"/>
          <w:sz w:val="24"/>
          <w:szCs w:val="24"/>
        </w:rPr>
      </w:pPr>
      <w:r w:rsidRPr="00B6062F">
        <w:rPr>
          <w:rFonts w:ascii="Times New Roman" w:hAnsi="Times New Roman" w:cs="Times New Roman"/>
          <w:sz w:val="24"/>
          <w:szCs w:val="24"/>
        </w:rPr>
        <w:t>Pengajaran Al-Qur’an</w:t>
      </w:r>
    </w:p>
    <w:p w:rsidR="001230D4" w:rsidRPr="00B6062F" w:rsidRDefault="001230D4" w:rsidP="001230D4">
      <w:pPr>
        <w:pStyle w:val="ListParagraph"/>
        <w:spacing w:after="0" w:line="480" w:lineRule="auto"/>
        <w:ind w:left="1800"/>
        <w:jc w:val="both"/>
        <w:rPr>
          <w:rFonts w:ascii="Times New Roman" w:hAnsi="Times New Roman" w:cs="Times New Roman"/>
          <w:sz w:val="24"/>
          <w:szCs w:val="24"/>
        </w:rPr>
      </w:pPr>
      <w:r w:rsidRPr="00B6062F">
        <w:rPr>
          <w:rFonts w:ascii="Times New Roman" w:hAnsi="Times New Roman" w:cs="Times New Roman"/>
          <w:sz w:val="24"/>
          <w:szCs w:val="24"/>
        </w:rPr>
        <w:t>Pengajaran Al-Qur’an adalah pengajaran yang bertujuan agar siswa dapat membaca Al-Qur’an dan mengerti arti kandungan yang terdapat di setiap ayat-ayat Al-Qur’an. Akan tetapi dalam prakteknya hanya ayat-ayat tertentu yang di masukkan dalam materi Pendidikan Agama Islam yang disesuaikan dengan tingkat pendidikannya.</w:t>
      </w:r>
    </w:p>
    <w:p w:rsidR="001230D4" w:rsidRPr="00B6062F" w:rsidRDefault="001230D4" w:rsidP="0083370F">
      <w:pPr>
        <w:pStyle w:val="ListParagraph"/>
        <w:numPr>
          <w:ilvl w:val="0"/>
          <w:numId w:val="28"/>
        </w:numPr>
        <w:spacing w:after="0" w:line="480" w:lineRule="auto"/>
        <w:jc w:val="both"/>
        <w:rPr>
          <w:rFonts w:ascii="Times New Roman" w:hAnsi="Times New Roman" w:cs="Times New Roman"/>
          <w:sz w:val="24"/>
          <w:szCs w:val="24"/>
        </w:rPr>
      </w:pPr>
      <w:r w:rsidRPr="00B6062F">
        <w:rPr>
          <w:rFonts w:ascii="Times New Roman" w:hAnsi="Times New Roman" w:cs="Times New Roman"/>
          <w:sz w:val="24"/>
          <w:szCs w:val="24"/>
        </w:rPr>
        <w:t>Pengajaran Al-Hadits</w:t>
      </w:r>
    </w:p>
    <w:p w:rsidR="001230D4" w:rsidRPr="00B6062F" w:rsidRDefault="001230D4" w:rsidP="001230D4">
      <w:pPr>
        <w:pStyle w:val="ListParagraph"/>
        <w:spacing w:after="0" w:line="480" w:lineRule="auto"/>
        <w:ind w:left="1800"/>
        <w:jc w:val="both"/>
        <w:rPr>
          <w:rFonts w:ascii="Times New Roman" w:hAnsi="Times New Roman" w:cs="Times New Roman"/>
          <w:sz w:val="24"/>
          <w:szCs w:val="24"/>
        </w:rPr>
      </w:pPr>
      <w:r w:rsidRPr="00B6062F">
        <w:rPr>
          <w:rFonts w:ascii="Times New Roman" w:hAnsi="Times New Roman" w:cs="Times New Roman"/>
          <w:sz w:val="24"/>
          <w:szCs w:val="24"/>
        </w:rPr>
        <w:t xml:space="preserve">Pengajaran Al-Hadits adalah pengajaran yang bertujuan agar siswa dapat membaca Al-Hadits dan mengerti arti kandungan yang terdapat di dalam Al-Hadits. Akan tetapi dalam prakteknya hanya hadits-hadits tertentu yang di masukkan dalam materi </w:t>
      </w:r>
      <w:r w:rsidRPr="00B6062F">
        <w:rPr>
          <w:rFonts w:ascii="Times New Roman" w:hAnsi="Times New Roman" w:cs="Times New Roman"/>
          <w:sz w:val="24"/>
          <w:szCs w:val="24"/>
        </w:rPr>
        <w:lastRenderedPageBreak/>
        <w:t>Pendidikan Agama Islam yang disesuaikan dengan tingkat pendidikannya.</w:t>
      </w:r>
    </w:p>
    <w:p w:rsidR="001230D4" w:rsidRPr="00B6062F" w:rsidRDefault="001230D4" w:rsidP="0083370F">
      <w:pPr>
        <w:pStyle w:val="ListParagraph"/>
        <w:numPr>
          <w:ilvl w:val="0"/>
          <w:numId w:val="28"/>
        </w:numPr>
        <w:spacing w:after="0" w:line="480" w:lineRule="auto"/>
        <w:jc w:val="both"/>
        <w:rPr>
          <w:rFonts w:ascii="Times New Roman" w:hAnsi="Times New Roman" w:cs="Times New Roman"/>
          <w:sz w:val="24"/>
          <w:szCs w:val="24"/>
        </w:rPr>
      </w:pPr>
      <w:r w:rsidRPr="00B6062F">
        <w:rPr>
          <w:rFonts w:ascii="Times New Roman" w:hAnsi="Times New Roman" w:cs="Times New Roman"/>
          <w:sz w:val="24"/>
          <w:szCs w:val="24"/>
        </w:rPr>
        <w:t>Pengajaran keimanan (Aqidah)</w:t>
      </w:r>
    </w:p>
    <w:p w:rsidR="001230D4" w:rsidRPr="00B6062F" w:rsidRDefault="001230D4" w:rsidP="001230D4">
      <w:pPr>
        <w:pStyle w:val="ListParagraph"/>
        <w:spacing w:after="0" w:line="480" w:lineRule="auto"/>
        <w:ind w:left="1800"/>
        <w:jc w:val="both"/>
        <w:rPr>
          <w:rFonts w:ascii="Times New Roman" w:hAnsi="Times New Roman" w:cs="Times New Roman"/>
          <w:sz w:val="24"/>
          <w:szCs w:val="24"/>
        </w:rPr>
      </w:pPr>
      <w:r w:rsidRPr="00B6062F">
        <w:rPr>
          <w:rFonts w:ascii="Times New Roman" w:hAnsi="Times New Roman" w:cs="Times New Roman"/>
          <w:sz w:val="24"/>
          <w:szCs w:val="24"/>
        </w:rPr>
        <w:t>Pengajaran keimanan berarti proses belajar mengajar tentang aspek kepercayaan, dalam hal ini tentunya kepercayaan menurut ajaran Islam, inti dari pengajaran ini adalah tentang rukun Islam.</w:t>
      </w:r>
    </w:p>
    <w:p w:rsidR="001230D4" w:rsidRPr="00B6062F" w:rsidRDefault="001230D4" w:rsidP="0083370F">
      <w:pPr>
        <w:pStyle w:val="ListParagraph"/>
        <w:numPr>
          <w:ilvl w:val="0"/>
          <w:numId w:val="28"/>
        </w:numPr>
        <w:spacing w:after="0" w:line="480" w:lineRule="auto"/>
        <w:jc w:val="both"/>
        <w:rPr>
          <w:rFonts w:ascii="Times New Roman" w:hAnsi="Times New Roman" w:cs="Times New Roman"/>
          <w:sz w:val="24"/>
          <w:szCs w:val="24"/>
        </w:rPr>
      </w:pPr>
      <w:r w:rsidRPr="00B6062F">
        <w:rPr>
          <w:rFonts w:ascii="Times New Roman" w:hAnsi="Times New Roman" w:cs="Times New Roman"/>
          <w:sz w:val="24"/>
          <w:szCs w:val="24"/>
        </w:rPr>
        <w:t>Pengajaran akhlak</w:t>
      </w:r>
    </w:p>
    <w:p w:rsidR="001230D4" w:rsidRPr="00B6062F" w:rsidRDefault="001230D4" w:rsidP="001230D4">
      <w:pPr>
        <w:pStyle w:val="ListParagraph"/>
        <w:spacing w:after="0" w:line="480" w:lineRule="auto"/>
        <w:ind w:left="1800"/>
        <w:jc w:val="both"/>
        <w:rPr>
          <w:rFonts w:ascii="Times New Roman" w:hAnsi="Times New Roman" w:cs="Times New Roman"/>
          <w:sz w:val="24"/>
          <w:szCs w:val="24"/>
        </w:rPr>
      </w:pPr>
      <w:r w:rsidRPr="00B6062F">
        <w:rPr>
          <w:rFonts w:ascii="Times New Roman" w:hAnsi="Times New Roman" w:cs="Times New Roman"/>
          <w:sz w:val="24"/>
          <w:szCs w:val="24"/>
        </w:rPr>
        <w:t>Pengajaran akhlak adalah bentuk pengajaran yang mengarah pada pembentukan jiwa, cara bersikap individu pada kehidupannya, pengajaran ini berarti proses belajar mengajar dalam mencapai tujuan supaya yang diajarkan berakhlak baik.</w:t>
      </w:r>
    </w:p>
    <w:p w:rsidR="001230D4" w:rsidRPr="00B6062F" w:rsidRDefault="001230D4" w:rsidP="0083370F">
      <w:pPr>
        <w:pStyle w:val="ListParagraph"/>
        <w:numPr>
          <w:ilvl w:val="0"/>
          <w:numId w:val="28"/>
        </w:numPr>
        <w:spacing w:after="0" w:line="480" w:lineRule="auto"/>
        <w:jc w:val="both"/>
        <w:rPr>
          <w:rFonts w:ascii="Times New Roman" w:hAnsi="Times New Roman" w:cs="Times New Roman"/>
          <w:sz w:val="24"/>
          <w:szCs w:val="24"/>
        </w:rPr>
      </w:pPr>
      <w:r w:rsidRPr="00B6062F">
        <w:rPr>
          <w:rFonts w:ascii="Times New Roman" w:hAnsi="Times New Roman" w:cs="Times New Roman"/>
          <w:sz w:val="24"/>
          <w:szCs w:val="24"/>
        </w:rPr>
        <w:t>Pengajaran fiqih</w:t>
      </w:r>
    </w:p>
    <w:p w:rsidR="001230D4" w:rsidRPr="00B6062F" w:rsidRDefault="001230D4" w:rsidP="001230D4">
      <w:pPr>
        <w:pStyle w:val="ListParagraph"/>
        <w:spacing w:after="0" w:line="480" w:lineRule="auto"/>
        <w:ind w:left="1800"/>
        <w:jc w:val="both"/>
        <w:rPr>
          <w:rFonts w:ascii="Times New Roman" w:hAnsi="Times New Roman" w:cs="Times New Roman"/>
          <w:sz w:val="24"/>
          <w:szCs w:val="24"/>
        </w:rPr>
      </w:pPr>
      <w:r w:rsidRPr="00B6062F">
        <w:rPr>
          <w:rFonts w:ascii="Times New Roman" w:hAnsi="Times New Roman" w:cs="Times New Roman"/>
          <w:sz w:val="24"/>
          <w:szCs w:val="24"/>
        </w:rPr>
        <w:t>Pengajaran fiqih adalah pengajaran yang isinya menyampaikan materi tentang segala bentuk-bentuk hukum Islam yang bersumber pada Al-Quran, sunnah, dan dalil-dalil syar’i yang lain. Tujuan pengajaran ini adalah agar siswa mengetahui dan mengerti tentang hukum-hukum Islam dan melaksanakannya dalam kehidupan sehari-hari.</w:t>
      </w:r>
    </w:p>
    <w:p w:rsidR="001230D4" w:rsidRPr="00B6534D" w:rsidRDefault="001230D4" w:rsidP="00B6534D">
      <w:pPr>
        <w:pStyle w:val="ListParagraph"/>
        <w:numPr>
          <w:ilvl w:val="0"/>
          <w:numId w:val="28"/>
        </w:numPr>
        <w:spacing w:after="0" w:line="480" w:lineRule="auto"/>
        <w:jc w:val="both"/>
        <w:rPr>
          <w:rFonts w:ascii="Times New Roman" w:hAnsi="Times New Roman" w:cs="Times New Roman"/>
          <w:sz w:val="24"/>
          <w:szCs w:val="24"/>
        </w:rPr>
      </w:pPr>
      <w:r w:rsidRPr="00B6062F">
        <w:rPr>
          <w:rFonts w:ascii="Times New Roman" w:hAnsi="Times New Roman" w:cs="Times New Roman"/>
          <w:sz w:val="24"/>
          <w:szCs w:val="24"/>
        </w:rPr>
        <w:t>Pengajaran Sejarah dan Kebudayaan Islam Tujuan pengajaran dari sejarah Islam ini adalah agar siswa dapat mengetahui tentang pertumbuhan dan perkembangan agama Islam dari awalnya sampai zaman sekarang sehingga siswa dapat mengenal dan mencintai agama Islam.</w:t>
      </w:r>
    </w:p>
    <w:p w:rsidR="001230D4" w:rsidRPr="00C162CD" w:rsidRDefault="001230D4" w:rsidP="008E1622">
      <w:pPr>
        <w:pStyle w:val="BABII"/>
      </w:pPr>
      <w:bookmarkStart w:id="43" w:name="_Toc136418369"/>
      <w:r w:rsidRPr="00C162CD">
        <w:lastRenderedPageBreak/>
        <w:t>Kerangka Teoritis</w:t>
      </w:r>
      <w:bookmarkEnd w:id="43"/>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an strategi dan metode yang kurang tepat juga berpengaruh pada keaktifan peserta didik. Oleh karena itu, sebagai pendidik harus bisa memilih strategi dan metode pembelajaran yang tepat. Strategi dan metode yang telah digunakan di SMK PGRI Pandaan adalah strategi inkuiri berbasis metode </w:t>
      </w:r>
      <w:r w:rsidRPr="001F12A8">
        <w:rPr>
          <w:rFonts w:ascii="Times New Roman" w:hAnsi="Times New Roman" w:cs="Times New Roman"/>
          <w:i/>
          <w:sz w:val="24"/>
          <w:szCs w:val="24"/>
        </w:rPr>
        <w:t>brainstorming</w:t>
      </w:r>
      <w:r>
        <w:rPr>
          <w:rFonts w:ascii="Times New Roman" w:hAnsi="Times New Roman" w:cs="Times New Roman"/>
          <w:i/>
          <w:sz w:val="24"/>
          <w:szCs w:val="24"/>
        </w:rPr>
        <w:t xml:space="preserve">. </w:t>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njelasan diatas, maka penelitian ini bertujuan untuk mengetahui implementasi strategi inkuiri berbasis metode </w:t>
      </w:r>
      <w:r>
        <w:rPr>
          <w:rFonts w:ascii="Times New Roman" w:hAnsi="Times New Roman" w:cs="Times New Roman"/>
          <w:i/>
          <w:sz w:val="24"/>
          <w:szCs w:val="24"/>
        </w:rPr>
        <w:t xml:space="preserve">brainstorming </w:t>
      </w:r>
      <w:r>
        <w:rPr>
          <w:rFonts w:ascii="Times New Roman" w:hAnsi="Times New Roman" w:cs="Times New Roman"/>
          <w:sz w:val="24"/>
          <w:szCs w:val="24"/>
        </w:rPr>
        <w:t>pada mata pelajaran PAI di SMK PGRI Pandaan. Yang digambarkan sebagai bagan berikut:</w:t>
      </w:r>
    </w:p>
    <w:p w:rsidR="00E45DAD" w:rsidRPr="00B6534D" w:rsidRDefault="00E45DAD" w:rsidP="00B6534D">
      <w:pPr>
        <w:spacing w:after="0" w:line="480" w:lineRule="auto"/>
        <w:jc w:val="both"/>
        <w:rPr>
          <w:rFonts w:ascii="Times New Roman" w:hAnsi="Times New Roman" w:cs="Times New Roman"/>
          <w:sz w:val="24"/>
          <w:szCs w:val="24"/>
        </w:rPr>
      </w:pPr>
    </w:p>
    <w:p w:rsidR="001230D4" w:rsidRDefault="001230D4" w:rsidP="001230D4">
      <w:pPr>
        <w:pStyle w:val="ListParagraph"/>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D76971D" wp14:editId="29902E7F">
                <wp:simplePos x="0" y="0"/>
                <wp:positionH relativeFrom="column">
                  <wp:posOffset>607695</wp:posOffset>
                </wp:positionH>
                <wp:positionV relativeFrom="paragraph">
                  <wp:posOffset>165735</wp:posOffset>
                </wp:positionV>
                <wp:extent cx="1943100" cy="400050"/>
                <wp:effectExtent l="0" t="0" r="19050" b="19050"/>
                <wp:wrapNone/>
                <wp:docPr id="1" name="Rounded Rectangle 1"/>
                <wp:cNvGraphicFramePr/>
                <a:graphic xmlns:a="http://schemas.openxmlformats.org/drawingml/2006/main">
                  <a:graphicData uri="http://schemas.microsoft.com/office/word/2010/wordprocessingShape">
                    <wps:wsp>
                      <wps:cNvSpPr/>
                      <wps:spPr>
                        <a:xfrm>
                          <a:off x="0" y="0"/>
                          <a:ext cx="1943100" cy="400050"/>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2322" w:rsidRPr="001F12A8" w:rsidRDefault="00282322" w:rsidP="001230D4">
                            <w:pPr>
                              <w:jc w:val="center"/>
                              <w:rPr>
                                <w:rFonts w:ascii="Times New Roman" w:hAnsi="Times New Roman" w:cs="Times New Roman"/>
                                <w:sz w:val="24"/>
                                <w:szCs w:val="24"/>
                              </w:rPr>
                            </w:pPr>
                            <w:r w:rsidRPr="001F12A8">
                              <w:rPr>
                                <w:rFonts w:ascii="Times New Roman" w:hAnsi="Times New Roman" w:cs="Times New Roman"/>
                                <w:sz w:val="24"/>
                                <w:szCs w:val="24"/>
                              </w:rPr>
                              <w:t>Pendidik dan Peserta Did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76971D" id="Rounded Rectangle 1" o:spid="_x0000_s1026" style="position:absolute;left:0;text-align:left;margin-left:47.85pt;margin-top:13.05pt;width:153pt;height: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" fillcolor="white [3201]" strokecolor="black [3213]" strokeweight="1.5pt">
                <v:stroke joinstyle="miter"/>
                <v:textbox>
                  <w:txbxContent>
                    <w:p w:rsidR="00282322" w:rsidRPr="001F12A8" w:rsidRDefault="00282322" w:rsidP="001230D4">
                      <w:pPr>
                        <w:jc w:val="center"/>
                        <w:rPr>
                          <w:rFonts w:ascii="Times New Roman" w:hAnsi="Times New Roman" w:cs="Times New Roman"/>
                          <w:sz w:val="24"/>
                          <w:szCs w:val="24"/>
                        </w:rPr>
                      </w:pPr>
                      <w:r w:rsidRPr="001F12A8">
                        <w:rPr>
                          <w:rFonts w:ascii="Times New Roman" w:hAnsi="Times New Roman" w:cs="Times New Roman"/>
                          <w:sz w:val="24"/>
                          <w:szCs w:val="24"/>
                        </w:rPr>
                        <w:t>Pendidik dan Peserta Didik</w:t>
                      </w:r>
                    </w:p>
                  </w:txbxContent>
                </v:textbox>
              </v:roundrect>
            </w:pict>
          </mc:Fallback>
        </mc:AlternateContent>
      </w:r>
    </w:p>
    <w:p w:rsidR="001230D4" w:rsidRDefault="001230D4" w:rsidP="001230D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B547463" wp14:editId="1201C0ED">
                <wp:simplePos x="0" y="0"/>
                <wp:positionH relativeFrom="column">
                  <wp:posOffset>1560195</wp:posOffset>
                </wp:positionH>
                <wp:positionV relativeFrom="paragraph">
                  <wp:posOffset>215265</wp:posOffset>
                </wp:positionV>
                <wp:extent cx="9525" cy="419100"/>
                <wp:effectExtent l="38100" t="0" r="66675" b="57150"/>
                <wp:wrapNone/>
                <wp:docPr id="5" name="Straight Arrow Connector 5"/>
                <wp:cNvGraphicFramePr/>
                <a:graphic xmlns:a="http://schemas.openxmlformats.org/drawingml/2006/main">
                  <a:graphicData uri="http://schemas.microsoft.com/office/word/2010/wordprocessingShape">
                    <wps:wsp>
                      <wps:cNvCnPr/>
                      <wps:spPr>
                        <a:xfrm>
                          <a:off x="0" y="0"/>
                          <a:ext cx="9525" cy="4191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E3C0AFB" id="_x0000_t32" coordsize="21600,21600" o:spt="32" o:oned="t" path="m,l21600,21600e" filled="f">
                <v:path arrowok="t" fillok="f" o:connecttype="none"/>
                <o:lock v:ext="edit" shapetype="t"/>
              </v:shapetype>
              <v:shape id="Straight Arrow Connector 5" o:spid="_x0000_s1026" type="#_x0000_t32" style="position:absolute;margin-left:122.85pt;margin-top:16.95pt;width:.75pt;height:33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" strokecolor="black [3213]"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852F819" wp14:editId="5204B32B">
                <wp:simplePos x="0" y="0"/>
                <wp:positionH relativeFrom="column">
                  <wp:posOffset>2550795</wp:posOffset>
                </wp:positionH>
                <wp:positionV relativeFrom="paragraph">
                  <wp:posOffset>2329815</wp:posOffset>
                </wp:positionV>
                <wp:extent cx="495300" cy="9525"/>
                <wp:effectExtent l="0" t="76200" r="19050" b="85725"/>
                <wp:wrapNone/>
                <wp:docPr id="7" name="Straight Arrow Connector 7"/>
                <wp:cNvGraphicFramePr/>
                <a:graphic xmlns:a="http://schemas.openxmlformats.org/drawingml/2006/main">
                  <a:graphicData uri="http://schemas.microsoft.com/office/word/2010/wordprocessingShape">
                    <wps:wsp>
                      <wps:cNvCnPr/>
                      <wps:spPr>
                        <a:xfrm flipV="1">
                          <a:off x="0" y="0"/>
                          <a:ext cx="495300" cy="95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2AAE86" id="Straight Arrow Connector 7" o:spid="_x0000_s1026" type="#_x0000_t32" style="position:absolute;margin-left:200.85pt;margin-top:183.45pt;width:39pt;height:.7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" strokecolor="black [3213]"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95A5B87" wp14:editId="3A761AE4">
                <wp:simplePos x="0" y="0"/>
                <wp:positionH relativeFrom="column">
                  <wp:posOffset>1579245</wp:posOffset>
                </wp:positionH>
                <wp:positionV relativeFrom="paragraph">
                  <wp:posOffset>1558290</wp:posOffset>
                </wp:positionV>
                <wp:extent cx="9525" cy="428625"/>
                <wp:effectExtent l="38100" t="0" r="66675" b="47625"/>
                <wp:wrapNone/>
                <wp:docPr id="6" name="Straight Arrow Connector 6"/>
                <wp:cNvGraphicFramePr/>
                <a:graphic xmlns:a="http://schemas.openxmlformats.org/drawingml/2006/main">
                  <a:graphicData uri="http://schemas.microsoft.com/office/word/2010/wordprocessingShape">
                    <wps:wsp>
                      <wps:cNvCnPr/>
                      <wps:spPr>
                        <a:xfrm>
                          <a:off x="0" y="0"/>
                          <a:ext cx="9525" cy="42862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C3857A" id="Straight Arrow Connector 6" o:spid="_x0000_s1026" type="#_x0000_t32" style="position:absolute;margin-left:124.35pt;margin-top:122.7pt;width:.75pt;height:33.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" strokecolor="black [3213]" strokeweight="1.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FF2764A" wp14:editId="73B0F070">
                <wp:simplePos x="0" y="0"/>
                <wp:positionH relativeFrom="column">
                  <wp:posOffset>3122295</wp:posOffset>
                </wp:positionH>
                <wp:positionV relativeFrom="paragraph">
                  <wp:posOffset>2072640</wp:posOffset>
                </wp:positionV>
                <wp:extent cx="1943100" cy="542925"/>
                <wp:effectExtent l="0" t="0" r="19050" b="28575"/>
                <wp:wrapNone/>
                <wp:docPr id="4" name="Rounded Rectangle 4"/>
                <wp:cNvGraphicFramePr/>
                <a:graphic xmlns:a="http://schemas.openxmlformats.org/drawingml/2006/main">
                  <a:graphicData uri="http://schemas.microsoft.com/office/word/2010/wordprocessingShape">
                    <wps:wsp>
                      <wps:cNvSpPr/>
                      <wps:spPr>
                        <a:xfrm>
                          <a:off x="0" y="0"/>
                          <a:ext cx="1943100" cy="54292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2322" w:rsidRPr="001F12A8" w:rsidRDefault="00282322" w:rsidP="001230D4">
                            <w:pPr>
                              <w:jc w:val="center"/>
                              <w:rPr>
                                <w:rFonts w:ascii="Times New Roman" w:hAnsi="Times New Roman" w:cs="Times New Roman"/>
                                <w:sz w:val="24"/>
                                <w:szCs w:val="24"/>
                              </w:rPr>
                            </w:pPr>
                            <w:r>
                              <w:rPr>
                                <w:rFonts w:ascii="Times New Roman" w:hAnsi="Times New Roman" w:cs="Times New Roman"/>
                                <w:sz w:val="24"/>
                                <w:szCs w:val="24"/>
                              </w:rPr>
                              <w:t>Pemahaman Materi Talak, Rujuk dan Masa Idd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F2764A" id="Rounded Rectangle 4" o:spid="_x0000_s1027" style="position:absolute;margin-left:245.85pt;margin-top:163.2pt;width:153pt;height:4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" fillcolor="white [3201]" strokecolor="black [3213]" strokeweight="1.5pt">
                <v:stroke joinstyle="miter"/>
                <v:textbox>
                  <w:txbxContent>
                    <w:p w:rsidR="00282322" w:rsidRPr="001F12A8" w:rsidRDefault="00282322" w:rsidP="001230D4">
                      <w:pPr>
                        <w:jc w:val="center"/>
                        <w:rPr>
                          <w:rFonts w:ascii="Times New Roman" w:hAnsi="Times New Roman" w:cs="Times New Roman"/>
                          <w:sz w:val="24"/>
                          <w:szCs w:val="24"/>
                        </w:rPr>
                      </w:pPr>
                      <w:r>
                        <w:rPr>
                          <w:rFonts w:ascii="Times New Roman" w:hAnsi="Times New Roman" w:cs="Times New Roman"/>
                          <w:sz w:val="24"/>
                          <w:szCs w:val="24"/>
                        </w:rPr>
                        <w:t>Pemahaman Materi Talak, Rujuk dan Masa Iddah</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604E6AE" wp14:editId="651293ED">
                <wp:simplePos x="0" y="0"/>
                <wp:positionH relativeFrom="column">
                  <wp:posOffset>607695</wp:posOffset>
                </wp:positionH>
                <wp:positionV relativeFrom="paragraph">
                  <wp:posOffset>2072005</wp:posOffset>
                </wp:positionV>
                <wp:extent cx="1943100" cy="542925"/>
                <wp:effectExtent l="0" t="0" r="19050" b="28575"/>
                <wp:wrapNone/>
                <wp:docPr id="3" name="Rounded Rectangle 3"/>
                <wp:cNvGraphicFramePr/>
                <a:graphic xmlns:a="http://schemas.openxmlformats.org/drawingml/2006/main">
                  <a:graphicData uri="http://schemas.microsoft.com/office/word/2010/wordprocessingShape">
                    <wps:wsp>
                      <wps:cNvSpPr/>
                      <wps:spPr>
                        <a:xfrm>
                          <a:off x="0" y="0"/>
                          <a:ext cx="1943100" cy="542925"/>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2322" w:rsidRPr="001F12A8" w:rsidRDefault="00282322" w:rsidP="001230D4">
                            <w:pPr>
                              <w:jc w:val="center"/>
                              <w:rPr>
                                <w:rFonts w:ascii="Times New Roman" w:hAnsi="Times New Roman" w:cs="Times New Roman"/>
                                <w:sz w:val="24"/>
                                <w:szCs w:val="24"/>
                              </w:rPr>
                            </w:pPr>
                            <w:r>
                              <w:rPr>
                                <w:rFonts w:ascii="Times New Roman" w:hAnsi="Times New Roman" w:cs="Times New Roman"/>
                                <w:sz w:val="24"/>
                                <w:szCs w:val="24"/>
                              </w:rPr>
                              <w:t>Tema Pernikahan dalam Isl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04E6AE" id="Rounded Rectangle 3" o:spid="_x0000_s1028" style="position:absolute;margin-left:47.85pt;margin-top:163.15pt;width:153pt;height:4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" fillcolor="white [3201]" strokecolor="black [3213]" strokeweight="1.5pt">
                <v:stroke joinstyle="miter"/>
                <v:textbox>
                  <w:txbxContent>
                    <w:p w:rsidR="00282322" w:rsidRPr="001F12A8" w:rsidRDefault="00282322" w:rsidP="001230D4">
                      <w:pPr>
                        <w:jc w:val="center"/>
                        <w:rPr>
                          <w:rFonts w:ascii="Times New Roman" w:hAnsi="Times New Roman" w:cs="Times New Roman"/>
                          <w:sz w:val="24"/>
                          <w:szCs w:val="24"/>
                        </w:rPr>
                      </w:pPr>
                      <w:r>
                        <w:rPr>
                          <w:rFonts w:ascii="Times New Roman" w:hAnsi="Times New Roman" w:cs="Times New Roman"/>
                          <w:sz w:val="24"/>
                          <w:szCs w:val="24"/>
                        </w:rPr>
                        <w:t>Tema Pernikahan dalam Islam</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4C1C876" wp14:editId="693416C7">
                <wp:simplePos x="0" y="0"/>
                <wp:positionH relativeFrom="column">
                  <wp:posOffset>607695</wp:posOffset>
                </wp:positionH>
                <wp:positionV relativeFrom="paragraph">
                  <wp:posOffset>739140</wp:posOffset>
                </wp:positionV>
                <wp:extent cx="1943100" cy="819150"/>
                <wp:effectExtent l="0" t="0" r="19050" b="19050"/>
                <wp:wrapNone/>
                <wp:docPr id="2" name="Rounded Rectangle 2"/>
                <wp:cNvGraphicFramePr/>
                <a:graphic xmlns:a="http://schemas.openxmlformats.org/drawingml/2006/main">
                  <a:graphicData uri="http://schemas.microsoft.com/office/word/2010/wordprocessingShape">
                    <wps:wsp>
                      <wps:cNvSpPr/>
                      <wps:spPr>
                        <a:xfrm>
                          <a:off x="0" y="0"/>
                          <a:ext cx="1943100" cy="819150"/>
                        </a:xfrm>
                        <a:prstGeom prst="round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82322" w:rsidRPr="001F12A8" w:rsidRDefault="00282322" w:rsidP="001230D4">
                            <w:pPr>
                              <w:jc w:val="center"/>
                              <w:rPr>
                                <w:rFonts w:ascii="Times New Roman" w:hAnsi="Times New Roman" w:cs="Times New Roman"/>
                                <w:sz w:val="24"/>
                                <w:szCs w:val="24"/>
                              </w:rPr>
                            </w:pPr>
                            <w:r>
                              <w:rPr>
                                <w:rFonts w:ascii="Times New Roman" w:hAnsi="Times New Roman" w:cs="Times New Roman"/>
                                <w:sz w:val="24"/>
                                <w:szCs w:val="24"/>
                              </w:rPr>
                              <w:t xml:space="preserve">Implementasi Strategi Inkuiri Berbasis Metode </w:t>
                            </w:r>
                            <w:r w:rsidRPr="001F12A8">
                              <w:rPr>
                                <w:rFonts w:ascii="Times New Roman" w:hAnsi="Times New Roman" w:cs="Times New Roman"/>
                                <w:i/>
                                <w:sz w:val="24"/>
                                <w:szCs w:val="24"/>
                              </w:rPr>
                              <w:t>Brainstor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C1C876" id="Rounded Rectangle 2" o:spid="_x0000_s1029" style="position:absolute;margin-left:47.85pt;margin-top:58.2pt;width:153pt;height:6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" fillcolor="white [3201]" strokecolor="black [3213]" strokeweight="1.5pt">
                <v:stroke joinstyle="miter"/>
                <v:textbox>
                  <w:txbxContent>
                    <w:p w:rsidR="00282322" w:rsidRPr="001F12A8" w:rsidRDefault="00282322" w:rsidP="001230D4">
                      <w:pPr>
                        <w:jc w:val="center"/>
                        <w:rPr>
                          <w:rFonts w:ascii="Times New Roman" w:hAnsi="Times New Roman" w:cs="Times New Roman"/>
                          <w:sz w:val="24"/>
                          <w:szCs w:val="24"/>
                        </w:rPr>
                      </w:pPr>
                      <w:r>
                        <w:rPr>
                          <w:rFonts w:ascii="Times New Roman" w:hAnsi="Times New Roman" w:cs="Times New Roman"/>
                          <w:sz w:val="24"/>
                          <w:szCs w:val="24"/>
                        </w:rPr>
                        <w:t xml:space="preserve">Implementasi Strategi Inkuiri Berbasis Metode </w:t>
                      </w:r>
                      <w:r w:rsidRPr="001F12A8">
                        <w:rPr>
                          <w:rFonts w:ascii="Times New Roman" w:hAnsi="Times New Roman" w:cs="Times New Roman"/>
                          <w:i/>
                          <w:sz w:val="24"/>
                          <w:szCs w:val="24"/>
                        </w:rPr>
                        <w:t>Brainstorming</w:t>
                      </w:r>
                    </w:p>
                  </w:txbxContent>
                </v:textbox>
              </v:roundrect>
            </w:pict>
          </mc:Fallback>
        </mc:AlternateContent>
      </w:r>
      <w:r>
        <w:rPr>
          <w:rFonts w:ascii="Times New Roman" w:hAnsi="Times New Roman" w:cs="Times New Roman"/>
          <w:sz w:val="24"/>
          <w:szCs w:val="24"/>
        </w:rPr>
        <w:br w:type="page"/>
      </w:r>
    </w:p>
    <w:p w:rsidR="00A00C55" w:rsidRDefault="00A00C55" w:rsidP="001230D4">
      <w:pPr>
        <w:spacing w:after="0" w:line="480" w:lineRule="auto"/>
        <w:jc w:val="center"/>
        <w:rPr>
          <w:rFonts w:ascii="Times New Roman" w:hAnsi="Times New Roman" w:cs="Times New Roman"/>
          <w:b/>
          <w:sz w:val="24"/>
          <w:szCs w:val="24"/>
        </w:rPr>
        <w:sectPr w:rsidR="00A00C55" w:rsidSect="00A00C55">
          <w:headerReference w:type="default" r:id="rId12"/>
          <w:pgSz w:w="11907" w:h="16839" w:code="9"/>
          <w:pgMar w:top="2268" w:right="1701" w:bottom="1701" w:left="2268" w:header="708" w:footer="708" w:gutter="0"/>
          <w:cols w:space="708"/>
          <w:titlePg/>
          <w:docGrid w:linePitch="360"/>
        </w:sectPr>
      </w:pPr>
    </w:p>
    <w:p w:rsidR="001230D4" w:rsidRPr="00C162CD" w:rsidRDefault="001230D4" w:rsidP="00C162CD">
      <w:pPr>
        <w:pStyle w:val="Heading1"/>
      </w:pPr>
      <w:bookmarkStart w:id="44" w:name="_Toc136417594"/>
      <w:bookmarkStart w:id="45" w:name="_Toc136418370"/>
      <w:r w:rsidRPr="00C162CD">
        <w:lastRenderedPageBreak/>
        <w:t>BAB III</w:t>
      </w:r>
      <w:bookmarkEnd w:id="44"/>
      <w:bookmarkEnd w:id="45"/>
    </w:p>
    <w:p w:rsidR="001230D4" w:rsidRDefault="001230D4" w:rsidP="001230D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1230D4" w:rsidRDefault="001230D4" w:rsidP="001230D4">
      <w:pPr>
        <w:spacing w:after="0" w:line="480" w:lineRule="auto"/>
        <w:jc w:val="center"/>
        <w:rPr>
          <w:rFonts w:ascii="Times New Roman" w:hAnsi="Times New Roman" w:cs="Times New Roman"/>
          <w:b/>
          <w:sz w:val="24"/>
          <w:szCs w:val="24"/>
        </w:rPr>
      </w:pPr>
    </w:p>
    <w:p w:rsidR="001230D4" w:rsidRPr="008E1622" w:rsidRDefault="001230D4" w:rsidP="008E1622">
      <w:pPr>
        <w:pStyle w:val="BABIII"/>
      </w:pPr>
      <w:bookmarkStart w:id="46" w:name="_Toc136418371"/>
      <w:r w:rsidRPr="008E1622">
        <w:t>Pendekatan dan Jenis Penelitian</w:t>
      </w:r>
      <w:bookmarkEnd w:id="46"/>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FE22CB">
        <w:rPr>
          <w:rFonts w:ascii="Times New Roman" w:hAnsi="Times New Roman" w:cs="Times New Roman"/>
          <w:sz w:val="24"/>
          <w:szCs w:val="24"/>
        </w:rPr>
        <w:t>Jenis penelitian ini adalah jenis penelitian kualitatif dengan m</w:t>
      </w:r>
      <w:r>
        <w:rPr>
          <w:rFonts w:ascii="Times New Roman" w:hAnsi="Times New Roman" w:cs="Times New Roman"/>
          <w:sz w:val="24"/>
          <w:szCs w:val="24"/>
        </w:rPr>
        <w:t xml:space="preserve">enggunakan </w:t>
      </w:r>
      <w:r w:rsidRPr="00FE22CB">
        <w:rPr>
          <w:rFonts w:ascii="Times New Roman" w:hAnsi="Times New Roman" w:cs="Times New Roman"/>
          <w:sz w:val="24"/>
          <w:szCs w:val="24"/>
        </w:rPr>
        <w:t xml:space="preserve">pendekatan deskriptif kualitatif. Metode </w:t>
      </w:r>
      <w:r>
        <w:rPr>
          <w:rFonts w:ascii="Times New Roman" w:hAnsi="Times New Roman" w:cs="Times New Roman"/>
          <w:sz w:val="24"/>
          <w:szCs w:val="24"/>
        </w:rPr>
        <w:t xml:space="preserve">ini digunakan untuk mendeskripsikan </w:t>
      </w:r>
      <w:r w:rsidRPr="00FE22CB">
        <w:rPr>
          <w:rFonts w:ascii="Times New Roman" w:hAnsi="Times New Roman" w:cs="Times New Roman"/>
          <w:sz w:val="24"/>
          <w:szCs w:val="24"/>
        </w:rPr>
        <w:t>tentang implementasi strategi inkuiri b</w:t>
      </w:r>
      <w:r>
        <w:rPr>
          <w:rFonts w:ascii="Times New Roman" w:hAnsi="Times New Roman" w:cs="Times New Roman"/>
          <w:sz w:val="24"/>
          <w:szCs w:val="24"/>
        </w:rPr>
        <w:t xml:space="preserve">erbasis metode </w:t>
      </w:r>
      <w:r w:rsidRPr="00FE22CB">
        <w:rPr>
          <w:rFonts w:ascii="Times New Roman" w:hAnsi="Times New Roman" w:cs="Times New Roman"/>
          <w:i/>
          <w:sz w:val="24"/>
          <w:szCs w:val="24"/>
        </w:rPr>
        <w:t>brainstorming</w:t>
      </w:r>
      <w:r>
        <w:rPr>
          <w:rFonts w:ascii="Times New Roman" w:hAnsi="Times New Roman" w:cs="Times New Roman"/>
          <w:sz w:val="24"/>
          <w:szCs w:val="24"/>
        </w:rPr>
        <w:t xml:space="preserve"> pada mata </w:t>
      </w:r>
      <w:r w:rsidRPr="00FE22CB">
        <w:rPr>
          <w:rFonts w:ascii="Times New Roman" w:hAnsi="Times New Roman" w:cs="Times New Roman"/>
          <w:sz w:val="24"/>
          <w:szCs w:val="24"/>
        </w:rPr>
        <w:t>pelajaran PAI di SMK PGRI Pandaan Pasuruan.</w:t>
      </w:r>
      <w:r>
        <w:rPr>
          <w:rFonts w:ascii="Times New Roman" w:hAnsi="Times New Roman" w:cs="Times New Roman"/>
          <w:sz w:val="24"/>
          <w:szCs w:val="24"/>
        </w:rPr>
        <w:t xml:space="preserve"> Metode deskriptif </w:t>
      </w:r>
      <w:r w:rsidRPr="00FE22CB">
        <w:rPr>
          <w:rFonts w:ascii="Times New Roman" w:hAnsi="Times New Roman" w:cs="Times New Roman"/>
          <w:sz w:val="24"/>
          <w:szCs w:val="24"/>
        </w:rPr>
        <w:t>bertujuan untuk mengumpulkan informasi</w:t>
      </w:r>
      <w:r>
        <w:rPr>
          <w:rFonts w:ascii="Times New Roman" w:hAnsi="Times New Roman" w:cs="Times New Roman"/>
          <w:sz w:val="24"/>
          <w:szCs w:val="24"/>
        </w:rPr>
        <w:t xml:space="preserve"> aktual secara rinci yang </w:t>
      </w:r>
      <w:r w:rsidRPr="00FE22CB">
        <w:rPr>
          <w:rFonts w:ascii="Times New Roman" w:hAnsi="Times New Roman" w:cs="Times New Roman"/>
          <w:sz w:val="24"/>
          <w:szCs w:val="24"/>
        </w:rPr>
        <w:t>melukiskan gejala yang ada  mengident</w:t>
      </w:r>
      <w:r>
        <w:rPr>
          <w:rFonts w:ascii="Times New Roman" w:hAnsi="Times New Roman" w:cs="Times New Roman"/>
          <w:sz w:val="24"/>
          <w:szCs w:val="24"/>
        </w:rPr>
        <w:t xml:space="preserve">ifikasi masalah atau memelihara </w:t>
      </w:r>
      <w:r w:rsidRPr="00FE22CB">
        <w:rPr>
          <w:rFonts w:ascii="Times New Roman" w:hAnsi="Times New Roman" w:cs="Times New Roman"/>
          <w:sz w:val="24"/>
          <w:szCs w:val="24"/>
        </w:rPr>
        <w:t>kondisi dan praktik- praktik yang berlaku.</w:t>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kualitatif yaitu suatu prosedur penelitian yang menggunkan data deskriptif berupa kata-kata tertulis atau lisan dari orang-orang dan pelaku yang dapat diamati. Kualitatif berarti sesuatu yang berkaitan dengan aspek kualitas, nilai, atau makna yang terdapat dibalik fakta.</w:t>
      </w:r>
      <w:r>
        <w:rPr>
          <w:rStyle w:val="FootnoteReference"/>
          <w:rFonts w:ascii="Times New Roman" w:hAnsi="Times New Roman" w:cs="Times New Roman"/>
          <w:sz w:val="24"/>
          <w:szCs w:val="24"/>
        </w:rPr>
        <w:footnoteReference w:id="54"/>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50131B">
        <w:rPr>
          <w:rFonts w:ascii="Times New Roman" w:hAnsi="Times New Roman" w:cs="Times New Roman"/>
          <w:sz w:val="24"/>
          <w:szCs w:val="24"/>
        </w:rPr>
        <w:t>Penelitian menggunakan peneliti</w:t>
      </w:r>
      <w:r>
        <w:rPr>
          <w:rFonts w:ascii="Times New Roman" w:hAnsi="Times New Roman" w:cs="Times New Roman"/>
          <w:sz w:val="24"/>
          <w:szCs w:val="24"/>
        </w:rPr>
        <w:t xml:space="preserve">an kualitatif karena data yang </w:t>
      </w:r>
      <w:r w:rsidRPr="0050131B">
        <w:rPr>
          <w:rFonts w:ascii="Times New Roman" w:hAnsi="Times New Roman" w:cs="Times New Roman"/>
          <w:sz w:val="24"/>
          <w:szCs w:val="24"/>
        </w:rPr>
        <w:t xml:space="preserve">diperoleh peneliti berupa kata-kata bukan angka. Kata-kata tersebut dapat berupa tertulis maupun lisan. SMK PGRI Pandaan merupakan sekolah yang cukup maju di Pasuruan, sehingga penulis tertarik untuk mengadakan </w:t>
      </w:r>
      <w:r w:rsidRPr="0050131B">
        <w:rPr>
          <w:rFonts w:ascii="Times New Roman" w:hAnsi="Times New Roman" w:cs="Times New Roman"/>
          <w:sz w:val="24"/>
          <w:szCs w:val="24"/>
        </w:rPr>
        <w:lastRenderedPageBreak/>
        <w:t xml:space="preserve">penelitian tentang implementasi strategi inkuiri berbasis metode </w:t>
      </w:r>
      <w:r w:rsidRPr="0050131B">
        <w:rPr>
          <w:rFonts w:ascii="Times New Roman" w:hAnsi="Times New Roman" w:cs="Times New Roman"/>
          <w:i/>
          <w:sz w:val="24"/>
          <w:szCs w:val="24"/>
        </w:rPr>
        <w:t>brainstorming</w:t>
      </w:r>
      <w:r w:rsidRPr="0050131B">
        <w:rPr>
          <w:rFonts w:ascii="Times New Roman" w:hAnsi="Times New Roman" w:cs="Times New Roman"/>
          <w:sz w:val="24"/>
          <w:szCs w:val="24"/>
        </w:rPr>
        <w:t xml:space="preserve"> pada mata pelajaran PAI</w:t>
      </w:r>
      <w:r>
        <w:rPr>
          <w:rFonts w:ascii="Times New Roman" w:hAnsi="Times New Roman" w:cs="Times New Roman"/>
          <w:sz w:val="24"/>
          <w:szCs w:val="24"/>
        </w:rPr>
        <w:t xml:space="preserve"> di SMK PGRI Pandaan</w:t>
      </w:r>
      <w:r w:rsidRPr="0050131B">
        <w:rPr>
          <w:rFonts w:ascii="Times New Roman" w:hAnsi="Times New Roman" w:cs="Times New Roman"/>
          <w:sz w:val="24"/>
          <w:szCs w:val="24"/>
        </w:rPr>
        <w:t>.</w:t>
      </w:r>
    </w:p>
    <w:p w:rsidR="001230D4" w:rsidRPr="0050131B" w:rsidRDefault="001230D4" w:rsidP="001230D4">
      <w:pPr>
        <w:pStyle w:val="ListParagraph"/>
        <w:spacing w:after="0" w:line="480" w:lineRule="auto"/>
        <w:ind w:firstLine="720"/>
        <w:jc w:val="both"/>
        <w:rPr>
          <w:rFonts w:ascii="Times New Roman" w:hAnsi="Times New Roman" w:cs="Times New Roman"/>
          <w:sz w:val="24"/>
          <w:szCs w:val="24"/>
        </w:rPr>
      </w:pPr>
    </w:p>
    <w:p w:rsidR="001230D4" w:rsidRPr="00C162CD" w:rsidRDefault="001230D4" w:rsidP="008E1622">
      <w:pPr>
        <w:pStyle w:val="BABIII"/>
      </w:pPr>
      <w:bookmarkStart w:id="47" w:name="_Toc136418372"/>
      <w:r w:rsidRPr="00C162CD">
        <w:t>Kehadiran Peneliti</w:t>
      </w:r>
      <w:bookmarkEnd w:id="47"/>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39202D">
        <w:rPr>
          <w:rFonts w:ascii="Times New Roman" w:hAnsi="Times New Roman" w:cs="Times New Roman"/>
          <w:sz w:val="24"/>
          <w:szCs w:val="24"/>
        </w:rPr>
        <w:t>Dalam penelitian ini, kehadi</w:t>
      </w:r>
      <w:r>
        <w:rPr>
          <w:rFonts w:ascii="Times New Roman" w:hAnsi="Times New Roman" w:cs="Times New Roman"/>
          <w:sz w:val="24"/>
          <w:szCs w:val="24"/>
        </w:rPr>
        <w:t xml:space="preserve">ran peneliti bertindak sebagai </w:t>
      </w:r>
      <w:r w:rsidRPr="0039202D">
        <w:rPr>
          <w:rFonts w:ascii="Times New Roman" w:hAnsi="Times New Roman" w:cs="Times New Roman"/>
          <w:sz w:val="24"/>
          <w:szCs w:val="24"/>
        </w:rPr>
        <w:t>instrument utama sekaligus pengumpulan d</w:t>
      </w:r>
      <w:r>
        <w:rPr>
          <w:rFonts w:ascii="Times New Roman" w:hAnsi="Times New Roman" w:cs="Times New Roman"/>
          <w:sz w:val="24"/>
          <w:szCs w:val="24"/>
        </w:rPr>
        <w:t>ata. Sebagaimana salah satu cir</w:t>
      </w:r>
      <w:r w:rsidRPr="0039202D">
        <w:rPr>
          <w:rFonts w:ascii="Times New Roman" w:hAnsi="Times New Roman" w:cs="Times New Roman"/>
          <w:sz w:val="24"/>
          <w:szCs w:val="24"/>
        </w:rPr>
        <w:t>i penelitian kualitatif dalam pengumpulan data dilakukan sendiri oleh peneliti. Dengan</w:t>
      </w:r>
      <w:r>
        <w:rPr>
          <w:rFonts w:ascii="Times New Roman" w:hAnsi="Times New Roman" w:cs="Times New Roman"/>
          <w:sz w:val="24"/>
          <w:szCs w:val="24"/>
        </w:rPr>
        <w:t xml:space="preserve"> </w:t>
      </w:r>
      <w:r w:rsidRPr="0039202D">
        <w:rPr>
          <w:rFonts w:ascii="Times New Roman" w:hAnsi="Times New Roman" w:cs="Times New Roman"/>
          <w:sz w:val="24"/>
          <w:szCs w:val="24"/>
        </w:rPr>
        <w:t>adanya</w:t>
      </w:r>
      <w:r>
        <w:rPr>
          <w:rFonts w:ascii="Times New Roman" w:hAnsi="Times New Roman" w:cs="Times New Roman"/>
          <w:sz w:val="24"/>
          <w:szCs w:val="24"/>
        </w:rPr>
        <w:t xml:space="preserve"> </w:t>
      </w:r>
      <w:r w:rsidRPr="0039202D">
        <w:rPr>
          <w:rFonts w:ascii="Times New Roman" w:hAnsi="Times New Roman" w:cs="Times New Roman"/>
          <w:sz w:val="24"/>
          <w:szCs w:val="24"/>
        </w:rPr>
        <w:t>instrumen</w:t>
      </w:r>
      <w:r>
        <w:rPr>
          <w:rFonts w:ascii="Times New Roman" w:hAnsi="Times New Roman" w:cs="Times New Roman"/>
          <w:sz w:val="24"/>
          <w:szCs w:val="24"/>
        </w:rPr>
        <w:t xml:space="preserve"> </w:t>
      </w:r>
      <w:r w:rsidRPr="0039202D">
        <w:rPr>
          <w:rFonts w:ascii="Times New Roman" w:hAnsi="Times New Roman" w:cs="Times New Roman"/>
          <w:sz w:val="24"/>
          <w:szCs w:val="24"/>
        </w:rPr>
        <w:t>penelitian, maka kita akan mengetahui</w:t>
      </w:r>
      <w:r>
        <w:rPr>
          <w:rFonts w:ascii="Times New Roman" w:hAnsi="Times New Roman" w:cs="Times New Roman"/>
          <w:sz w:val="24"/>
          <w:szCs w:val="24"/>
        </w:rPr>
        <w:t xml:space="preserve"> </w:t>
      </w:r>
      <w:r w:rsidRPr="0039202D">
        <w:rPr>
          <w:rFonts w:ascii="Times New Roman" w:hAnsi="Times New Roman" w:cs="Times New Roman"/>
          <w:sz w:val="24"/>
          <w:szCs w:val="24"/>
        </w:rPr>
        <w:t>sumber data yang akan kita teliti dan</w:t>
      </w:r>
      <w:r>
        <w:rPr>
          <w:rFonts w:ascii="Times New Roman" w:hAnsi="Times New Roman" w:cs="Times New Roman"/>
          <w:sz w:val="24"/>
          <w:szCs w:val="24"/>
        </w:rPr>
        <w:t xml:space="preserve"> </w:t>
      </w:r>
      <w:r w:rsidRPr="0039202D">
        <w:rPr>
          <w:rFonts w:ascii="Times New Roman" w:hAnsi="Times New Roman" w:cs="Times New Roman"/>
          <w:sz w:val="24"/>
          <w:szCs w:val="24"/>
        </w:rPr>
        <w:t>jenis datanya, teknik pengumpulan</w:t>
      </w:r>
      <w:r>
        <w:rPr>
          <w:rFonts w:ascii="Times New Roman" w:hAnsi="Times New Roman" w:cs="Times New Roman"/>
          <w:sz w:val="24"/>
          <w:szCs w:val="24"/>
        </w:rPr>
        <w:t xml:space="preserve"> </w:t>
      </w:r>
      <w:r w:rsidRPr="0039202D">
        <w:rPr>
          <w:rFonts w:ascii="Times New Roman" w:hAnsi="Times New Roman" w:cs="Times New Roman"/>
          <w:sz w:val="24"/>
          <w:szCs w:val="24"/>
        </w:rPr>
        <w:t>datanya,</w:t>
      </w:r>
      <w:r>
        <w:rPr>
          <w:rFonts w:ascii="Times New Roman" w:hAnsi="Times New Roman" w:cs="Times New Roman"/>
          <w:sz w:val="24"/>
          <w:szCs w:val="24"/>
        </w:rPr>
        <w:t xml:space="preserve"> </w:t>
      </w:r>
      <w:r w:rsidRPr="0039202D">
        <w:rPr>
          <w:rFonts w:ascii="Times New Roman" w:hAnsi="Times New Roman" w:cs="Times New Roman"/>
          <w:sz w:val="24"/>
          <w:szCs w:val="24"/>
        </w:rPr>
        <w:t>instrumen</w:t>
      </w:r>
      <w:r>
        <w:rPr>
          <w:rFonts w:ascii="Times New Roman" w:hAnsi="Times New Roman" w:cs="Times New Roman"/>
          <w:sz w:val="24"/>
          <w:szCs w:val="24"/>
        </w:rPr>
        <w:t xml:space="preserve"> </w:t>
      </w:r>
      <w:r w:rsidRPr="0039202D">
        <w:rPr>
          <w:rFonts w:ascii="Times New Roman" w:hAnsi="Times New Roman" w:cs="Times New Roman"/>
          <w:sz w:val="24"/>
          <w:szCs w:val="24"/>
        </w:rPr>
        <w:t>pengumpulan</w:t>
      </w:r>
      <w:r>
        <w:rPr>
          <w:rFonts w:ascii="Times New Roman" w:hAnsi="Times New Roman" w:cs="Times New Roman"/>
          <w:sz w:val="24"/>
          <w:szCs w:val="24"/>
        </w:rPr>
        <w:t xml:space="preserve"> </w:t>
      </w:r>
      <w:r w:rsidRPr="0039202D">
        <w:rPr>
          <w:rFonts w:ascii="Times New Roman" w:hAnsi="Times New Roman" w:cs="Times New Roman"/>
          <w:sz w:val="24"/>
          <w:szCs w:val="24"/>
        </w:rPr>
        <w:t xml:space="preserve">datanya, </w:t>
      </w:r>
      <w:r>
        <w:rPr>
          <w:rFonts w:ascii="Times New Roman" w:hAnsi="Times New Roman" w:cs="Times New Roman"/>
          <w:sz w:val="24"/>
          <w:szCs w:val="24"/>
        </w:rPr>
        <w:t xml:space="preserve">serta </w:t>
      </w:r>
      <w:r w:rsidRPr="0039202D">
        <w:rPr>
          <w:rFonts w:ascii="Times New Roman" w:hAnsi="Times New Roman" w:cs="Times New Roman"/>
          <w:sz w:val="24"/>
          <w:szCs w:val="24"/>
        </w:rPr>
        <w:t>langkah penyusunan</w:t>
      </w:r>
      <w:r>
        <w:rPr>
          <w:rFonts w:ascii="Times New Roman" w:hAnsi="Times New Roman" w:cs="Times New Roman"/>
          <w:sz w:val="24"/>
          <w:szCs w:val="24"/>
        </w:rPr>
        <w:t xml:space="preserve"> instrumen penelitian tersebut</w:t>
      </w:r>
      <w:r w:rsidRPr="0039202D">
        <w:rPr>
          <w:rFonts w:ascii="Times New Roman" w:hAnsi="Times New Roman" w:cs="Times New Roman"/>
          <w:sz w:val="24"/>
          <w:szCs w:val="24"/>
        </w:rPr>
        <w:t>.</w:t>
      </w:r>
    </w:p>
    <w:p w:rsidR="001230D4" w:rsidRDefault="001230D4" w:rsidP="001230D4">
      <w:pPr>
        <w:pStyle w:val="ListParagraph"/>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Kehadiran peneliti dalam penelitian ini diperlukan, karena peneliti sendiri merupakan alat (instrumen) pengumpul data yang utama sehingga kehadiran peneliti diperlukan dalam menguraikan data nantinya. Jadi, dalam penelitian ini, peneliti sebagai instrumen kunci terjun langsung dalam mengamati bagaimana </w:t>
      </w:r>
      <w:r>
        <w:rPr>
          <w:rFonts w:ascii="Times New Roman" w:hAnsi="Times New Roman" w:cs="Times New Roman"/>
          <w:sz w:val="24"/>
          <w:szCs w:val="24"/>
        </w:rPr>
        <w:t xml:space="preserve">implementasi strategi inkuiri berbasis metode </w:t>
      </w:r>
      <w:r>
        <w:rPr>
          <w:rFonts w:ascii="Times New Roman" w:hAnsi="Times New Roman" w:cs="Times New Roman"/>
          <w:i/>
          <w:sz w:val="24"/>
          <w:szCs w:val="24"/>
        </w:rPr>
        <w:t xml:space="preserve">brainstorming </w:t>
      </w:r>
      <w:r>
        <w:rPr>
          <w:rFonts w:ascii="Times New Roman" w:hAnsi="Times New Roman" w:cs="Times New Roman"/>
          <w:sz w:val="24"/>
          <w:szCs w:val="24"/>
        </w:rPr>
        <w:t xml:space="preserve">pada mata pelajaran PAI di SMK PGRI Pandaan. </w:t>
      </w:r>
      <w:r>
        <w:rPr>
          <w:rFonts w:ascii="Times New Roman" w:hAnsi="Times New Roman" w:cs="Times New Roman"/>
          <w:sz w:val="24"/>
          <w:szCs w:val="24"/>
          <w:lang w:val="id-ID"/>
        </w:rPr>
        <w:t>Peneliti menetapkan fokus penelitian, memilih narasumber, melakukan pengumpulan data, menilai kualitas data, analisis data, sampai kepada pembuatan kesimpulan.</w:t>
      </w:r>
    </w:p>
    <w:p w:rsidR="001230D4" w:rsidRDefault="001230D4" w:rsidP="001230D4">
      <w:pPr>
        <w:pStyle w:val="ListParagraph"/>
        <w:spacing w:after="0" w:line="480" w:lineRule="auto"/>
        <w:ind w:firstLine="720"/>
        <w:jc w:val="both"/>
        <w:rPr>
          <w:rFonts w:ascii="Times New Roman" w:hAnsi="Times New Roman" w:cs="Times New Roman"/>
          <w:sz w:val="24"/>
          <w:szCs w:val="24"/>
        </w:rPr>
      </w:pPr>
    </w:p>
    <w:p w:rsidR="001230D4" w:rsidRDefault="001230D4" w:rsidP="001230D4">
      <w:pPr>
        <w:pStyle w:val="ListParagraph"/>
        <w:spacing w:after="0" w:line="480" w:lineRule="auto"/>
        <w:ind w:firstLine="720"/>
        <w:jc w:val="both"/>
        <w:rPr>
          <w:rFonts w:ascii="Times New Roman" w:hAnsi="Times New Roman" w:cs="Times New Roman"/>
          <w:sz w:val="24"/>
          <w:szCs w:val="24"/>
        </w:rPr>
      </w:pPr>
    </w:p>
    <w:p w:rsidR="001230D4" w:rsidRPr="00640110" w:rsidRDefault="001230D4" w:rsidP="001230D4">
      <w:pPr>
        <w:pStyle w:val="ListParagraph"/>
        <w:spacing w:after="0" w:line="480" w:lineRule="auto"/>
        <w:ind w:firstLine="720"/>
        <w:jc w:val="both"/>
        <w:rPr>
          <w:rFonts w:ascii="Times New Roman" w:hAnsi="Times New Roman" w:cs="Times New Roman"/>
          <w:sz w:val="24"/>
          <w:szCs w:val="24"/>
        </w:rPr>
      </w:pPr>
    </w:p>
    <w:p w:rsidR="001230D4" w:rsidRPr="00C162CD" w:rsidRDefault="001230D4" w:rsidP="008E1622">
      <w:pPr>
        <w:pStyle w:val="BABIII"/>
      </w:pPr>
      <w:bookmarkStart w:id="48" w:name="_Toc136418373"/>
      <w:r w:rsidRPr="00C162CD">
        <w:lastRenderedPageBreak/>
        <w:t>Lokasi Penelitian</w:t>
      </w:r>
      <w:bookmarkEnd w:id="48"/>
    </w:p>
    <w:p w:rsidR="001230D4" w:rsidRDefault="001230D4" w:rsidP="001230D4">
      <w:pPr>
        <w:pStyle w:val="ListParagraph"/>
        <w:spacing w:after="0" w:line="480" w:lineRule="auto"/>
        <w:ind w:firstLine="720"/>
        <w:jc w:val="both"/>
        <w:rPr>
          <w:rFonts w:ascii="Times New Roman" w:hAnsi="Times New Roman" w:cs="Times New Roman"/>
          <w:sz w:val="24"/>
          <w:szCs w:val="24"/>
        </w:rPr>
      </w:pPr>
      <w:r w:rsidRPr="00CC7FDD">
        <w:rPr>
          <w:rFonts w:ascii="Times New Roman" w:hAnsi="Times New Roman" w:cs="Times New Roman"/>
          <w:sz w:val="24"/>
          <w:szCs w:val="24"/>
        </w:rPr>
        <w:t>Obyek dalam penelitian ini mengamb</w:t>
      </w:r>
      <w:r>
        <w:rPr>
          <w:rFonts w:ascii="Times New Roman" w:hAnsi="Times New Roman" w:cs="Times New Roman"/>
          <w:sz w:val="24"/>
          <w:szCs w:val="24"/>
        </w:rPr>
        <w:t xml:space="preserve">il tempat di kabupaten Pasuruan </w:t>
      </w:r>
      <w:r w:rsidRPr="00CC7FDD">
        <w:rPr>
          <w:rFonts w:ascii="Times New Roman" w:hAnsi="Times New Roman" w:cs="Times New Roman"/>
          <w:sz w:val="24"/>
          <w:szCs w:val="24"/>
        </w:rPr>
        <w:t>tepatnya di SMK PGRI</w:t>
      </w:r>
      <w:r>
        <w:rPr>
          <w:rFonts w:ascii="Times New Roman" w:hAnsi="Times New Roman" w:cs="Times New Roman"/>
          <w:sz w:val="24"/>
          <w:szCs w:val="24"/>
        </w:rPr>
        <w:t xml:space="preserve"> Pandaan</w:t>
      </w:r>
      <w:r w:rsidRPr="00CC7FDD">
        <w:rPr>
          <w:rFonts w:ascii="Times New Roman" w:hAnsi="Times New Roman" w:cs="Times New Roman"/>
          <w:sz w:val="24"/>
          <w:szCs w:val="24"/>
        </w:rPr>
        <w:t>, Jalan  R.A. Kartini 47, Pandaan Pasuruan.</w:t>
      </w:r>
      <w:r>
        <w:rPr>
          <w:rFonts w:ascii="Times New Roman" w:hAnsi="Times New Roman" w:cs="Times New Roman"/>
          <w:sz w:val="24"/>
          <w:szCs w:val="24"/>
        </w:rPr>
        <w:t xml:space="preserve"> </w:t>
      </w:r>
      <w:r w:rsidRPr="00CC7FDD">
        <w:rPr>
          <w:rFonts w:ascii="Times New Roman" w:hAnsi="Times New Roman" w:cs="Times New Roman"/>
          <w:sz w:val="24"/>
          <w:szCs w:val="24"/>
        </w:rPr>
        <w:t>SMK PGRI Pandaan yang sudah berdiri sejak lama yakni pada tahun 1987.</w:t>
      </w:r>
      <w:r>
        <w:rPr>
          <w:rFonts w:ascii="Times New Roman" w:hAnsi="Times New Roman" w:cs="Times New Roman"/>
          <w:sz w:val="24"/>
          <w:szCs w:val="24"/>
        </w:rPr>
        <w:t xml:space="preserve"> </w:t>
      </w:r>
      <w:r w:rsidRPr="00CC7FDD">
        <w:rPr>
          <w:rFonts w:ascii="Times New Roman" w:hAnsi="Times New Roman" w:cs="Times New Roman"/>
          <w:sz w:val="24"/>
          <w:szCs w:val="24"/>
        </w:rPr>
        <w:t xml:space="preserve">Secara geografis SMK PGRI terletak didaerah Pandaan, dengan </w:t>
      </w:r>
      <w:r>
        <w:rPr>
          <w:rFonts w:ascii="Times New Roman" w:hAnsi="Times New Roman" w:cs="Times New Roman"/>
          <w:sz w:val="24"/>
          <w:szCs w:val="24"/>
        </w:rPr>
        <w:t xml:space="preserve">lingkungan </w:t>
      </w:r>
      <w:r w:rsidRPr="00CC7FDD">
        <w:rPr>
          <w:rFonts w:ascii="Times New Roman" w:hAnsi="Times New Roman" w:cs="Times New Roman"/>
          <w:sz w:val="24"/>
          <w:szCs w:val="24"/>
        </w:rPr>
        <w:t>masyarakat sebagai wirusaha. Dan kond</w:t>
      </w:r>
      <w:r>
        <w:rPr>
          <w:rFonts w:ascii="Times New Roman" w:hAnsi="Times New Roman" w:cs="Times New Roman"/>
          <w:sz w:val="24"/>
          <w:szCs w:val="24"/>
        </w:rPr>
        <w:t xml:space="preserve">isi masyarakat sangat heterogen </w:t>
      </w:r>
      <w:r w:rsidRPr="00CC7FDD">
        <w:rPr>
          <w:rFonts w:ascii="Times New Roman" w:hAnsi="Times New Roman" w:cs="Times New Roman"/>
          <w:sz w:val="24"/>
          <w:szCs w:val="24"/>
        </w:rPr>
        <w:t>baik, ekonomi, keagamaan dan pengetahuan atau tingkat pendidikan.</w:t>
      </w:r>
    </w:p>
    <w:p w:rsidR="001230D4" w:rsidRPr="00CC7FDD" w:rsidRDefault="001230D4" w:rsidP="001230D4">
      <w:pPr>
        <w:pStyle w:val="ListParagraph"/>
        <w:spacing w:after="0" w:line="480" w:lineRule="auto"/>
        <w:ind w:firstLine="720"/>
        <w:jc w:val="both"/>
        <w:rPr>
          <w:rFonts w:ascii="Times New Roman" w:hAnsi="Times New Roman" w:cs="Times New Roman"/>
          <w:sz w:val="24"/>
          <w:szCs w:val="24"/>
        </w:rPr>
      </w:pPr>
      <w:r w:rsidRPr="00CC7FDD">
        <w:rPr>
          <w:rFonts w:ascii="Times New Roman" w:hAnsi="Times New Roman" w:cs="Times New Roman"/>
          <w:sz w:val="24"/>
          <w:szCs w:val="24"/>
        </w:rPr>
        <w:t xml:space="preserve">Peneliti memilih SMK PGRI karena sekolah ini telah mengimplementasikan strategi inkuri berbasis metode </w:t>
      </w:r>
      <w:r w:rsidRPr="00CC7FDD">
        <w:rPr>
          <w:rFonts w:ascii="Times New Roman" w:hAnsi="Times New Roman" w:cs="Times New Roman"/>
          <w:i/>
          <w:sz w:val="24"/>
          <w:szCs w:val="24"/>
        </w:rPr>
        <w:t>brainstorming</w:t>
      </w:r>
      <w:r w:rsidRPr="00CC7FDD">
        <w:rPr>
          <w:rFonts w:ascii="Times New Roman" w:hAnsi="Times New Roman" w:cs="Times New Roman"/>
          <w:sz w:val="24"/>
          <w:szCs w:val="24"/>
        </w:rPr>
        <w:t>, dan sekolah ini termasuk sekolah swasta yang telah terakreditasi A. Dan terdapat beberapa jurusan diantaranya ; Akuntansi Keuangan Lembaga, Teknik Komputer dan Jaringan, Teknik Audio Video, Administrasi Perkantoran, Teknik dan Bisnis Sepeda Motor.</w:t>
      </w:r>
    </w:p>
    <w:p w:rsidR="001230D4" w:rsidRPr="00CC7FDD" w:rsidRDefault="001230D4" w:rsidP="001230D4">
      <w:pPr>
        <w:pStyle w:val="ListParagraph"/>
        <w:spacing w:after="0" w:line="480" w:lineRule="auto"/>
        <w:jc w:val="both"/>
        <w:rPr>
          <w:rFonts w:ascii="Times New Roman" w:hAnsi="Times New Roman" w:cs="Times New Roman"/>
          <w:sz w:val="24"/>
          <w:szCs w:val="24"/>
        </w:rPr>
      </w:pPr>
    </w:p>
    <w:p w:rsidR="001230D4" w:rsidRPr="00C162CD" w:rsidRDefault="001230D4" w:rsidP="008E1622">
      <w:pPr>
        <w:pStyle w:val="BABIII"/>
      </w:pPr>
      <w:bookmarkStart w:id="49" w:name="_Toc136418374"/>
      <w:r w:rsidRPr="00C162CD">
        <w:t>Data dan Sumber Data</w:t>
      </w:r>
      <w:bookmarkEnd w:id="49"/>
    </w:p>
    <w:p w:rsidR="001230D4" w:rsidRPr="007F0208" w:rsidRDefault="001230D4" w:rsidP="0083370F">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ata Primer</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sidRPr="0039202D">
        <w:rPr>
          <w:rFonts w:ascii="Times New Roman" w:hAnsi="Times New Roman" w:cs="Times New Roman"/>
          <w:sz w:val="24"/>
          <w:szCs w:val="24"/>
        </w:rPr>
        <w:t xml:space="preserve">Dalam penelitian ini data primer akan diperoleh dari hasil wawancara terhadap </w:t>
      </w:r>
      <w:r>
        <w:rPr>
          <w:rFonts w:ascii="Times New Roman" w:hAnsi="Times New Roman" w:cs="Times New Roman"/>
          <w:sz w:val="24"/>
          <w:szCs w:val="24"/>
        </w:rPr>
        <w:t xml:space="preserve">guru PAI, siswa - siswi, dan waka kurikulum SMK PGRI Pandaan, yang bertujuan untuk memperoleh data terkait implementasi strategi inkuiri berbasis metode </w:t>
      </w:r>
      <w:r>
        <w:rPr>
          <w:rFonts w:ascii="Times New Roman" w:hAnsi="Times New Roman" w:cs="Times New Roman"/>
          <w:i/>
          <w:sz w:val="24"/>
          <w:szCs w:val="24"/>
        </w:rPr>
        <w:t xml:space="preserve">brainstorming </w:t>
      </w:r>
      <w:r>
        <w:rPr>
          <w:rFonts w:ascii="Times New Roman" w:hAnsi="Times New Roman" w:cs="Times New Roman"/>
          <w:sz w:val="24"/>
          <w:szCs w:val="24"/>
        </w:rPr>
        <w:t>pada mata pelajaran PAI.</w:t>
      </w:r>
    </w:p>
    <w:p w:rsidR="001230D4" w:rsidRPr="007F0208" w:rsidRDefault="001230D4" w:rsidP="001230D4">
      <w:pPr>
        <w:pStyle w:val="ListParagraph"/>
        <w:spacing w:after="0" w:line="480" w:lineRule="auto"/>
        <w:ind w:left="1080" w:firstLine="360"/>
        <w:jc w:val="both"/>
        <w:rPr>
          <w:rFonts w:ascii="Times New Roman" w:hAnsi="Times New Roman" w:cs="Times New Roman"/>
          <w:sz w:val="24"/>
          <w:szCs w:val="24"/>
        </w:rPr>
      </w:pPr>
    </w:p>
    <w:p w:rsidR="001230D4" w:rsidRDefault="001230D4" w:rsidP="0083370F">
      <w:pPr>
        <w:pStyle w:val="ListParagraph"/>
        <w:numPr>
          <w:ilvl w:val="0"/>
          <w:numId w:val="3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Sekunder</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sidRPr="001F4404">
        <w:rPr>
          <w:rFonts w:ascii="Times New Roman" w:hAnsi="Times New Roman" w:cs="Times New Roman"/>
          <w:sz w:val="24"/>
          <w:szCs w:val="24"/>
        </w:rPr>
        <w:t>Data sekunder yang digunakan dalam penelitian ini adalah dokumen-dokumen</w:t>
      </w:r>
      <w:r>
        <w:rPr>
          <w:rFonts w:ascii="Times New Roman" w:hAnsi="Times New Roman" w:cs="Times New Roman"/>
          <w:sz w:val="24"/>
          <w:szCs w:val="24"/>
        </w:rPr>
        <w:t xml:space="preserve"> dan</w:t>
      </w:r>
      <w:r w:rsidRPr="001F4404">
        <w:rPr>
          <w:rFonts w:ascii="Times New Roman" w:hAnsi="Times New Roman" w:cs="Times New Roman"/>
          <w:sz w:val="24"/>
          <w:szCs w:val="24"/>
        </w:rPr>
        <w:t xml:space="preserve"> jurnal</w:t>
      </w:r>
      <w:r>
        <w:rPr>
          <w:rFonts w:ascii="Times New Roman" w:hAnsi="Times New Roman" w:cs="Times New Roman"/>
          <w:sz w:val="24"/>
          <w:szCs w:val="24"/>
        </w:rPr>
        <w:t xml:space="preserve"> yang berkaitan dengan judul penelitian</w:t>
      </w:r>
      <w:r w:rsidRPr="001F4404">
        <w:rPr>
          <w:rFonts w:ascii="Times New Roman" w:hAnsi="Times New Roman" w:cs="Times New Roman"/>
          <w:sz w:val="24"/>
          <w:szCs w:val="24"/>
        </w:rPr>
        <w:t>.</w:t>
      </w:r>
    </w:p>
    <w:p w:rsidR="001230D4" w:rsidRPr="001F4404" w:rsidRDefault="001230D4" w:rsidP="001230D4">
      <w:pPr>
        <w:pStyle w:val="ListParagraph"/>
        <w:spacing w:after="0" w:line="480" w:lineRule="auto"/>
        <w:ind w:left="1080" w:firstLine="360"/>
        <w:jc w:val="both"/>
        <w:rPr>
          <w:rFonts w:ascii="Times New Roman" w:hAnsi="Times New Roman" w:cs="Times New Roman"/>
          <w:sz w:val="24"/>
          <w:szCs w:val="24"/>
        </w:rPr>
      </w:pPr>
    </w:p>
    <w:p w:rsidR="001230D4" w:rsidRPr="00C162CD" w:rsidRDefault="001230D4" w:rsidP="008E1622">
      <w:pPr>
        <w:pStyle w:val="BABIII"/>
      </w:pPr>
      <w:bookmarkStart w:id="50" w:name="_Toc136418375"/>
      <w:r w:rsidRPr="00C162CD">
        <w:t>Teknik Pengumpulan Data</w:t>
      </w:r>
      <w:bookmarkEnd w:id="50"/>
    </w:p>
    <w:p w:rsidR="001230D4" w:rsidRDefault="001230D4" w:rsidP="0083370F">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Wawancara</w:t>
      </w:r>
    </w:p>
    <w:p w:rsidR="001230D4" w:rsidRPr="00822B1A"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Dalam hal ini peneliti melakukan wawancara langsung kepada guru PAI SMK PGRI Pandaan mengenai implementasi strategi inkuiri berbasis metode </w:t>
      </w:r>
      <w:r>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serta peneliti juga melakukan wawancara kepada waka kurikulum, dan peserta didik kelas XII jurusan akuntansi SMK PGRI Pandaan.</w:t>
      </w:r>
    </w:p>
    <w:p w:rsidR="001230D4" w:rsidRDefault="001230D4" w:rsidP="0083370F">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Observasi</w:t>
      </w:r>
    </w:p>
    <w:p w:rsidR="001230D4" w:rsidRPr="00822B1A"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Dalam penelitian ini, peneliti terjun langsung ke SMK PGRI Pandaan untuk melakukan pengamatan langsung (observasi) mengenai keadaan sekolah, peserta didik, pendidik, dan implementasi strategi inkuiri berbasis metode </w:t>
      </w:r>
      <w:r>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di SMK PGRI Pandaan.</w:t>
      </w:r>
    </w:p>
    <w:p w:rsidR="001230D4" w:rsidRDefault="001230D4" w:rsidP="0083370F">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okumentasi</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sidRPr="008E783C">
        <w:rPr>
          <w:rFonts w:ascii="Times New Roman" w:hAnsi="Times New Roman" w:cs="Times New Roman"/>
          <w:sz w:val="24"/>
          <w:szCs w:val="24"/>
        </w:rPr>
        <w:t xml:space="preserve">Dengan demikian jelaslah bahwa metode </w:t>
      </w:r>
      <w:r>
        <w:rPr>
          <w:rFonts w:ascii="Times New Roman" w:hAnsi="Times New Roman" w:cs="Times New Roman"/>
          <w:sz w:val="24"/>
          <w:szCs w:val="24"/>
        </w:rPr>
        <w:t xml:space="preserve">dokumentasi adalah proses </w:t>
      </w:r>
      <w:r w:rsidRPr="008E783C">
        <w:rPr>
          <w:rFonts w:ascii="Times New Roman" w:hAnsi="Times New Roman" w:cs="Times New Roman"/>
          <w:sz w:val="24"/>
          <w:szCs w:val="24"/>
        </w:rPr>
        <w:t xml:space="preserve">pengumpulan data-data dalam bentuk tulisan-tulisan atau catatan-catatan resmi, yang dilakukan untuk menghimpun data tentang implementasi strategi inkuiri berbasis brainstorming pada pelajaran PAI di SMK PGRI pandaan Pasuruan, sejarah singkat berdirinya sekolah, </w:t>
      </w:r>
      <w:r w:rsidRPr="008E783C">
        <w:rPr>
          <w:rFonts w:ascii="Times New Roman" w:hAnsi="Times New Roman" w:cs="Times New Roman"/>
          <w:sz w:val="24"/>
          <w:szCs w:val="24"/>
        </w:rPr>
        <w:lastRenderedPageBreak/>
        <w:t>tenaga pengajar dan administrasi, keadaan peserta didik, dan dokumen-dokumen lainnya yang berkenaan dengan penelitian.</w:t>
      </w:r>
    </w:p>
    <w:p w:rsidR="001230D4" w:rsidRPr="008E783C" w:rsidRDefault="001230D4" w:rsidP="001230D4">
      <w:pPr>
        <w:pStyle w:val="ListParagraph"/>
        <w:spacing w:after="0" w:line="480" w:lineRule="auto"/>
        <w:ind w:left="1080" w:firstLine="360"/>
        <w:jc w:val="both"/>
        <w:rPr>
          <w:rFonts w:ascii="Times New Roman" w:hAnsi="Times New Roman" w:cs="Times New Roman"/>
          <w:sz w:val="24"/>
          <w:szCs w:val="24"/>
        </w:rPr>
      </w:pPr>
    </w:p>
    <w:p w:rsidR="001230D4" w:rsidRPr="00C162CD" w:rsidRDefault="001230D4" w:rsidP="008E1622">
      <w:pPr>
        <w:pStyle w:val="BABIII"/>
      </w:pPr>
      <w:bookmarkStart w:id="51" w:name="_Toc136418376"/>
      <w:r w:rsidRPr="00C162CD">
        <w:t>Analisis Data</w:t>
      </w:r>
      <w:bookmarkEnd w:id="51"/>
    </w:p>
    <w:p w:rsidR="001230D4" w:rsidRDefault="001230D4" w:rsidP="0083370F">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Reduksi data</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Reduksi data pada penelitian ini difokuskan pada implementasi strategi inkuiri berbasis metode </w:t>
      </w:r>
      <w:r>
        <w:rPr>
          <w:rFonts w:ascii="Times New Roman" w:hAnsi="Times New Roman" w:cs="Times New Roman"/>
          <w:i/>
          <w:sz w:val="24"/>
          <w:szCs w:val="24"/>
        </w:rPr>
        <w:t xml:space="preserve">brainstorming </w:t>
      </w:r>
      <w:r>
        <w:rPr>
          <w:rFonts w:ascii="Times New Roman" w:hAnsi="Times New Roman" w:cs="Times New Roman"/>
          <w:sz w:val="24"/>
          <w:szCs w:val="24"/>
        </w:rPr>
        <w:t>pada mata pelajaran PAI di SMK PGRI Pandaan.</w:t>
      </w:r>
    </w:p>
    <w:p w:rsidR="001230D4" w:rsidRDefault="001230D4" w:rsidP="0083370F">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yajian data</w:t>
      </w:r>
    </w:p>
    <w:p w:rsidR="001230D4" w:rsidRDefault="001230D4" w:rsidP="001230D4">
      <w:pPr>
        <w:pStyle w:val="ListParagraph"/>
        <w:spacing w:after="0" w:line="480" w:lineRule="auto"/>
        <w:ind w:left="1080" w:firstLine="360"/>
        <w:jc w:val="both"/>
        <w:rPr>
          <w:rFonts w:ascii="Times New Roman" w:hAnsi="Times New Roman" w:cs="Times New Roman"/>
          <w:sz w:val="24"/>
          <w:szCs w:val="24"/>
        </w:rPr>
      </w:pPr>
      <w:r w:rsidRPr="006506A9">
        <w:rPr>
          <w:rFonts w:ascii="Times New Roman" w:hAnsi="Times New Roman" w:cs="Times New Roman"/>
          <w:sz w:val="24"/>
          <w:szCs w:val="24"/>
        </w:rPr>
        <w:t>Penyajian data dalam penelitian ini berbentuk uraian narasi serta dapat diselingi dengan gambar, skema, matriks, tabel, rumus, dan lain-lain. Hal ini disesuaikan dengan jenis data yang terkumpul dalam proses pengumpulan data, baik dari hasil observasi, wawancara, maupun dokumentasi.</w:t>
      </w:r>
    </w:p>
    <w:p w:rsidR="001230D4" w:rsidRDefault="001230D4" w:rsidP="0083370F">
      <w:pPr>
        <w:pStyle w:val="ListParagraph"/>
        <w:numPr>
          <w:ilvl w:val="0"/>
          <w:numId w:val="3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arikan Kesimpulan</w:t>
      </w:r>
    </w:p>
    <w:p w:rsidR="001230D4" w:rsidRPr="006506A9" w:rsidRDefault="001230D4" w:rsidP="001230D4">
      <w:pPr>
        <w:pStyle w:val="ListParagraph"/>
        <w:spacing w:after="0" w:line="480" w:lineRule="auto"/>
        <w:ind w:left="1080" w:firstLine="360"/>
        <w:jc w:val="both"/>
        <w:rPr>
          <w:rFonts w:ascii="Times New Roman" w:hAnsi="Times New Roman" w:cs="Times New Roman"/>
          <w:sz w:val="24"/>
          <w:szCs w:val="24"/>
        </w:rPr>
      </w:pPr>
      <w:r w:rsidRPr="006506A9">
        <w:rPr>
          <w:rFonts w:ascii="Times New Roman" w:hAnsi="Times New Roman" w:cs="Times New Roman"/>
          <w:sz w:val="24"/>
          <w:szCs w:val="24"/>
        </w:rPr>
        <w:t>Sehubungan dengan penelitian ini peneliti hanya ingin mengetahui hal-hal yang berhubungan dengan keadaan yang diteliti yaitu: implementasi strategi inkuiri berbasis metode brainstorming pada mata pelajaran PAI di SMK PGRI Pandaan.</w:t>
      </w:r>
    </w:p>
    <w:p w:rsidR="001230D4" w:rsidRPr="006506A9" w:rsidRDefault="001230D4" w:rsidP="001230D4">
      <w:pPr>
        <w:pStyle w:val="ListParagraph"/>
        <w:spacing w:after="0" w:line="480" w:lineRule="auto"/>
        <w:ind w:left="1080"/>
        <w:jc w:val="both"/>
      </w:pPr>
    </w:p>
    <w:p w:rsidR="001230D4" w:rsidRPr="00C162CD" w:rsidRDefault="001230D4" w:rsidP="008E1622">
      <w:pPr>
        <w:pStyle w:val="BABIII"/>
      </w:pPr>
      <w:bookmarkStart w:id="52" w:name="_Toc136418377"/>
      <w:r w:rsidRPr="00C162CD">
        <w:t>Pengecekan Keabsahan Temuan</w:t>
      </w:r>
      <w:bookmarkEnd w:id="52"/>
    </w:p>
    <w:p w:rsidR="001230D4" w:rsidRPr="007F0208" w:rsidRDefault="001230D4" w:rsidP="001230D4">
      <w:pPr>
        <w:pStyle w:val="ListParagraph"/>
        <w:spacing w:after="0" w:line="480" w:lineRule="auto"/>
        <w:ind w:firstLine="360"/>
        <w:jc w:val="both"/>
        <w:rPr>
          <w:rFonts w:ascii="Times New Roman" w:hAnsi="Times New Roman" w:cs="Times New Roman"/>
          <w:sz w:val="24"/>
          <w:szCs w:val="24"/>
        </w:rPr>
      </w:pPr>
      <w:r w:rsidRPr="00206686">
        <w:rPr>
          <w:rFonts w:ascii="Times New Roman" w:hAnsi="Times New Roman" w:cs="Times New Roman"/>
          <w:sz w:val="24"/>
          <w:szCs w:val="24"/>
        </w:rPr>
        <w:t xml:space="preserve">Pengecekan keabsahan temuan merupakan proses pengecekan hasil penelitian sehingga peneliti terlibat secara mendalam dan fokus. </w:t>
      </w:r>
      <w:r w:rsidRPr="00206686">
        <w:rPr>
          <w:rFonts w:ascii="Times New Roman" w:hAnsi="Times New Roman" w:cs="Times New Roman"/>
          <w:sz w:val="24"/>
          <w:szCs w:val="24"/>
        </w:rPr>
        <w:lastRenderedPageBreak/>
        <w:t>Pengecekan keabsahan temuan dalam penelitian ini adalah sebagai berikut:</w:t>
      </w:r>
      <w:r>
        <w:rPr>
          <w:rStyle w:val="FootnoteReference"/>
          <w:rFonts w:ascii="Times New Roman" w:hAnsi="Times New Roman" w:cs="Times New Roman"/>
          <w:sz w:val="24"/>
          <w:szCs w:val="24"/>
        </w:rPr>
        <w:footnoteReference w:id="55"/>
      </w:r>
    </w:p>
    <w:p w:rsidR="001230D4" w:rsidRPr="00206686" w:rsidRDefault="001230D4" w:rsidP="0083370F">
      <w:pPr>
        <w:pStyle w:val="ListParagraph"/>
        <w:numPr>
          <w:ilvl w:val="0"/>
          <w:numId w:val="34"/>
        </w:numPr>
        <w:spacing w:after="0" w:line="480" w:lineRule="auto"/>
        <w:jc w:val="both"/>
        <w:rPr>
          <w:rFonts w:ascii="Times New Roman" w:hAnsi="Times New Roman" w:cs="Times New Roman"/>
          <w:sz w:val="24"/>
          <w:szCs w:val="24"/>
        </w:rPr>
      </w:pPr>
      <w:r w:rsidRPr="00206686">
        <w:rPr>
          <w:rFonts w:ascii="Times New Roman" w:hAnsi="Times New Roman" w:cs="Times New Roman"/>
          <w:sz w:val="24"/>
          <w:szCs w:val="24"/>
        </w:rPr>
        <w:t>Trianggulasi</w:t>
      </w:r>
    </w:p>
    <w:p w:rsidR="001230D4" w:rsidRDefault="001230D4" w:rsidP="001230D4">
      <w:pPr>
        <w:pStyle w:val="ListParagraph"/>
        <w:spacing w:after="0" w:line="480" w:lineRule="auto"/>
        <w:ind w:left="1080"/>
        <w:jc w:val="both"/>
        <w:rPr>
          <w:rFonts w:ascii="Times New Roman" w:hAnsi="Times New Roman" w:cs="Times New Roman"/>
          <w:sz w:val="24"/>
          <w:szCs w:val="24"/>
          <w:lang w:val="id-ID"/>
        </w:rPr>
      </w:pPr>
      <w:r w:rsidRPr="00206686">
        <w:rPr>
          <w:rFonts w:ascii="Times New Roman" w:hAnsi="Times New Roman" w:cs="Times New Roman"/>
          <w:sz w:val="24"/>
          <w:szCs w:val="24"/>
        </w:rPr>
        <w:t xml:space="preserve">Trianggulasi dalam pengujian kreabilitas ini diartikan sebagai pengecekan data dari berbagai sumber dengan berbagai cara, dan berbagai waktu. </w:t>
      </w:r>
      <w:r w:rsidRPr="00206686">
        <w:rPr>
          <w:rFonts w:ascii="Times New Roman" w:hAnsi="Times New Roman" w:cs="Times New Roman"/>
          <w:sz w:val="24"/>
          <w:szCs w:val="24"/>
          <w:lang w:val="id-ID"/>
        </w:rPr>
        <w:t>dalam hal ini adalah triangulasi sumber yaitu membanding-bandingkan data hasil tes, wawancara, observasi dan catatan lapangan.</w:t>
      </w:r>
    </w:p>
    <w:p w:rsidR="001230D4" w:rsidRPr="00206686" w:rsidRDefault="001230D4" w:rsidP="0083370F">
      <w:pPr>
        <w:pStyle w:val="ListParagraph"/>
        <w:numPr>
          <w:ilvl w:val="0"/>
          <w:numId w:val="34"/>
        </w:numPr>
        <w:spacing w:after="0" w:line="480" w:lineRule="auto"/>
        <w:jc w:val="both"/>
        <w:rPr>
          <w:rFonts w:ascii="Times New Roman" w:hAnsi="Times New Roman" w:cs="Times New Roman"/>
          <w:sz w:val="24"/>
          <w:szCs w:val="24"/>
        </w:rPr>
      </w:pPr>
      <w:r w:rsidRPr="00206686">
        <w:rPr>
          <w:rFonts w:ascii="Times New Roman" w:hAnsi="Times New Roman" w:cs="Times New Roman"/>
          <w:sz w:val="24"/>
          <w:szCs w:val="24"/>
        </w:rPr>
        <w:t>Perpanjangan keikutsertaan</w:t>
      </w:r>
    </w:p>
    <w:p w:rsidR="001230D4" w:rsidRDefault="001230D4" w:rsidP="001230D4">
      <w:pPr>
        <w:pStyle w:val="ListParagraph"/>
        <w:spacing w:after="0" w:line="480" w:lineRule="auto"/>
        <w:ind w:left="1080"/>
        <w:jc w:val="both"/>
        <w:rPr>
          <w:rFonts w:ascii="Times New Roman" w:hAnsi="Times New Roman" w:cs="Times New Roman"/>
          <w:sz w:val="24"/>
          <w:szCs w:val="24"/>
          <w:lang w:val="id-ID"/>
        </w:rPr>
      </w:pPr>
      <w:r w:rsidRPr="00206686">
        <w:rPr>
          <w:rFonts w:ascii="Times New Roman" w:hAnsi="Times New Roman" w:cs="Times New Roman"/>
          <w:sz w:val="24"/>
          <w:szCs w:val="24"/>
        </w:rPr>
        <w:t>Keikutsertaan peneliti sangat menentukan dalam pengumpulan data. Keikutsertaan dalam mengamati</w:t>
      </w:r>
      <w:r>
        <w:rPr>
          <w:rFonts w:ascii="Times New Roman" w:hAnsi="Times New Roman" w:cs="Times New Roman"/>
          <w:sz w:val="24"/>
          <w:szCs w:val="24"/>
        </w:rPr>
        <w:t xml:space="preserve"> implementasi strategi inkuiri berbasis metode </w:t>
      </w:r>
      <w:r>
        <w:rPr>
          <w:rFonts w:ascii="Times New Roman" w:hAnsi="Times New Roman" w:cs="Times New Roman"/>
          <w:i/>
          <w:sz w:val="24"/>
          <w:szCs w:val="24"/>
        </w:rPr>
        <w:t>brainstorming</w:t>
      </w:r>
      <w:r>
        <w:rPr>
          <w:rFonts w:ascii="Times New Roman" w:hAnsi="Times New Roman" w:cs="Times New Roman"/>
          <w:sz w:val="24"/>
          <w:szCs w:val="24"/>
        </w:rPr>
        <w:t xml:space="preserve"> pada mata pelajaran PAI di SMK PGRI Pandaan.</w:t>
      </w:r>
      <w:r w:rsidRPr="00206686">
        <w:rPr>
          <w:rFonts w:ascii="Times New Roman" w:hAnsi="Times New Roman" w:cs="Times New Roman"/>
          <w:sz w:val="24"/>
          <w:szCs w:val="24"/>
        </w:rPr>
        <w:t xml:space="preserve"> </w:t>
      </w:r>
      <w:r>
        <w:rPr>
          <w:rFonts w:ascii="Times New Roman" w:hAnsi="Times New Roman" w:cs="Times New Roman"/>
          <w:sz w:val="24"/>
          <w:szCs w:val="24"/>
        </w:rPr>
        <w:t>P</w:t>
      </w:r>
      <w:r w:rsidRPr="0017433C">
        <w:rPr>
          <w:rFonts w:ascii="Times New Roman" w:hAnsi="Times New Roman" w:cs="Times New Roman"/>
          <w:sz w:val="24"/>
          <w:szCs w:val="24"/>
          <w:lang w:val="id-ID"/>
        </w:rPr>
        <w:t>eneliti sangat menentukan dalam pengumpulan data. Keikutsertaan tersebut tidak hanya dilakukan dalam waktu singkat, tetapi memerlukan perpanjangan keiku</w:t>
      </w:r>
      <w:r>
        <w:rPr>
          <w:rFonts w:ascii="Times New Roman" w:hAnsi="Times New Roman" w:cs="Times New Roman"/>
          <w:sz w:val="24"/>
          <w:szCs w:val="24"/>
          <w:lang w:val="id-ID"/>
        </w:rPr>
        <w:t>tsertaan pada latar penelitian.</w:t>
      </w:r>
    </w:p>
    <w:p w:rsidR="001230D4" w:rsidRDefault="001230D4" w:rsidP="001230D4">
      <w:pPr>
        <w:pStyle w:val="ListParagraph"/>
        <w:spacing w:after="0" w:line="480" w:lineRule="auto"/>
        <w:ind w:left="1080"/>
        <w:jc w:val="both"/>
        <w:rPr>
          <w:rFonts w:ascii="Times New Roman" w:hAnsi="Times New Roman" w:cs="Times New Roman"/>
          <w:sz w:val="24"/>
          <w:szCs w:val="24"/>
        </w:rPr>
      </w:pPr>
    </w:p>
    <w:p w:rsidR="001230D4" w:rsidRPr="00C162CD" w:rsidRDefault="001230D4" w:rsidP="008E1622">
      <w:pPr>
        <w:pStyle w:val="BABIII"/>
      </w:pPr>
      <w:bookmarkStart w:id="53" w:name="_Toc136418378"/>
      <w:r w:rsidRPr="00C162CD">
        <w:t>Tahapan Penelitian</w:t>
      </w:r>
      <w:bookmarkEnd w:id="53"/>
    </w:p>
    <w:p w:rsidR="001230D4" w:rsidRDefault="001230D4" w:rsidP="0083370F">
      <w:pPr>
        <w:pStyle w:val="ListParagraph"/>
        <w:numPr>
          <w:ilvl w:val="0"/>
          <w:numId w:val="31"/>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Tahap Pra-Lapangan</w:t>
      </w:r>
    </w:p>
    <w:p w:rsidR="001230D4" w:rsidRDefault="001230D4" w:rsidP="001230D4">
      <w:pPr>
        <w:pStyle w:val="ListParagraph"/>
        <w:spacing w:after="0" w:line="360" w:lineRule="auto"/>
        <w:ind w:left="1080"/>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Dalam tahap ini ada enam kegiatan yang peneliti lakukan ditambah dengan satu pertimbangan yaitu etika penelitian lapangan. Kegiatan tersebut diuraikan sebagai berikut:</w:t>
      </w:r>
    </w:p>
    <w:p w:rsidR="001230D4"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Menyusun rancangan penelitian</w:t>
      </w:r>
    </w:p>
    <w:p w:rsidR="001230D4"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Memilih lapangan penelitian</w:t>
      </w:r>
    </w:p>
    <w:p w:rsidR="001230D4" w:rsidRDefault="001230D4" w:rsidP="001230D4">
      <w:pPr>
        <w:pStyle w:val="ListParagraph"/>
        <w:spacing w:after="0" w:line="360" w:lineRule="auto"/>
        <w:ind w:left="1440"/>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lastRenderedPageBreak/>
        <w:t>Dalam hal ini peneliti memilih lokasi penelitian yakni</w:t>
      </w:r>
      <w:r>
        <w:rPr>
          <w:rFonts w:ascii="Times New Roman" w:hAnsi="Times New Roman" w:cs="Times New Roman"/>
          <w:sz w:val="24"/>
          <w:szCs w:val="24"/>
        </w:rPr>
        <w:t xml:space="preserve"> SMK PGRI Pandaan</w:t>
      </w:r>
      <w:r>
        <w:rPr>
          <w:rFonts w:ascii="Times New Roman" w:hAnsi="Times New Roman" w:cs="Times New Roman"/>
          <w:sz w:val="24"/>
          <w:szCs w:val="24"/>
          <w:lang w:val="id-ID"/>
        </w:rPr>
        <w:t>.</w:t>
      </w:r>
    </w:p>
    <w:p w:rsidR="001230D4"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Mengurus perizinan</w:t>
      </w:r>
    </w:p>
    <w:p w:rsidR="001230D4" w:rsidRDefault="001230D4" w:rsidP="001230D4">
      <w:pPr>
        <w:pStyle w:val="ListParagraph"/>
        <w:spacing w:after="0" w:line="360" w:lineRule="auto"/>
        <w:ind w:left="1440"/>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Peneliti mengurus surat pe</w:t>
      </w:r>
      <w:r>
        <w:rPr>
          <w:rFonts w:ascii="Times New Roman" w:hAnsi="Times New Roman" w:cs="Times New Roman"/>
          <w:sz w:val="24"/>
          <w:szCs w:val="24"/>
          <w:lang w:val="id-ID"/>
        </w:rPr>
        <w:t xml:space="preserve">rizinan yang dibutuhkan sebelum </w:t>
      </w:r>
      <w:r w:rsidRPr="00DE287A">
        <w:rPr>
          <w:rFonts w:ascii="Times New Roman" w:hAnsi="Times New Roman" w:cs="Times New Roman"/>
          <w:sz w:val="24"/>
          <w:szCs w:val="24"/>
          <w:lang w:val="id-ID"/>
        </w:rPr>
        <w:t>melakukan penelitian, yaitu surat pengantar dari universitas. Selain itu peneliti juga akan menyiapkan hal-hal lain yang sekiraanya dibutuhkan agar mendapatkan izin melakukan penelitian.</w:t>
      </w:r>
    </w:p>
    <w:p w:rsidR="001230D4"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Menjajaki dan menilai lapangan</w:t>
      </w:r>
    </w:p>
    <w:p w:rsidR="001230D4" w:rsidRDefault="001230D4" w:rsidP="001230D4">
      <w:pPr>
        <w:pStyle w:val="ListParagraph"/>
        <w:spacing w:after="0" w:line="360" w:lineRule="auto"/>
        <w:ind w:left="1440"/>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 xml:space="preserve">Peneliti menilai keadaan </w:t>
      </w:r>
      <w:r>
        <w:rPr>
          <w:rFonts w:ascii="Times New Roman" w:hAnsi="Times New Roman" w:cs="Times New Roman"/>
          <w:sz w:val="24"/>
          <w:szCs w:val="24"/>
        </w:rPr>
        <w:t>SMK PGRI Pandaan, p</w:t>
      </w:r>
      <w:r w:rsidRPr="00DE287A">
        <w:rPr>
          <w:rFonts w:ascii="Times New Roman" w:hAnsi="Times New Roman" w:cs="Times New Roman"/>
          <w:sz w:val="24"/>
          <w:szCs w:val="24"/>
          <w:lang w:val="id-ID"/>
        </w:rPr>
        <w:t>eneliti dapat mempersiapkan diri, mental maupun fisik, serta menyiapkan perlengkapan yang diperlukan.</w:t>
      </w:r>
    </w:p>
    <w:p w:rsidR="001230D4" w:rsidRPr="00DE287A"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Memilih dan memanfaatkan informan</w:t>
      </w:r>
    </w:p>
    <w:p w:rsidR="001230D4"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Me</w:t>
      </w:r>
      <w:r>
        <w:rPr>
          <w:rFonts w:ascii="Times New Roman" w:hAnsi="Times New Roman" w:cs="Times New Roman"/>
          <w:sz w:val="24"/>
          <w:szCs w:val="24"/>
          <w:lang w:val="id-ID"/>
        </w:rPr>
        <w:t xml:space="preserve">nyiapkan perlengkapan penelitian. </w:t>
      </w:r>
    </w:p>
    <w:p w:rsidR="001230D4" w:rsidRDefault="001230D4" w:rsidP="0083370F">
      <w:pPr>
        <w:pStyle w:val="ListParagraph"/>
        <w:numPr>
          <w:ilvl w:val="0"/>
          <w:numId w:val="32"/>
        </w:numPr>
        <w:spacing w:after="0" w:line="360" w:lineRule="auto"/>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Persoalan etika penelitian</w:t>
      </w:r>
    </w:p>
    <w:p w:rsidR="001230D4" w:rsidRPr="00DC413D" w:rsidRDefault="001230D4" w:rsidP="001230D4">
      <w:pPr>
        <w:pStyle w:val="ListParagraph"/>
        <w:spacing w:after="0" w:line="360" w:lineRule="auto"/>
        <w:ind w:left="1440"/>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Peneliti berusaha memahami, menghormati dan menjalankan peraturan, kebiasaan dalam sekolah tersebut.</w:t>
      </w:r>
    </w:p>
    <w:p w:rsidR="001230D4" w:rsidRDefault="001230D4" w:rsidP="0083370F">
      <w:pPr>
        <w:pStyle w:val="ListParagraph"/>
        <w:numPr>
          <w:ilvl w:val="0"/>
          <w:numId w:val="31"/>
        </w:numPr>
        <w:spacing w:after="0" w:line="360" w:lineRule="auto"/>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Tahap Pekerjaan Lapangan</w:t>
      </w:r>
    </w:p>
    <w:p w:rsidR="001230D4" w:rsidRDefault="001230D4" w:rsidP="001230D4">
      <w:pPr>
        <w:pStyle w:val="ListParagraph"/>
        <w:spacing w:after="0" w:line="360" w:lineRule="auto"/>
        <w:ind w:left="1080"/>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Pada tahap ini terdapat tiga bagian yaitu:</w:t>
      </w:r>
    </w:p>
    <w:p w:rsidR="001230D4" w:rsidRDefault="001230D4" w:rsidP="0083370F">
      <w:pPr>
        <w:pStyle w:val="ListParagraph"/>
        <w:numPr>
          <w:ilvl w:val="0"/>
          <w:numId w:val="33"/>
        </w:numPr>
        <w:spacing w:after="0" w:line="360" w:lineRule="auto"/>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Memahami latar penelitian dan persiapan diri</w:t>
      </w:r>
    </w:p>
    <w:p w:rsidR="001230D4" w:rsidRDefault="001230D4" w:rsidP="001230D4">
      <w:pPr>
        <w:pStyle w:val="ListParagraph"/>
        <w:spacing w:after="0" w:line="360" w:lineRule="auto"/>
        <w:ind w:left="1440"/>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Yang dimaksud adalah bagaimana peneliti harus mampu menempatkan diri dan mengetahui batasan-batasan, berpenampilan sopan, dan membangun hubungan baik dengan lingkungan.</w:t>
      </w:r>
    </w:p>
    <w:p w:rsidR="001230D4" w:rsidRPr="00DC413D" w:rsidRDefault="001230D4" w:rsidP="0083370F">
      <w:pPr>
        <w:pStyle w:val="ListParagraph"/>
        <w:numPr>
          <w:ilvl w:val="0"/>
          <w:numId w:val="33"/>
        </w:numPr>
        <w:spacing w:after="0" w:line="360" w:lineRule="auto"/>
        <w:jc w:val="both"/>
        <w:rPr>
          <w:rFonts w:ascii="Times New Roman" w:hAnsi="Times New Roman" w:cs="Times New Roman"/>
          <w:sz w:val="24"/>
          <w:szCs w:val="24"/>
          <w:lang w:val="id-ID"/>
        </w:rPr>
      </w:pPr>
      <w:r w:rsidRPr="00DC413D">
        <w:rPr>
          <w:rFonts w:ascii="Times New Roman" w:hAnsi="Times New Roman" w:cs="Times New Roman"/>
          <w:sz w:val="24"/>
          <w:szCs w:val="24"/>
          <w:lang w:val="id-ID"/>
        </w:rPr>
        <w:t>Memasuki lapangan.</w:t>
      </w:r>
    </w:p>
    <w:p w:rsidR="001230D4" w:rsidRPr="00D96D35" w:rsidRDefault="001230D4" w:rsidP="0083370F">
      <w:pPr>
        <w:pStyle w:val="ListParagraph"/>
        <w:numPr>
          <w:ilvl w:val="0"/>
          <w:numId w:val="33"/>
        </w:numPr>
        <w:spacing w:after="0" w:line="360" w:lineRule="auto"/>
        <w:jc w:val="both"/>
        <w:rPr>
          <w:rFonts w:ascii="Times New Roman" w:hAnsi="Times New Roman" w:cs="Times New Roman"/>
          <w:sz w:val="24"/>
          <w:szCs w:val="24"/>
          <w:lang w:val="id-ID"/>
        </w:rPr>
      </w:pPr>
      <w:r w:rsidRPr="00DE287A">
        <w:rPr>
          <w:rFonts w:ascii="Times New Roman" w:hAnsi="Times New Roman" w:cs="Times New Roman"/>
          <w:sz w:val="24"/>
          <w:szCs w:val="24"/>
          <w:lang w:val="id-ID"/>
        </w:rPr>
        <w:t>Berperan serta sambil mengumpulkan data.</w:t>
      </w:r>
    </w:p>
    <w:p w:rsidR="001230D4" w:rsidRDefault="001230D4" w:rsidP="0083370F">
      <w:pPr>
        <w:pStyle w:val="ListParagraph"/>
        <w:numPr>
          <w:ilvl w:val="0"/>
          <w:numId w:val="31"/>
        </w:numPr>
        <w:spacing w:after="0" w:line="360" w:lineRule="auto"/>
        <w:jc w:val="both"/>
        <w:rPr>
          <w:rFonts w:ascii="Times New Roman" w:hAnsi="Times New Roman" w:cs="Times New Roman"/>
          <w:sz w:val="24"/>
          <w:szCs w:val="24"/>
          <w:lang w:val="id-ID"/>
        </w:rPr>
      </w:pPr>
      <w:r w:rsidRPr="0030634F">
        <w:rPr>
          <w:rFonts w:ascii="Times New Roman" w:hAnsi="Times New Roman" w:cs="Times New Roman"/>
          <w:sz w:val="24"/>
          <w:szCs w:val="24"/>
          <w:lang w:val="id-ID"/>
        </w:rPr>
        <w:t>Tahap Analisis Data</w:t>
      </w:r>
    </w:p>
    <w:p w:rsidR="001230D4" w:rsidRPr="00FE37F1" w:rsidRDefault="001230D4" w:rsidP="001230D4">
      <w:pPr>
        <w:pStyle w:val="ListParagraph"/>
        <w:spacing w:after="0" w:line="360" w:lineRule="auto"/>
        <w:ind w:left="1080"/>
        <w:jc w:val="both"/>
        <w:rPr>
          <w:rFonts w:ascii="Times New Roman" w:hAnsi="Times New Roman" w:cs="Times New Roman"/>
          <w:sz w:val="24"/>
          <w:szCs w:val="24"/>
          <w:lang w:val="id-ID"/>
        </w:rPr>
      </w:pPr>
      <w:r w:rsidRPr="0030634F">
        <w:rPr>
          <w:rFonts w:ascii="Times New Roman" w:hAnsi="Times New Roman" w:cs="Times New Roman"/>
          <w:sz w:val="24"/>
          <w:szCs w:val="24"/>
          <w:lang w:val="id-ID"/>
        </w:rPr>
        <w:t>Dalam hal ini peneliti menganalisis data-data yang terkumpul yang sudah dijelaskan pada sub bab sebelumnya.</w:t>
      </w:r>
    </w:p>
    <w:p w:rsidR="001230D4" w:rsidRDefault="001230D4" w:rsidP="001230D4">
      <w:pPr>
        <w:rPr>
          <w:rFonts w:ascii="Times New Roman" w:hAnsi="Times New Roman" w:cs="Times New Roman"/>
          <w:sz w:val="24"/>
          <w:szCs w:val="24"/>
        </w:rPr>
      </w:pPr>
      <w:r>
        <w:rPr>
          <w:rFonts w:ascii="Times New Roman" w:hAnsi="Times New Roman" w:cs="Times New Roman"/>
          <w:sz w:val="24"/>
          <w:szCs w:val="24"/>
        </w:rPr>
        <w:br w:type="page"/>
      </w:r>
    </w:p>
    <w:p w:rsidR="00A00C55" w:rsidRDefault="00A00C55" w:rsidP="001230D4">
      <w:pPr>
        <w:spacing w:after="0" w:line="480" w:lineRule="auto"/>
        <w:jc w:val="center"/>
        <w:rPr>
          <w:rFonts w:ascii="Times New Roman" w:hAnsi="Times New Roman" w:cs="Times New Roman"/>
          <w:b/>
          <w:sz w:val="24"/>
          <w:szCs w:val="24"/>
          <w:lang w:val="id-ID"/>
        </w:rPr>
        <w:sectPr w:rsidR="00A00C55" w:rsidSect="00A00C55">
          <w:pgSz w:w="11907" w:h="16839" w:code="9"/>
          <w:pgMar w:top="2268" w:right="1701" w:bottom="1701" w:left="2268" w:header="708" w:footer="708" w:gutter="0"/>
          <w:cols w:space="708"/>
          <w:titlePg/>
          <w:docGrid w:linePitch="360"/>
        </w:sectPr>
      </w:pPr>
    </w:p>
    <w:p w:rsidR="001230D4" w:rsidRPr="00C162CD" w:rsidRDefault="001230D4" w:rsidP="00C162CD">
      <w:pPr>
        <w:pStyle w:val="Heading1"/>
      </w:pPr>
      <w:bookmarkStart w:id="54" w:name="_Toc136417595"/>
      <w:bookmarkStart w:id="55" w:name="_Toc136418379"/>
      <w:r w:rsidRPr="00C162CD">
        <w:lastRenderedPageBreak/>
        <w:t>BAB IV</w:t>
      </w:r>
      <w:bookmarkEnd w:id="54"/>
      <w:bookmarkEnd w:id="55"/>
    </w:p>
    <w:p w:rsidR="001230D4" w:rsidRDefault="001230D4" w:rsidP="001230D4">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APARAN DATA DAN TEMUAN PENELITIAN</w:t>
      </w:r>
    </w:p>
    <w:p w:rsidR="001230D4" w:rsidRDefault="001230D4" w:rsidP="001230D4">
      <w:pPr>
        <w:spacing w:after="0" w:line="480" w:lineRule="auto"/>
        <w:jc w:val="both"/>
        <w:rPr>
          <w:rFonts w:ascii="Times New Roman" w:hAnsi="Times New Roman" w:cs="Times New Roman"/>
          <w:b/>
          <w:sz w:val="24"/>
          <w:szCs w:val="24"/>
          <w:lang w:val="id-ID"/>
        </w:rPr>
      </w:pPr>
    </w:p>
    <w:p w:rsidR="001230D4" w:rsidRPr="00C162CD" w:rsidRDefault="001230D4" w:rsidP="00C162CD">
      <w:pPr>
        <w:pStyle w:val="BABIV"/>
      </w:pPr>
      <w:bookmarkStart w:id="56" w:name="_Toc136418380"/>
      <w:r w:rsidRPr="00C162CD">
        <w:t>Paparan Data SMK PGRI Pandaan Pasuruuan</w:t>
      </w:r>
      <w:bookmarkEnd w:id="56"/>
    </w:p>
    <w:p w:rsidR="001230D4" w:rsidRPr="00566271" w:rsidRDefault="001230D4" w:rsidP="001230D4">
      <w:pPr>
        <w:spacing w:after="0" w:line="480" w:lineRule="auto"/>
        <w:ind w:left="720" w:firstLine="720"/>
        <w:jc w:val="both"/>
        <w:rPr>
          <w:rFonts w:ascii="Times New Roman" w:hAnsi="Times New Roman" w:cs="Times New Roman"/>
          <w:sz w:val="24"/>
          <w:szCs w:val="24"/>
          <w:lang w:val="id-ID"/>
        </w:rPr>
      </w:pPr>
      <w:r w:rsidRPr="00566271">
        <w:rPr>
          <w:rFonts w:ascii="Times New Roman" w:hAnsi="Times New Roman" w:cs="Times New Roman"/>
          <w:sz w:val="24"/>
          <w:szCs w:val="24"/>
          <w:lang w:val="id-ID"/>
        </w:rPr>
        <w:t>Paparan data yang tertulis disini adalah penjelasan</w:t>
      </w:r>
      <w:r>
        <w:rPr>
          <w:rFonts w:ascii="Times New Roman" w:hAnsi="Times New Roman" w:cs="Times New Roman"/>
          <w:sz w:val="24"/>
          <w:szCs w:val="24"/>
          <w:lang w:val="id-ID"/>
        </w:rPr>
        <w:t xml:space="preserve"> yang diperoleh peneliti dari narasumber atau sumber data untuk mendapatkan dan mengetahui lebih dalam terkait dengan strategi dan metode yang ingin diteliti sesui dengan pertayaan yang telah disiapkan dan diteliti dalam proses penelitian dan observasi di SMK PGRI Pandaan Pasuruan. Paparan data tersebut diperoleh dari narasumber atau sumber data yang dilakukan oleh peneliti dengan melalui wawancara, observasi, dan dokumentasi di SMK PGRI Pandaan Pasuruan.</w:t>
      </w:r>
    </w:p>
    <w:p w:rsidR="001230D4" w:rsidRDefault="001230D4" w:rsidP="001230D4">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ermasuk sejarah dari objek penelitian yauitu SMK PGRI Pandaan Pasuruan. Lembaga ini berdiri sejak tahun 1987, terletak di jalan R.A. Kartini 47, Pandaan Pasuruan. Terdapat beberapa jurusan diantarannya Akuntansi dan Keuangan lembaga, Teknik Komputer dan Jaringan, Teknik Audio Video, Administrasi Perkantoran, Teknik dan Bisnis Sepeda Motor. Serta memiliki Visi Terwujudnya lembaga yang mandiri dan instant yang memiliki keunggulan kompetitif berlandaskan iman dan takwa, dan memiliki Misi 1) Mengembangkan unit-unit usaha yang produktif, 2) Mengoptimalkan pembelajaran yang berbasis kompetensi, 3) Menyiapkan lulusan yang berdaya saing yang membuka kelas khusus Bahasa Inggris, 4) Menambah kursus akuntansi, komputer dan jaringan, internet, 5) </w:t>
      </w:r>
      <w:r>
        <w:rPr>
          <w:rFonts w:ascii="Times New Roman" w:hAnsi="Times New Roman" w:cs="Times New Roman"/>
          <w:sz w:val="24"/>
          <w:szCs w:val="24"/>
          <w:lang w:val="id-ID"/>
        </w:rPr>
        <w:lastRenderedPageBreak/>
        <w:t xml:space="preserve">Melaksanakan pembinaan akhlak / keagamaan secara terpadu dan berkelanjutan. </w:t>
      </w:r>
    </w:p>
    <w:p w:rsidR="001230D4" w:rsidRDefault="001230D4" w:rsidP="001230D4">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mudian di SMK PGRI Pandaan Pasuruan, peneliti melontarkan beberapa pertanyaan yang telah disiapkan guna mengetahui dan mendapatkan data yang diinginkan kepada sumber data diantaranya: guru Pendidikan Agama Islam, waka kurikulum, dan beberapa peserta didik di kelas XII Akuntansi, terkait implementasi strategi inkuiri berbasis metode brainstorming pada mata pelajaran PAI di SMK PGRI Pandaan Pasuruan. Yang dilakukan peneliti pertama kali guna mendapatkan data-data yang dii</w:t>
      </w:r>
      <w:r w:rsidR="00282322">
        <w:rPr>
          <w:rFonts w:ascii="Times New Roman" w:hAnsi="Times New Roman" w:cs="Times New Roman"/>
          <w:sz w:val="24"/>
          <w:szCs w:val="24"/>
          <w:lang w:val="id-ID"/>
        </w:rPr>
        <w:t>ngingkan adalah observ</w:t>
      </w:r>
      <w:r>
        <w:rPr>
          <w:rFonts w:ascii="Times New Roman" w:hAnsi="Times New Roman" w:cs="Times New Roman"/>
          <w:sz w:val="24"/>
          <w:szCs w:val="24"/>
          <w:lang w:val="id-ID"/>
        </w:rPr>
        <w:t>asi sekaligus berperan dalam kegiatan pembelajaran di SMK PGRI Pandaan Pasuruan, guna mengamati dan merasakan secara langsung bagaimana proses dan penerapan strategi inkuiri berbasis metode brainstorming di dalam kelas dengan bimbingan langsung dari guru PAI di sekolah tersebut. Berdasarkan proses observasi tersebut, peneliti memiliki peluang yang lebih besar untuk mendapatkan sumber data yang diinginkan melalui kegiatan observasi tersebut.</w:t>
      </w:r>
    </w:p>
    <w:p w:rsidR="001230D4" w:rsidRDefault="001230D4" w:rsidP="001230D4">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telah kegiatan observasi tersebut dilakukan, berikutnya adalah peneliti mengumpulkan dan mendapatakan data dari sumber data melalui wawancara kepada guru PAI yakni bapak Mukhammad Muzakki,M.Pdi, beliau berkata:</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sidRPr="005F21F1">
        <w:rPr>
          <w:rFonts w:ascii="Times New Roman" w:hAnsi="Times New Roman" w:cs="Times New Roman"/>
          <w:sz w:val="24"/>
          <w:szCs w:val="24"/>
          <w:lang w:val="id-ID"/>
        </w:rPr>
        <w:t xml:space="preserve">“Strategi inkuiri berbasis metode </w:t>
      </w:r>
      <w:r w:rsidRPr="00616213">
        <w:rPr>
          <w:rFonts w:ascii="Times New Roman" w:hAnsi="Times New Roman" w:cs="Times New Roman"/>
          <w:i/>
          <w:sz w:val="24"/>
          <w:szCs w:val="24"/>
          <w:lang w:val="id-ID"/>
        </w:rPr>
        <w:t xml:space="preserve">brainstorming </w:t>
      </w:r>
      <w:r w:rsidRPr="005F21F1">
        <w:rPr>
          <w:rFonts w:ascii="Times New Roman" w:hAnsi="Times New Roman" w:cs="Times New Roman"/>
          <w:sz w:val="24"/>
          <w:szCs w:val="24"/>
          <w:lang w:val="id-ID"/>
        </w:rPr>
        <w:t>atau umpan balik</w:t>
      </w:r>
      <w:r>
        <w:rPr>
          <w:rFonts w:ascii="Times New Roman" w:hAnsi="Times New Roman" w:cs="Times New Roman"/>
          <w:sz w:val="24"/>
          <w:szCs w:val="24"/>
          <w:lang w:val="id-ID"/>
        </w:rPr>
        <w:t xml:space="preserve"> dengan berfikir secara kritis ini, sangat cocok digunakan dalam proses pembelajaran di lembaga pendidikan, salah satunya di sekolah ini. Karena </w:t>
      </w:r>
      <w:r>
        <w:rPr>
          <w:rFonts w:ascii="Times New Roman" w:hAnsi="Times New Roman" w:cs="Times New Roman"/>
          <w:sz w:val="24"/>
          <w:szCs w:val="24"/>
          <w:lang w:val="id-ID"/>
        </w:rPr>
        <w:lastRenderedPageBreak/>
        <w:t>dengan strategi dan metode ini, peserta didik bisa lebih aktif dan dapat melatih cara berfikir peserta didik. K</w:t>
      </w:r>
      <w:r w:rsidRPr="005F21F1">
        <w:rPr>
          <w:rFonts w:ascii="Times New Roman" w:hAnsi="Times New Roman" w:cs="Times New Roman"/>
          <w:sz w:val="24"/>
          <w:szCs w:val="24"/>
          <w:lang w:val="id-ID"/>
        </w:rPr>
        <w:t>ita</w:t>
      </w:r>
      <w:r>
        <w:rPr>
          <w:rFonts w:ascii="Times New Roman" w:hAnsi="Times New Roman" w:cs="Times New Roman"/>
          <w:sz w:val="24"/>
          <w:szCs w:val="24"/>
          <w:lang w:val="id-ID"/>
        </w:rPr>
        <w:t xml:space="preserve"> berprinsip bahwa kita </w:t>
      </w:r>
      <w:r w:rsidRPr="005F21F1">
        <w:rPr>
          <w:rFonts w:ascii="Times New Roman" w:hAnsi="Times New Roman" w:cs="Times New Roman"/>
          <w:sz w:val="24"/>
          <w:szCs w:val="24"/>
          <w:lang w:val="id-ID"/>
        </w:rPr>
        <w:t xml:space="preserve">tidak mengisi tong kosong, karena peserta didik sudah memiliki pengalaman </w:t>
      </w:r>
      <w:r>
        <w:rPr>
          <w:rFonts w:ascii="Times New Roman" w:hAnsi="Times New Roman" w:cs="Times New Roman"/>
          <w:sz w:val="24"/>
          <w:szCs w:val="24"/>
          <w:lang w:val="id-ID"/>
        </w:rPr>
        <w:t>ter</w:t>
      </w:r>
      <w:r w:rsidRPr="005F21F1">
        <w:rPr>
          <w:rFonts w:ascii="Times New Roman" w:hAnsi="Times New Roman" w:cs="Times New Roman"/>
          <w:sz w:val="24"/>
          <w:szCs w:val="24"/>
          <w:lang w:val="id-ID"/>
        </w:rPr>
        <w:t>sendiri dan sumber belajar sendiri</w:t>
      </w:r>
      <w:r>
        <w:rPr>
          <w:rFonts w:ascii="Times New Roman" w:hAnsi="Times New Roman" w:cs="Times New Roman"/>
          <w:sz w:val="24"/>
          <w:szCs w:val="24"/>
          <w:lang w:val="id-ID"/>
        </w:rPr>
        <w:t>. B</w:t>
      </w:r>
      <w:r w:rsidRPr="005F21F1">
        <w:rPr>
          <w:rFonts w:ascii="Times New Roman" w:hAnsi="Times New Roman" w:cs="Times New Roman"/>
          <w:sz w:val="24"/>
          <w:szCs w:val="24"/>
          <w:lang w:val="id-ID"/>
        </w:rPr>
        <w:t>isa jadi pesert</w:t>
      </w:r>
      <w:r>
        <w:rPr>
          <w:rFonts w:ascii="Times New Roman" w:hAnsi="Times New Roman" w:cs="Times New Roman"/>
          <w:sz w:val="24"/>
          <w:szCs w:val="24"/>
          <w:lang w:val="id-ID"/>
        </w:rPr>
        <w:t xml:space="preserve">a didik lebih pintar dari guru. </w:t>
      </w:r>
      <w:r w:rsidRPr="005F21F1">
        <w:rPr>
          <w:rFonts w:ascii="Times New Roman" w:hAnsi="Times New Roman" w:cs="Times New Roman"/>
          <w:sz w:val="24"/>
          <w:szCs w:val="24"/>
          <w:lang w:val="id-ID"/>
        </w:rPr>
        <w:t>Kemudian pengala</w:t>
      </w:r>
      <w:r>
        <w:rPr>
          <w:rFonts w:ascii="Times New Roman" w:hAnsi="Times New Roman" w:cs="Times New Roman"/>
          <w:sz w:val="24"/>
          <w:szCs w:val="24"/>
          <w:lang w:val="id-ID"/>
        </w:rPr>
        <w:t>man itulah yang kita ungkapkan, d</w:t>
      </w:r>
      <w:r w:rsidRPr="005F21F1">
        <w:rPr>
          <w:rFonts w:ascii="Times New Roman" w:hAnsi="Times New Roman" w:cs="Times New Roman"/>
          <w:sz w:val="24"/>
          <w:szCs w:val="24"/>
          <w:lang w:val="id-ID"/>
        </w:rPr>
        <w:t>engan m</w:t>
      </w:r>
      <w:r w:rsidR="00353F3F">
        <w:rPr>
          <w:rFonts w:ascii="Times New Roman" w:hAnsi="Times New Roman" w:cs="Times New Roman"/>
          <w:sz w:val="24"/>
          <w:szCs w:val="24"/>
        </w:rPr>
        <w:t>e</w:t>
      </w:r>
      <w:r w:rsidRPr="005F21F1">
        <w:rPr>
          <w:rFonts w:ascii="Times New Roman" w:hAnsi="Times New Roman" w:cs="Times New Roman"/>
          <w:sz w:val="24"/>
          <w:szCs w:val="24"/>
          <w:lang w:val="id-ID"/>
        </w:rPr>
        <w:t>tode umpan balik</w:t>
      </w:r>
      <w:r>
        <w:rPr>
          <w:rFonts w:ascii="Times New Roman" w:hAnsi="Times New Roman" w:cs="Times New Roman"/>
          <w:sz w:val="24"/>
          <w:szCs w:val="24"/>
          <w:lang w:val="id-ID"/>
        </w:rPr>
        <w:t xml:space="preserve"> atau </w:t>
      </w:r>
      <w:r w:rsidRPr="00353F3F">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ini. K</w:t>
      </w:r>
      <w:r w:rsidRPr="005F21F1">
        <w:rPr>
          <w:rFonts w:ascii="Times New Roman" w:hAnsi="Times New Roman" w:cs="Times New Roman"/>
          <w:sz w:val="24"/>
          <w:szCs w:val="24"/>
          <w:lang w:val="id-ID"/>
        </w:rPr>
        <w:t>ita memancing</w:t>
      </w:r>
      <w:r>
        <w:rPr>
          <w:rFonts w:ascii="Times New Roman" w:hAnsi="Times New Roman" w:cs="Times New Roman"/>
          <w:sz w:val="24"/>
          <w:szCs w:val="24"/>
          <w:lang w:val="id-ID"/>
        </w:rPr>
        <w:t xml:space="preserve"> anak-anak untuk mengungkapkan </w:t>
      </w:r>
      <w:r w:rsidRPr="005F21F1">
        <w:rPr>
          <w:rFonts w:ascii="Times New Roman" w:hAnsi="Times New Roman" w:cs="Times New Roman"/>
          <w:sz w:val="24"/>
          <w:szCs w:val="24"/>
          <w:lang w:val="id-ID"/>
        </w:rPr>
        <w:t>pengalaman belajar diluar sekolah kemudian menjadi topik pembahasan sesu</w:t>
      </w:r>
      <w:r>
        <w:rPr>
          <w:rFonts w:ascii="Times New Roman" w:hAnsi="Times New Roman" w:cs="Times New Roman"/>
          <w:sz w:val="24"/>
          <w:szCs w:val="24"/>
          <w:lang w:val="id-ID"/>
        </w:rPr>
        <w:t xml:space="preserve">i dengan materi yang dibawakan, </w:t>
      </w:r>
      <w:r w:rsidRPr="005F21F1">
        <w:rPr>
          <w:rFonts w:ascii="Times New Roman" w:hAnsi="Times New Roman" w:cs="Times New Roman"/>
          <w:sz w:val="24"/>
          <w:szCs w:val="24"/>
          <w:lang w:val="id-ID"/>
        </w:rPr>
        <w:t xml:space="preserve">seperti </w:t>
      </w:r>
      <w:r>
        <w:rPr>
          <w:rFonts w:ascii="Times New Roman" w:hAnsi="Times New Roman" w:cs="Times New Roman"/>
          <w:sz w:val="24"/>
          <w:szCs w:val="24"/>
          <w:lang w:val="id-ID"/>
        </w:rPr>
        <w:t xml:space="preserve">perilaku </w:t>
      </w:r>
      <w:r w:rsidR="00DA26D5">
        <w:rPr>
          <w:rFonts w:ascii="Times New Roman" w:hAnsi="Times New Roman" w:cs="Times New Roman"/>
          <w:sz w:val="24"/>
          <w:szCs w:val="24"/>
          <w:lang w:val="id-ID"/>
        </w:rPr>
        <w:t>be</w:t>
      </w:r>
      <w:r w:rsidRPr="005F21F1">
        <w:rPr>
          <w:rFonts w:ascii="Times New Roman" w:hAnsi="Times New Roman" w:cs="Times New Roman"/>
          <w:sz w:val="24"/>
          <w:szCs w:val="24"/>
          <w:lang w:val="id-ID"/>
        </w:rPr>
        <w:t>rbakti kepada orang tua. B</w:t>
      </w:r>
      <w:r>
        <w:rPr>
          <w:rFonts w:ascii="Times New Roman" w:hAnsi="Times New Roman" w:cs="Times New Roman"/>
          <w:sz w:val="24"/>
          <w:szCs w:val="24"/>
          <w:lang w:val="id-ID"/>
        </w:rPr>
        <w:t xml:space="preserve">erdasarkan pengalaman anak-anak, </w:t>
      </w:r>
      <w:r w:rsidRPr="005F21F1">
        <w:rPr>
          <w:rFonts w:ascii="Times New Roman" w:hAnsi="Times New Roman" w:cs="Times New Roman"/>
          <w:sz w:val="24"/>
          <w:szCs w:val="24"/>
          <w:lang w:val="id-ID"/>
        </w:rPr>
        <w:t>mereka pas</w:t>
      </w:r>
      <w:r>
        <w:rPr>
          <w:rFonts w:ascii="Times New Roman" w:hAnsi="Times New Roman" w:cs="Times New Roman"/>
          <w:sz w:val="24"/>
          <w:szCs w:val="24"/>
          <w:lang w:val="id-ID"/>
        </w:rPr>
        <w:t>t</w:t>
      </w:r>
      <w:r w:rsidRPr="005F21F1">
        <w:rPr>
          <w:rFonts w:ascii="Times New Roman" w:hAnsi="Times New Roman" w:cs="Times New Roman"/>
          <w:sz w:val="24"/>
          <w:szCs w:val="24"/>
          <w:lang w:val="id-ID"/>
        </w:rPr>
        <w:t>i banyak menemukan peristiwa atau melihat vidio di so</w:t>
      </w:r>
      <w:r>
        <w:rPr>
          <w:rFonts w:ascii="Times New Roman" w:hAnsi="Times New Roman" w:cs="Times New Roman"/>
          <w:sz w:val="24"/>
          <w:szCs w:val="24"/>
          <w:lang w:val="id-ID"/>
        </w:rPr>
        <w:t>sial media diluar sekolah yang ber</w:t>
      </w:r>
      <w:r w:rsidRPr="005F21F1">
        <w:rPr>
          <w:rFonts w:ascii="Times New Roman" w:hAnsi="Times New Roman" w:cs="Times New Roman"/>
          <w:sz w:val="24"/>
          <w:szCs w:val="24"/>
          <w:lang w:val="id-ID"/>
        </w:rPr>
        <w:t>erkait</w:t>
      </w:r>
      <w:r>
        <w:rPr>
          <w:rFonts w:ascii="Times New Roman" w:hAnsi="Times New Roman" w:cs="Times New Roman"/>
          <w:sz w:val="24"/>
          <w:szCs w:val="24"/>
          <w:lang w:val="id-ID"/>
        </w:rPr>
        <w:t>an</w:t>
      </w:r>
      <w:r w:rsidRPr="005F21F1">
        <w:rPr>
          <w:rFonts w:ascii="Times New Roman" w:hAnsi="Times New Roman" w:cs="Times New Roman"/>
          <w:sz w:val="24"/>
          <w:szCs w:val="24"/>
          <w:lang w:val="id-ID"/>
        </w:rPr>
        <w:t xml:space="preserve"> dengan </w:t>
      </w:r>
      <w:r>
        <w:rPr>
          <w:rFonts w:ascii="Times New Roman" w:hAnsi="Times New Roman" w:cs="Times New Roman"/>
          <w:sz w:val="24"/>
          <w:szCs w:val="24"/>
          <w:lang w:val="id-ID"/>
        </w:rPr>
        <w:t>per</w:t>
      </w:r>
      <w:r w:rsidR="00DA26D5">
        <w:rPr>
          <w:rFonts w:ascii="Times New Roman" w:hAnsi="Times New Roman" w:cs="Times New Roman"/>
          <w:sz w:val="24"/>
          <w:szCs w:val="24"/>
          <w:lang w:val="id-ID"/>
        </w:rPr>
        <w:t>ilaku berbakti kepada orang tua</w:t>
      </w:r>
      <w:r>
        <w:rPr>
          <w:rFonts w:ascii="Times New Roman" w:hAnsi="Times New Roman" w:cs="Times New Roman"/>
          <w:sz w:val="24"/>
          <w:szCs w:val="24"/>
          <w:lang w:val="id-ID"/>
        </w:rPr>
        <w:t>”</w:t>
      </w:r>
      <w:r w:rsidR="00DA26D5">
        <w:rPr>
          <w:rFonts w:ascii="Times New Roman" w:hAnsi="Times New Roman" w:cs="Times New Roman"/>
          <w:sz w:val="24"/>
          <w:szCs w:val="24"/>
        </w:rPr>
        <w:t>.</w:t>
      </w:r>
      <w:r>
        <w:rPr>
          <w:rStyle w:val="FootnoteReference"/>
          <w:rFonts w:ascii="Times New Roman" w:hAnsi="Times New Roman" w:cs="Times New Roman"/>
          <w:sz w:val="24"/>
          <w:szCs w:val="24"/>
          <w:lang w:val="id-ID"/>
        </w:rPr>
        <w:footnoteReference w:id="56"/>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dari wawancara kepada guru PAI, bahwasannya dengan menggunakan strategi inkuiri berbasis metode brainstorming pada mata pelajaran PAI ini, pendidik tidak selalu memberikan pertanyaan atau masalah yang tidak atau belum diketahui oleh peserta didik, namun pendidik juga harus memberikan ruang kepada peserta didik untuk mengungkapkan pengalaman mereka berdasarkan pengalaman yang terkait dengan materi yang disampaikan. Dengan demikian peserta didik bisa lebih aktif dan lebih percaya diri dalam proses pembelajaran dilaksanakan.</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selain itu juga peneliti mencari sumber data melalui wawancara kepada waka kurikulum yaitu ibu Desy Yoni Hapsari, S.T, </w:t>
      </w:r>
      <w:r>
        <w:rPr>
          <w:rFonts w:ascii="Times New Roman" w:hAnsi="Times New Roman" w:cs="Times New Roman"/>
          <w:sz w:val="24"/>
          <w:szCs w:val="24"/>
          <w:lang w:val="id-ID"/>
        </w:rPr>
        <w:lastRenderedPageBreak/>
        <w:t>terkait dengan strategi inkuiri berbasis metode brainstorming pada mata pelajaran PAI di SMK PGRI Pandaan.</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sekolah ini sudah menggunakan kurikulum merdeka mandiri belajar yang masih sama dengan K13. Karena untuk mencapai kurikulum merdeka mandiri berubah dan mandiri berbagi, jumlah peserta didik di sini belum mencukupi persyaratan yang telah ditentukan. Dengan menerapkan kurikulum merdeka atau K13 tersebut peserta didik harus lebih aktif daripada peserta didik. Oleh karena itu strategi inkuiri berbasis metode brainstorming ini cocok sekali diterapkan dalam proses pembelajaran diskolah ini, agar proses pembelajaran bisa berjalan dengan baik sesui dengan RPP yang telah dibuat oleh masing-masing pendidik, dan sesui dengan kurikulum yang ada”.</w:t>
      </w:r>
      <w:r>
        <w:rPr>
          <w:rStyle w:val="FootnoteReference"/>
          <w:rFonts w:ascii="Times New Roman" w:hAnsi="Times New Roman" w:cs="Times New Roman"/>
          <w:sz w:val="24"/>
          <w:szCs w:val="24"/>
          <w:lang w:val="id-ID"/>
        </w:rPr>
        <w:footnoteReference w:id="57"/>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apa yang disampaikan oleh waka kurikulum diatas bahwa strategi inkuiri berbasis metode brainstorming, cocok digunakan dalam proses pembelajaran karena strategi dan metode tersebut, sangat berkaitan dengan kurikulum yang diterapkan di sekolah tersebut.</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mudian tidak lupa pneliti juga mencari sumber data dengan melakukan wawancara kepada peserta didik kelas XII Akuntansi terkait implentasi strategi inkuiri berbasis metode brainstorming pada mata pelajaran PAI di SMK PGRI Pandaan. Menurut lailatul istiqomah yaitu:</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urut lala, pak zakki itu waktu mengajar enak, pembawaannya enjoy, ada bercandanya, dan mudah dimengerti. Namun kekurangannya anak-anak kadang suka bolos dan celometan”.</w:t>
      </w:r>
      <w:r>
        <w:rPr>
          <w:rStyle w:val="FootnoteReference"/>
          <w:rFonts w:ascii="Times New Roman" w:hAnsi="Times New Roman" w:cs="Times New Roman"/>
          <w:sz w:val="24"/>
          <w:szCs w:val="24"/>
          <w:lang w:val="id-ID"/>
        </w:rPr>
        <w:footnoteReference w:id="58"/>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pendapat dengan lala, cara mengajar atau penerapan strategi inkuiri berbasis metode </w:t>
      </w:r>
      <w:r w:rsidRPr="00DB3F8D">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pada mata pelajaran PAI, menurut Yeni Puspita Sari sebagai berikut:</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Menurutku yah gampang dimengerti, bisa juga dijadikan motivasi dalam kehidupan sehari-hari, ada waktunya bercanda dan serius yah intinya mudah dimengerti dan kita bisa lebih aktif.”</w:t>
      </w:r>
      <w:r>
        <w:rPr>
          <w:rStyle w:val="FootnoteReference"/>
          <w:rFonts w:ascii="Times New Roman" w:hAnsi="Times New Roman" w:cs="Times New Roman"/>
          <w:sz w:val="24"/>
          <w:szCs w:val="24"/>
          <w:lang w:val="id-ID"/>
        </w:rPr>
        <w:footnoteReference w:id="59"/>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mudian Nelly Dwi Andriana juga memberikan jawaban atas pertanyaan yang dilontarkan oleh peneliti yaitu:</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rPr>
        <w:t>K</w:t>
      </w:r>
      <w:r>
        <w:rPr>
          <w:rFonts w:ascii="Times New Roman" w:hAnsi="Times New Roman" w:cs="Times New Roman"/>
          <w:sz w:val="24"/>
          <w:szCs w:val="24"/>
          <w:lang w:val="id-ID"/>
        </w:rPr>
        <w:t>alau dilihat dari pak Zakki mengajar, yah baik sih menurutku dengan strategi dan metode yang digunakan juga cocok buat kita, cuman anak-anak agak banyak celometan tapi apa yang disampaikan selalu mudah dipahami.”</w:t>
      </w:r>
      <w:r>
        <w:rPr>
          <w:rStyle w:val="FootnoteReference"/>
          <w:rFonts w:ascii="Times New Roman" w:hAnsi="Times New Roman" w:cs="Times New Roman"/>
          <w:sz w:val="24"/>
          <w:szCs w:val="24"/>
          <w:lang w:val="id-ID"/>
        </w:rPr>
        <w:footnoteReference w:id="60"/>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an Dwi Aprilia juga berpendapat, “</w:t>
      </w:r>
      <w:r>
        <w:rPr>
          <w:rFonts w:ascii="Times New Roman" w:hAnsi="Times New Roman" w:cs="Times New Roman"/>
          <w:sz w:val="24"/>
          <w:szCs w:val="24"/>
        </w:rPr>
        <w:t>P</w:t>
      </w:r>
      <w:r>
        <w:rPr>
          <w:rFonts w:ascii="Times New Roman" w:hAnsi="Times New Roman" w:cs="Times New Roman"/>
          <w:sz w:val="24"/>
          <w:szCs w:val="24"/>
          <w:lang w:val="id-ID"/>
        </w:rPr>
        <w:t>ak Zakki cara mengajarnya itu fleksibel, bagus, dan baik. Saya juga bisa memahami apa yang disampaikan oleh pak zakki.”</w:t>
      </w:r>
      <w:r>
        <w:rPr>
          <w:rStyle w:val="FootnoteReference"/>
          <w:rFonts w:ascii="Times New Roman" w:hAnsi="Times New Roman" w:cs="Times New Roman"/>
          <w:sz w:val="24"/>
          <w:szCs w:val="24"/>
          <w:lang w:val="id-ID"/>
        </w:rPr>
        <w:footnoteReference w:id="61"/>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elanjutnya pendapat dari Nadya Dwi Zahrani dia berkata bawa “</w:t>
      </w:r>
      <w:r>
        <w:rPr>
          <w:rFonts w:ascii="Times New Roman" w:hAnsi="Times New Roman" w:cs="Times New Roman"/>
          <w:sz w:val="24"/>
          <w:szCs w:val="24"/>
        </w:rPr>
        <w:t>M</w:t>
      </w:r>
      <w:r>
        <w:rPr>
          <w:rFonts w:ascii="Times New Roman" w:hAnsi="Times New Roman" w:cs="Times New Roman"/>
          <w:sz w:val="24"/>
          <w:szCs w:val="24"/>
          <w:lang w:val="id-ID"/>
        </w:rPr>
        <w:t>enurut aku beliau saat mengajar mampu menjelaskan materi dengan baik sehingga mudah dipahami oleh siswa/i. Diiringi dengan metode yang digunakan oleh pak zakki membuat saya dan anak-anak menjadi lebih aktif lagi dalam menjawab dan menyelesaikan pertanyaan dari pak Zakki. Pak Zakki tahu kapan waktunya menjelaskan materi, memberikan tugas, dan membuat kelompok untuk berdiskusi. Tidak jarang juga melibatkan anak didiknya dalam merencanakan kegiatan pembelajaran agar materi yang disampaikan bisa diserap secara baik dan maksimal.”</w:t>
      </w:r>
      <w:r>
        <w:rPr>
          <w:rStyle w:val="FootnoteReference"/>
          <w:rFonts w:ascii="Times New Roman" w:hAnsi="Times New Roman" w:cs="Times New Roman"/>
          <w:sz w:val="24"/>
          <w:szCs w:val="24"/>
          <w:lang w:val="id-ID"/>
        </w:rPr>
        <w:footnoteReference w:id="62"/>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mudian masih di dalam ruang lingkup kelas XII Akuntansi, Jesika Putri Dwiyanti, mengemukakan pendapatnya yaitu:</w:t>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w:t>
      </w:r>
      <w:r>
        <w:rPr>
          <w:rFonts w:ascii="Times New Roman" w:hAnsi="Times New Roman" w:cs="Times New Roman"/>
          <w:sz w:val="24"/>
          <w:szCs w:val="24"/>
        </w:rPr>
        <w:t>M</w:t>
      </w:r>
      <w:r>
        <w:rPr>
          <w:rFonts w:ascii="Times New Roman" w:hAnsi="Times New Roman" w:cs="Times New Roman"/>
          <w:sz w:val="24"/>
          <w:szCs w:val="24"/>
          <w:lang w:val="id-ID"/>
        </w:rPr>
        <w:t>enurut saya, cara mengajar pak Zakki baik dan mudah dipahami, pak Zakki juga welcome terhadap anak didiknya bisa untuk curhat dan sering ngasih solusi ke temen-temen yang punya problem diluar sekolah.”</w:t>
      </w:r>
      <w:r>
        <w:rPr>
          <w:rStyle w:val="FootnoteReference"/>
          <w:rFonts w:ascii="Times New Roman" w:hAnsi="Times New Roman" w:cs="Times New Roman"/>
          <w:sz w:val="24"/>
          <w:szCs w:val="24"/>
          <w:lang w:val="id-ID"/>
        </w:rPr>
        <w:footnoteReference w:id="63"/>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ikutnya Diva Salsabila, juga berpendapat terkait strategi dan metode yang digunakan oleh guru PAI di kelasnya, yaitu:</w:t>
      </w:r>
    </w:p>
    <w:p w:rsidR="001230D4" w:rsidRDefault="000C69A5"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1230D4">
        <w:rPr>
          <w:rFonts w:ascii="Times New Roman" w:hAnsi="Times New Roman" w:cs="Times New Roman"/>
          <w:sz w:val="24"/>
          <w:szCs w:val="24"/>
        </w:rPr>
        <w:t>M</w:t>
      </w:r>
      <w:r w:rsidR="001230D4">
        <w:rPr>
          <w:rFonts w:ascii="Times New Roman" w:hAnsi="Times New Roman" w:cs="Times New Roman"/>
          <w:sz w:val="24"/>
          <w:szCs w:val="24"/>
          <w:lang w:val="id-ID"/>
        </w:rPr>
        <w:t xml:space="preserve">enurut Diva strategi dan metode yang digunakan oleh pak Zakki cukup bagus dan saya pribadi dan temen-temen juga nyaman dengan nyaman dengan strategi yang digunakan. Cara mengajar pak Zakki juga cukup mudah dimengerti cara dia berkomunikasi dengan murid lainnya juga </w:t>
      </w:r>
      <w:r w:rsidR="001230D4">
        <w:rPr>
          <w:rFonts w:ascii="Times New Roman" w:hAnsi="Times New Roman" w:cs="Times New Roman"/>
          <w:sz w:val="24"/>
          <w:szCs w:val="24"/>
          <w:lang w:val="id-ID"/>
        </w:rPr>
        <w:lastRenderedPageBreak/>
        <w:t>santai jadi kita sebagai murid juga bisa dibilang enak ngobrol dengan pak Zakki.”</w:t>
      </w:r>
      <w:r w:rsidR="001230D4">
        <w:rPr>
          <w:rStyle w:val="FootnoteReference"/>
          <w:rFonts w:ascii="Times New Roman" w:hAnsi="Times New Roman" w:cs="Times New Roman"/>
          <w:sz w:val="24"/>
          <w:szCs w:val="24"/>
          <w:lang w:val="id-ID"/>
        </w:rPr>
        <w:footnoteReference w:id="64"/>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mudian pendapat dari Nofita Putri Aditya “</w:t>
      </w:r>
      <w:r>
        <w:rPr>
          <w:rFonts w:ascii="Times New Roman" w:hAnsi="Times New Roman" w:cs="Times New Roman"/>
          <w:sz w:val="24"/>
          <w:szCs w:val="24"/>
        </w:rPr>
        <w:t>C</w:t>
      </w:r>
      <w:r>
        <w:rPr>
          <w:rFonts w:ascii="Times New Roman" w:hAnsi="Times New Roman" w:cs="Times New Roman"/>
          <w:sz w:val="24"/>
          <w:szCs w:val="24"/>
          <w:lang w:val="id-ID"/>
        </w:rPr>
        <w:t>ara mengajar pak Zakki sangat teliti dan baik. Orangnya sangat sabar dan ramah jadi sangat mudah dipahami juga enak didengar. Saya senag dan nambah semangat jika pak Zakki mengajar.”</w:t>
      </w:r>
      <w:r>
        <w:rPr>
          <w:rStyle w:val="FootnoteReference"/>
          <w:rFonts w:ascii="Times New Roman" w:hAnsi="Times New Roman" w:cs="Times New Roman"/>
          <w:sz w:val="24"/>
          <w:szCs w:val="24"/>
          <w:lang w:val="id-ID"/>
        </w:rPr>
        <w:footnoteReference w:id="65"/>
      </w:r>
    </w:p>
    <w:p w:rsidR="001230D4" w:rsidRDefault="001230D4" w:rsidP="001230D4">
      <w:pPr>
        <w:spacing w:after="0" w:line="48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Itulah berbagai pendapat dari beberapa siswi kelas XII Akuntansi yang mengarah pada staretgi, metode, dan cara mengajar guru PAI. Berdasarkan apa yang diungkapkan oleh beberapa siswi kelas XII Akuntansi di atas bawasannya strategi inkuiri berbasis metode </w:t>
      </w:r>
      <w:r>
        <w:rPr>
          <w:rFonts w:ascii="Times New Roman" w:hAnsi="Times New Roman" w:cs="Times New Roman"/>
          <w:i/>
          <w:sz w:val="24"/>
          <w:szCs w:val="24"/>
          <w:lang w:val="id-ID"/>
        </w:rPr>
        <w:t xml:space="preserve">brainstorming </w:t>
      </w:r>
      <w:r>
        <w:rPr>
          <w:rFonts w:ascii="Times New Roman" w:hAnsi="Times New Roman" w:cs="Times New Roman"/>
          <w:sz w:val="24"/>
          <w:szCs w:val="24"/>
          <w:lang w:val="id-ID"/>
        </w:rPr>
        <w:t>sangat cocok diterapkan oleh seorang pendidik dalam proses pembelajaran, dan diiringi dengan pembawaan yang santai dan tidak terlalu menegangkan, agar peserta didik lebih leluasa dalam proses tanya jawab dan lebih aktif dalam proses pembelajaran. Dengan demikian peserta didik akan lebih mudah memahami dan mencerna apa yang disampaikan oleh pendidik.</w:t>
      </w:r>
    </w:p>
    <w:p w:rsidR="001230D4" w:rsidRPr="0010448E" w:rsidRDefault="001230D4" w:rsidP="001230D4">
      <w:pPr>
        <w:spacing w:after="0" w:line="240" w:lineRule="auto"/>
        <w:ind w:left="720" w:firstLine="720"/>
        <w:jc w:val="center"/>
        <w:rPr>
          <w:rFonts w:ascii="Times New Roman" w:hAnsi="Times New Roman" w:cs="Times New Roman"/>
          <w:sz w:val="20"/>
          <w:szCs w:val="20"/>
        </w:rPr>
      </w:pPr>
      <w:r w:rsidRPr="0010448E">
        <w:rPr>
          <w:rFonts w:ascii="Times New Roman" w:hAnsi="Times New Roman" w:cs="Times New Roman"/>
          <w:sz w:val="20"/>
          <w:szCs w:val="20"/>
        </w:rPr>
        <w:t>Gambar 4.1</w:t>
      </w:r>
    </w:p>
    <w:p w:rsidR="001230D4" w:rsidRPr="0010448E" w:rsidRDefault="001230D4" w:rsidP="001230D4">
      <w:pPr>
        <w:spacing w:after="0" w:line="480" w:lineRule="auto"/>
        <w:ind w:left="720" w:firstLine="720"/>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02E50C14" wp14:editId="280D0959">
            <wp:extent cx="3059430" cy="137670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2023030209275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60441" cy="1377160"/>
                    </a:xfrm>
                    <a:prstGeom prst="rect">
                      <a:avLst/>
                    </a:prstGeom>
                  </pic:spPr>
                </pic:pic>
              </a:graphicData>
            </a:graphic>
          </wp:inline>
        </w:drawing>
      </w:r>
    </w:p>
    <w:p w:rsidR="001230D4" w:rsidRPr="00CF60CE" w:rsidRDefault="001230D4" w:rsidP="001230D4">
      <w:pPr>
        <w:spacing w:after="0" w:line="480" w:lineRule="auto"/>
        <w:ind w:left="720"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Lampiran diatas sebagai bukti bahwa proses pengumpulan data dimulai dari observasi sampai wawancara terlaksana. Peneliti terjun langsung ke lapangan untuk mengumpulkan data terkait implementasi strategi inkuiri berbasis metode </w:t>
      </w:r>
      <w:r w:rsidRPr="000D05AC">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pada pelajaran PAI di SMK PGRI Pandaan Pasuruan.</w:t>
      </w:r>
    </w:p>
    <w:p w:rsidR="001230D4" w:rsidRDefault="001230D4" w:rsidP="001230D4">
      <w:pPr>
        <w:spacing w:after="0" w:line="480" w:lineRule="auto"/>
        <w:ind w:left="720" w:firstLine="720"/>
        <w:jc w:val="both"/>
        <w:rPr>
          <w:rFonts w:ascii="Times New Roman" w:hAnsi="Times New Roman" w:cs="Times New Roman"/>
          <w:sz w:val="24"/>
          <w:szCs w:val="24"/>
          <w:lang w:val="id-ID"/>
        </w:rPr>
      </w:pPr>
    </w:p>
    <w:p w:rsidR="001230D4" w:rsidRPr="00C162CD" w:rsidRDefault="001230D4" w:rsidP="00C162CD">
      <w:pPr>
        <w:pStyle w:val="BABIV"/>
      </w:pPr>
      <w:bookmarkStart w:id="57" w:name="_Toc136418381"/>
      <w:r w:rsidRPr="00C162CD">
        <w:t>Temuan Penelitian di SMK PGRI Pandaan Pasuruan</w:t>
      </w:r>
      <w:bookmarkEnd w:id="57"/>
    </w:p>
    <w:p w:rsidR="001230D4" w:rsidRDefault="001230D4" w:rsidP="001230D4">
      <w:pPr>
        <w:pStyle w:val="ListParagraph"/>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mudian, setelah proses pengumpulan data telah dilakukan, tahap selanjutnya adalah menyampai kan menjelaskan hasil temuan yang sesui dengan topik penelitian ini, yakni implementasi strategi inkuiri berbasis metode </w:t>
      </w:r>
      <w:r w:rsidRPr="006B1B84">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pada mata pelajaran PAI di SMK PGRI Pandann.</w:t>
      </w:r>
    </w:p>
    <w:p w:rsidR="001230D4" w:rsidRDefault="001230D4" w:rsidP="0083370F">
      <w:pPr>
        <w:pStyle w:val="ListParagraph"/>
        <w:numPr>
          <w:ilvl w:val="0"/>
          <w:numId w:val="37"/>
        </w:numPr>
        <w:spacing w:after="0" w:line="480" w:lineRule="auto"/>
        <w:jc w:val="both"/>
        <w:rPr>
          <w:rFonts w:ascii="Times New Roman" w:hAnsi="Times New Roman" w:cs="Times New Roman"/>
          <w:b/>
          <w:sz w:val="24"/>
          <w:szCs w:val="24"/>
          <w:lang w:val="id-ID"/>
        </w:rPr>
      </w:pPr>
      <w:r w:rsidRPr="00B53439">
        <w:rPr>
          <w:rFonts w:ascii="Times New Roman" w:hAnsi="Times New Roman" w:cs="Times New Roman"/>
          <w:b/>
          <w:sz w:val="24"/>
          <w:szCs w:val="24"/>
          <w:lang w:val="id-ID"/>
        </w:rPr>
        <w:t xml:space="preserve">Penerapan Strategi Inkuiri Berbasis Metode </w:t>
      </w:r>
      <w:r w:rsidRPr="00B53439">
        <w:rPr>
          <w:rFonts w:ascii="Times New Roman" w:hAnsi="Times New Roman" w:cs="Times New Roman"/>
          <w:b/>
          <w:i/>
          <w:sz w:val="24"/>
          <w:szCs w:val="24"/>
          <w:lang w:val="id-ID"/>
        </w:rPr>
        <w:t xml:space="preserve">Brainstorming </w:t>
      </w:r>
      <w:r w:rsidRPr="00B53439">
        <w:rPr>
          <w:rFonts w:ascii="Times New Roman" w:hAnsi="Times New Roman" w:cs="Times New Roman"/>
          <w:b/>
          <w:sz w:val="24"/>
          <w:szCs w:val="24"/>
          <w:lang w:val="id-ID"/>
        </w:rPr>
        <w:t>Pada Mata Pelajaran PAI di SMK PGRI Pandaan Pasuruan.</w:t>
      </w:r>
    </w:p>
    <w:p w:rsidR="001230D4" w:rsidRDefault="001230D4" w:rsidP="001230D4">
      <w:pPr>
        <w:pStyle w:val="ListParagraph"/>
        <w:spacing w:after="0" w:line="480" w:lineRule="auto"/>
        <w:ind w:left="1080" w:firstLine="360"/>
        <w:jc w:val="both"/>
        <w:rPr>
          <w:rFonts w:ascii="Times New Roman" w:hAnsi="Times New Roman" w:cs="Times New Roman"/>
          <w:sz w:val="24"/>
          <w:szCs w:val="24"/>
          <w:lang w:val="id-ID"/>
        </w:rPr>
      </w:pPr>
      <w:r w:rsidRPr="0009522F">
        <w:rPr>
          <w:rFonts w:ascii="Times New Roman" w:hAnsi="Times New Roman" w:cs="Times New Roman"/>
          <w:sz w:val="24"/>
          <w:szCs w:val="24"/>
          <w:lang w:val="id-ID"/>
        </w:rPr>
        <w:t xml:space="preserve">Berdasarkan apa yang telah disampaikan oleh bapak Mukhammad Muzakki,M.Pdi, terkait implementasi strategi inkuiri berbasis metode </w:t>
      </w:r>
      <w:r w:rsidRPr="0009522F">
        <w:rPr>
          <w:rFonts w:ascii="Times New Roman" w:hAnsi="Times New Roman" w:cs="Times New Roman"/>
          <w:i/>
          <w:sz w:val="24"/>
          <w:szCs w:val="24"/>
          <w:lang w:val="id-ID"/>
        </w:rPr>
        <w:t xml:space="preserve">brianstorming </w:t>
      </w:r>
      <w:r w:rsidRPr="0009522F">
        <w:rPr>
          <w:rFonts w:ascii="Times New Roman" w:hAnsi="Times New Roman" w:cs="Times New Roman"/>
          <w:sz w:val="24"/>
          <w:szCs w:val="24"/>
          <w:lang w:val="id-ID"/>
        </w:rPr>
        <w:t>pada mata pelajaran PAI di SMK PGRI Pandaan Psuruan, sebagai berikut:</w:t>
      </w:r>
    </w:p>
    <w:p w:rsidR="001230D4" w:rsidRDefault="001230D4" w:rsidP="001230D4">
      <w:pPr>
        <w:pStyle w:val="ListParagraph"/>
        <w:spacing w:after="0" w:line="480" w:lineRule="auto"/>
        <w:ind w:left="1080" w:firstLine="360"/>
        <w:jc w:val="both"/>
        <w:rPr>
          <w:rFonts w:ascii="Times New Roman" w:hAnsi="Times New Roman" w:cs="Times New Roman"/>
          <w:sz w:val="24"/>
          <w:szCs w:val="24"/>
          <w:lang w:val="id-ID"/>
        </w:rPr>
      </w:pPr>
      <w:r w:rsidRPr="005F21F1">
        <w:rPr>
          <w:rFonts w:ascii="Times New Roman" w:hAnsi="Times New Roman" w:cs="Times New Roman"/>
          <w:sz w:val="24"/>
          <w:szCs w:val="24"/>
          <w:lang w:val="id-ID"/>
        </w:rPr>
        <w:t xml:space="preserve">“Strategi inkuiri berbasis metode </w:t>
      </w:r>
      <w:r w:rsidRPr="00616213">
        <w:rPr>
          <w:rFonts w:ascii="Times New Roman" w:hAnsi="Times New Roman" w:cs="Times New Roman"/>
          <w:i/>
          <w:sz w:val="24"/>
          <w:szCs w:val="24"/>
          <w:lang w:val="id-ID"/>
        </w:rPr>
        <w:t xml:space="preserve">brainstorming </w:t>
      </w:r>
      <w:r w:rsidRPr="005F21F1">
        <w:rPr>
          <w:rFonts w:ascii="Times New Roman" w:hAnsi="Times New Roman" w:cs="Times New Roman"/>
          <w:sz w:val="24"/>
          <w:szCs w:val="24"/>
          <w:lang w:val="id-ID"/>
        </w:rPr>
        <w:t>atau umpan balik</w:t>
      </w:r>
      <w:r>
        <w:rPr>
          <w:rFonts w:ascii="Times New Roman" w:hAnsi="Times New Roman" w:cs="Times New Roman"/>
          <w:sz w:val="24"/>
          <w:szCs w:val="24"/>
          <w:lang w:val="id-ID"/>
        </w:rPr>
        <w:t xml:space="preserve"> dengan berfikir secara kritis ini, sangat cocok digunakan dalam proses pembelajaran di lembaga pendidikan, salah satunya di sekolah ini. Karena dengan strategi dan metode ini, peserta didik bisa lebih aktif dan dapat melatih cara berfikir peserta didik. K</w:t>
      </w:r>
      <w:r w:rsidRPr="005F21F1">
        <w:rPr>
          <w:rFonts w:ascii="Times New Roman" w:hAnsi="Times New Roman" w:cs="Times New Roman"/>
          <w:sz w:val="24"/>
          <w:szCs w:val="24"/>
          <w:lang w:val="id-ID"/>
        </w:rPr>
        <w:t>ita</w:t>
      </w:r>
      <w:r>
        <w:rPr>
          <w:rFonts w:ascii="Times New Roman" w:hAnsi="Times New Roman" w:cs="Times New Roman"/>
          <w:sz w:val="24"/>
          <w:szCs w:val="24"/>
          <w:lang w:val="id-ID"/>
        </w:rPr>
        <w:t xml:space="preserve"> berprinsip bahwa kita </w:t>
      </w:r>
      <w:r w:rsidRPr="005F21F1">
        <w:rPr>
          <w:rFonts w:ascii="Times New Roman" w:hAnsi="Times New Roman" w:cs="Times New Roman"/>
          <w:sz w:val="24"/>
          <w:szCs w:val="24"/>
          <w:lang w:val="id-ID"/>
        </w:rPr>
        <w:t xml:space="preserve">tidak mengisi tong kosong, karena peserta didik sudah memiliki </w:t>
      </w:r>
      <w:r w:rsidRPr="005F21F1">
        <w:rPr>
          <w:rFonts w:ascii="Times New Roman" w:hAnsi="Times New Roman" w:cs="Times New Roman"/>
          <w:sz w:val="24"/>
          <w:szCs w:val="24"/>
          <w:lang w:val="id-ID"/>
        </w:rPr>
        <w:lastRenderedPageBreak/>
        <w:t xml:space="preserve">pengalaman </w:t>
      </w:r>
      <w:r>
        <w:rPr>
          <w:rFonts w:ascii="Times New Roman" w:hAnsi="Times New Roman" w:cs="Times New Roman"/>
          <w:sz w:val="24"/>
          <w:szCs w:val="24"/>
          <w:lang w:val="id-ID"/>
        </w:rPr>
        <w:t>ter</w:t>
      </w:r>
      <w:r w:rsidRPr="005F21F1">
        <w:rPr>
          <w:rFonts w:ascii="Times New Roman" w:hAnsi="Times New Roman" w:cs="Times New Roman"/>
          <w:sz w:val="24"/>
          <w:szCs w:val="24"/>
          <w:lang w:val="id-ID"/>
        </w:rPr>
        <w:t>sendiri dan sumber belajar sendiri</w:t>
      </w:r>
      <w:r>
        <w:rPr>
          <w:rFonts w:ascii="Times New Roman" w:hAnsi="Times New Roman" w:cs="Times New Roman"/>
          <w:sz w:val="24"/>
          <w:szCs w:val="24"/>
          <w:lang w:val="id-ID"/>
        </w:rPr>
        <w:t>. B</w:t>
      </w:r>
      <w:r w:rsidRPr="005F21F1">
        <w:rPr>
          <w:rFonts w:ascii="Times New Roman" w:hAnsi="Times New Roman" w:cs="Times New Roman"/>
          <w:sz w:val="24"/>
          <w:szCs w:val="24"/>
          <w:lang w:val="id-ID"/>
        </w:rPr>
        <w:t>isa jadi pesert</w:t>
      </w:r>
      <w:r>
        <w:rPr>
          <w:rFonts w:ascii="Times New Roman" w:hAnsi="Times New Roman" w:cs="Times New Roman"/>
          <w:sz w:val="24"/>
          <w:szCs w:val="24"/>
          <w:lang w:val="id-ID"/>
        </w:rPr>
        <w:t xml:space="preserve">a didik lebih pintar dari guru. </w:t>
      </w:r>
      <w:r w:rsidRPr="005F21F1">
        <w:rPr>
          <w:rFonts w:ascii="Times New Roman" w:hAnsi="Times New Roman" w:cs="Times New Roman"/>
          <w:sz w:val="24"/>
          <w:szCs w:val="24"/>
          <w:lang w:val="id-ID"/>
        </w:rPr>
        <w:t>Kemudian pengala</w:t>
      </w:r>
      <w:r>
        <w:rPr>
          <w:rFonts w:ascii="Times New Roman" w:hAnsi="Times New Roman" w:cs="Times New Roman"/>
          <w:sz w:val="24"/>
          <w:szCs w:val="24"/>
          <w:lang w:val="id-ID"/>
        </w:rPr>
        <w:t>man itulah yang kita ungkapkan, d</w:t>
      </w:r>
      <w:r w:rsidRPr="005F21F1">
        <w:rPr>
          <w:rFonts w:ascii="Times New Roman" w:hAnsi="Times New Roman" w:cs="Times New Roman"/>
          <w:sz w:val="24"/>
          <w:szCs w:val="24"/>
          <w:lang w:val="id-ID"/>
        </w:rPr>
        <w:t>engan mtode umpan balik</w:t>
      </w:r>
      <w:r>
        <w:rPr>
          <w:rFonts w:ascii="Times New Roman" w:hAnsi="Times New Roman" w:cs="Times New Roman"/>
          <w:sz w:val="24"/>
          <w:szCs w:val="24"/>
          <w:lang w:val="id-ID"/>
        </w:rPr>
        <w:t xml:space="preserve"> atau </w:t>
      </w:r>
      <w:r w:rsidRPr="00454BB3">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ini. K</w:t>
      </w:r>
      <w:r w:rsidRPr="005F21F1">
        <w:rPr>
          <w:rFonts w:ascii="Times New Roman" w:hAnsi="Times New Roman" w:cs="Times New Roman"/>
          <w:sz w:val="24"/>
          <w:szCs w:val="24"/>
          <w:lang w:val="id-ID"/>
        </w:rPr>
        <w:t>ita memancing</w:t>
      </w:r>
      <w:r>
        <w:rPr>
          <w:rFonts w:ascii="Times New Roman" w:hAnsi="Times New Roman" w:cs="Times New Roman"/>
          <w:sz w:val="24"/>
          <w:szCs w:val="24"/>
          <w:lang w:val="id-ID"/>
        </w:rPr>
        <w:t xml:space="preserve"> anak-anak untuk mengungkapkan </w:t>
      </w:r>
      <w:r w:rsidRPr="005F21F1">
        <w:rPr>
          <w:rFonts w:ascii="Times New Roman" w:hAnsi="Times New Roman" w:cs="Times New Roman"/>
          <w:sz w:val="24"/>
          <w:szCs w:val="24"/>
          <w:lang w:val="id-ID"/>
        </w:rPr>
        <w:t>pengalaman belajar diluar sekolah kemudian menjadi topik pembahasan sesu</w:t>
      </w:r>
      <w:r>
        <w:rPr>
          <w:rFonts w:ascii="Times New Roman" w:hAnsi="Times New Roman" w:cs="Times New Roman"/>
          <w:sz w:val="24"/>
          <w:szCs w:val="24"/>
          <w:lang w:val="id-ID"/>
        </w:rPr>
        <w:t xml:space="preserve">i dengan materi yang dibawakan, </w:t>
      </w:r>
      <w:r w:rsidRPr="005F21F1">
        <w:rPr>
          <w:rFonts w:ascii="Times New Roman" w:hAnsi="Times New Roman" w:cs="Times New Roman"/>
          <w:sz w:val="24"/>
          <w:szCs w:val="24"/>
          <w:lang w:val="id-ID"/>
        </w:rPr>
        <w:t xml:space="preserve">seperti </w:t>
      </w:r>
      <w:r>
        <w:rPr>
          <w:rFonts w:ascii="Times New Roman" w:hAnsi="Times New Roman" w:cs="Times New Roman"/>
          <w:sz w:val="24"/>
          <w:szCs w:val="24"/>
          <w:lang w:val="id-ID"/>
        </w:rPr>
        <w:t xml:space="preserve">perilaku </w:t>
      </w:r>
      <w:r w:rsidRPr="005F21F1">
        <w:rPr>
          <w:rFonts w:ascii="Times New Roman" w:hAnsi="Times New Roman" w:cs="Times New Roman"/>
          <w:sz w:val="24"/>
          <w:szCs w:val="24"/>
          <w:lang w:val="id-ID"/>
        </w:rPr>
        <w:t>bebrbakti kepada orang tua. B</w:t>
      </w:r>
      <w:r>
        <w:rPr>
          <w:rFonts w:ascii="Times New Roman" w:hAnsi="Times New Roman" w:cs="Times New Roman"/>
          <w:sz w:val="24"/>
          <w:szCs w:val="24"/>
          <w:lang w:val="id-ID"/>
        </w:rPr>
        <w:t xml:space="preserve">erdasarkan pengalaman anak-anak, </w:t>
      </w:r>
      <w:r w:rsidRPr="005F21F1">
        <w:rPr>
          <w:rFonts w:ascii="Times New Roman" w:hAnsi="Times New Roman" w:cs="Times New Roman"/>
          <w:sz w:val="24"/>
          <w:szCs w:val="24"/>
          <w:lang w:val="id-ID"/>
        </w:rPr>
        <w:t>mereka pas</w:t>
      </w:r>
      <w:r>
        <w:rPr>
          <w:rFonts w:ascii="Times New Roman" w:hAnsi="Times New Roman" w:cs="Times New Roman"/>
          <w:sz w:val="24"/>
          <w:szCs w:val="24"/>
          <w:lang w:val="id-ID"/>
        </w:rPr>
        <w:t>t</w:t>
      </w:r>
      <w:r w:rsidRPr="005F21F1">
        <w:rPr>
          <w:rFonts w:ascii="Times New Roman" w:hAnsi="Times New Roman" w:cs="Times New Roman"/>
          <w:sz w:val="24"/>
          <w:szCs w:val="24"/>
          <w:lang w:val="id-ID"/>
        </w:rPr>
        <w:t>i banyak menem</w:t>
      </w:r>
      <w:r>
        <w:rPr>
          <w:rFonts w:ascii="Times New Roman" w:hAnsi="Times New Roman" w:cs="Times New Roman"/>
          <w:sz w:val="24"/>
          <w:szCs w:val="24"/>
          <w:lang w:val="id-ID"/>
        </w:rPr>
        <w:t>ukan peristiwa atau melihat vide</w:t>
      </w:r>
      <w:r w:rsidRPr="005F21F1">
        <w:rPr>
          <w:rFonts w:ascii="Times New Roman" w:hAnsi="Times New Roman" w:cs="Times New Roman"/>
          <w:sz w:val="24"/>
          <w:szCs w:val="24"/>
          <w:lang w:val="id-ID"/>
        </w:rPr>
        <w:t>o di so</w:t>
      </w:r>
      <w:r>
        <w:rPr>
          <w:rFonts w:ascii="Times New Roman" w:hAnsi="Times New Roman" w:cs="Times New Roman"/>
          <w:sz w:val="24"/>
          <w:szCs w:val="24"/>
          <w:lang w:val="id-ID"/>
        </w:rPr>
        <w:t>sial media diluar sekolah yang be</w:t>
      </w:r>
      <w:r w:rsidRPr="005F21F1">
        <w:rPr>
          <w:rFonts w:ascii="Times New Roman" w:hAnsi="Times New Roman" w:cs="Times New Roman"/>
          <w:sz w:val="24"/>
          <w:szCs w:val="24"/>
          <w:lang w:val="id-ID"/>
        </w:rPr>
        <w:t>rkait</w:t>
      </w:r>
      <w:r>
        <w:rPr>
          <w:rFonts w:ascii="Times New Roman" w:hAnsi="Times New Roman" w:cs="Times New Roman"/>
          <w:sz w:val="24"/>
          <w:szCs w:val="24"/>
          <w:lang w:val="id-ID"/>
        </w:rPr>
        <w:t>an</w:t>
      </w:r>
      <w:r w:rsidRPr="005F21F1">
        <w:rPr>
          <w:rFonts w:ascii="Times New Roman" w:hAnsi="Times New Roman" w:cs="Times New Roman"/>
          <w:sz w:val="24"/>
          <w:szCs w:val="24"/>
          <w:lang w:val="id-ID"/>
        </w:rPr>
        <w:t xml:space="preserve"> dengan </w:t>
      </w:r>
      <w:r>
        <w:rPr>
          <w:rFonts w:ascii="Times New Roman" w:hAnsi="Times New Roman" w:cs="Times New Roman"/>
          <w:sz w:val="24"/>
          <w:szCs w:val="24"/>
          <w:lang w:val="id-ID"/>
        </w:rPr>
        <w:t>perilaku berbakti kepada orang tua.”</w:t>
      </w:r>
    </w:p>
    <w:p w:rsidR="001230D4" w:rsidRDefault="001230D4" w:rsidP="001230D4">
      <w:pPr>
        <w:pStyle w:val="ListParagraph"/>
        <w:spacing w:after="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wawancara di atas bahwa stratgei inkuiri berbasis metode  </w:t>
      </w:r>
      <w:r w:rsidRPr="00454BB3">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sangat cocok diterpakan oleh para pendidik di sekolah maupun di luar lingkup pendidikan sekolah. Dengan strategi dan metode tersebut peserta didik dapat lebih aktif untuk bertanya maupun memberikan pendapat mereka dengan percaya diri dan tidak takut walaupun jawaban mereka kurang benar, karena pembawaan dari strategi inkuiri berbasis metode </w:t>
      </w:r>
      <w:r w:rsidRPr="00454BB3">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ini harus dibawakan secara santai dan tidak terlalu tegang. Berdasarkan penjelasan dari guru PAI diatas bahwa strategi dan metode ini dalam penerapan dan proses pembelajaranya juga tidak selalu memberikan pertanyaan dan masalah baru atau kurang diketahui oleh peserta didik, namun harus diiringi dengan memberikan ruang untuk peserta didik agar bisa meluapkan dan menceritakan pengalaman mereka diluar sekolah dan berdasarkan apa yang mereke lihat di media sosial, yang berkaitan dengan materi yang </w:t>
      </w:r>
      <w:r>
        <w:rPr>
          <w:rFonts w:ascii="Times New Roman" w:hAnsi="Times New Roman" w:cs="Times New Roman"/>
          <w:sz w:val="24"/>
          <w:szCs w:val="24"/>
          <w:lang w:val="id-ID"/>
        </w:rPr>
        <w:lastRenderedPageBreak/>
        <w:t>dibawakan oleh pendidik, lagi-lagi agar peserta didik bisa lebih aktif dalam proses pembelajaran. Berdasarkan pengelaman mereka yang sesui dengan materi yang dibawakan, selanjutnya adalah mencari dan memberikan masalah atau pertanyaan kepada peserta didik terkait pengelaman mereka, agar mereka bisa terlatih untuk berfikir secara kritis dalam penyelesaian masalah.</w:t>
      </w:r>
    </w:p>
    <w:p w:rsidR="001230D4" w:rsidRPr="00772AC6" w:rsidRDefault="001230D4" w:rsidP="001230D4">
      <w:pPr>
        <w:spacing w:after="0" w:line="240" w:lineRule="auto"/>
        <w:ind w:left="720" w:firstLine="1832"/>
        <w:jc w:val="both"/>
        <w:rPr>
          <w:rFonts w:ascii="Times New Roman" w:hAnsi="Times New Roman" w:cs="Times New Roman"/>
          <w:sz w:val="20"/>
          <w:szCs w:val="20"/>
        </w:rPr>
      </w:pPr>
      <w:r>
        <w:rPr>
          <w:rFonts w:ascii="Times New Roman" w:hAnsi="Times New Roman" w:cs="Times New Roman"/>
          <w:sz w:val="20"/>
          <w:szCs w:val="20"/>
        </w:rPr>
        <w:t>Gambar 4.2</w:t>
      </w:r>
      <w:r w:rsidRPr="00CF60CE">
        <w:rPr>
          <w:rFonts w:ascii="Times New Roman" w:hAnsi="Times New Roman" w:cs="Times New Roman"/>
          <w:sz w:val="20"/>
          <w:szCs w:val="20"/>
        </w:rPr>
        <w:tab/>
      </w:r>
      <w:r w:rsidRPr="00CF60CE">
        <w:rPr>
          <w:rFonts w:ascii="Times New Roman" w:hAnsi="Times New Roman" w:cs="Times New Roman"/>
          <w:sz w:val="20"/>
          <w:szCs w:val="20"/>
        </w:rPr>
        <w:tab/>
      </w:r>
      <w:r w:rsidRPr="00CF60CE">
        <w:rPr>
          <w:rFonts w:ascii="Times New Roman" w:hAnsi="Times New Roman" w:cs="Times New Roman"/>
          <w:sz w:val="20"/>
          <w:szCs w:val="20"/>
        </w:rPr>
        <w:tab/>
      </w:r>
      <w:r w:rsidRPr="00CF60CE">
        <w:rPr>
          <w:rFonts w:ascii="Times New Roman" w:hAnsi="Times New Roman" w:cs="Times New Roman"/>
          <w:sz w:val="20"/>
          <w:szCs w:val="20"/>
        </w:rPr>
        <w:tab/>
      </w:r>
      <w:r>
        <w:rPr>
          <w:rFonts w:ascii="Times New Roman" w:hAnsi="Times New Roman" w:cs="Times New Roman"/>
          <w:sz w:val="20"/>
          <w:szCs w:val="20"/>
        </w:rPr>
        <w:t>Gambar 4.3</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8"/>
        <w:gridCol w:w="3348"/>
      </w:tblGrid>
      <w:tr w:rsidR="001230D4" w:rsidTr="00D06EE7">
        <w:tc>
          <w:tcPr>
            <w:tcW w:w="3385" w:type="dxa"/>
          </w:tcPr>
          <w:p w:rsidR="001230D4" w:rsidRDefault="001230D4" w:rsidP="00D06EE7">
            <w:pPr>
              <w:spacing w:line="480" w:lineRule="auto"/>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172C6A03" wp14:editId="1DEBB4EE">
                  <wp:extent cx="2582404" cy="11620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20230302074751 3.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82404" cy="1162050"/>
                          </a:xfrm>
                          <a:prstGeom prst="rect">
                            <a:avLst/>
                          </a:prstGeom>
                        </pic:spPr>
                      </pic:pic>
                    </a:graphicData>
                  </a:graphic>
                </wp:inline>
              </w:drawing>
            </w:r>
          </w:p>
        </w:tc>
        <w:tc>
          <w:tcPr>
            <w:tcW w:w="3527" w:type="dxa"/>
          </w:tcPr>
          <w:p w:rsidR="001230D4" w:rsidRDefault="001230D4" w:rsidP="00D06EE7">
            <w:pPr>
              <w:spacing w:line="480" w:lineRule="auto"/>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7688DF01" wp14:editId="7BE033AD">
                  <wp:extent cx="2582409" cy="11620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2023030207584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6459" cy="1163872"/>
                          </a:xfrm>
                          <a:prstGeom prst="rect">
                            <a:avLst/>
                          </a:prstGeom>
                        </pic:spPr>
                      </pic:pic>
                    </a:graphicData>
                  </a:graphic>
                </wp:inline>
              </w:drawing>
            </w:r>
          </w:p>
        </w:tc>
      </w:tr>
    </w:tbl>
    <w:p w:rsidR="001230D4" w:rsidRPr="00772AC6" w:rsidRDefault="001230D4" w:rsidP="001230D4">
      <w:pPr>
        <w:spacing w:after="0" w:line="480" w:lineRule="auto"/>
        <w:jc w:val="both"/>
        <w:rPr>
          <w:rFonts w:ascii="Times New Roman" w:hAnsi="Times New Roman" w:cs="Times New Roman"/>
          <w:sz w:val="24"/>
          <w:szCs w:val="24"/>
          <w:lang w:val="id-ID"/>
        </w:rPr>
      </w:pPr>
    </w:p>
    <w:p w:rsidR="001230D4" w:rsidRDefault="001230D4" w:rsidP="001230D4">
      <w:pPr>
        <w:pStyle w:val="ListParagraph"/>
        <w:spacing w:after="0" w:line="48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772AC6">
        <w:rPr>
          <w:rFonts w:ascii="Times New Roman" w:hAnsi="Times New Roman" w:cs="Times New Roman"/>
          <w:sz w:val="24"/>
          <w:szCs w:val="24"/>
          <w:lang w:val="id-ID"/>
        </w:rPr>
        <w:t xml:space="preserve">Dalam wawancara tersebut, peneliti mengajukan pertanyaan mengenai penggunaan strategi inkuiri berbasis metode brainstorming, juga problematika dan kekurangan serta kelebihan dalam penggunaan strategi inkuiri berbasis metode brainstorming pada mata pelajaran PAI di kelas. </w:t>
      </w:r>
      <w:r>
        <w:rPr>
          <w:rFonts w:ascii="Times New Roman" w:hAnsi="Times New Roman" w:cs="Times New Roman"/>
          <w:sz w:val="24"/>
          <w:szCs w:val="24"/>
          <w:lang w:val="id-ID"/>
        </w:rPr>
        <w:t xml:space="preserve">Lampiran diatas sebagai bukti bahwa proses pengumpulan data dimulai dari observasi sampai wawancara terlaksana. Peneliti terjun langsung ke lapangan untuk mengumpulkan data terkait implementasi strategi inkuiri berbasis metode </w:t>
      </w:r>
      <w:r w:rsidRPr="00772AC6">
        <w:rPr>
          <w:rFonts w:ascii="Times New Roman" w:hAnsi="Times New Roman" w:cs="Times New Roman"/>
          <w:sz w:val="24"/>
          <w:szCs w:val="24"/>
          <w:lang w:val="id-ID"/>
        </w:rPr>
        <w:t>brainstorming</w:t>
      </w:r>
      <w:r>
        <w:rPr>
          <w:rFonts w:ascii="Times New Roman" w:hAnsi="Times New Roman" w:cs="Times New Roman"/>
          <w:sz w:val="24"/>
          <w:szCs w:val="24"/>
          <w:lang w:val="id-ID"/>
        </w:rPr>
        <w:t xml:space="preserve"> pada pelajaran PAI di SMK PGRI Pandaan Pasuruan.</w:t>
      </w:r>
    </w:p>
    <w:p w:rsidR="001230D4" w:rsidRPr="00066A90" w:rsidRDefault="001230D4" w:rsidP="001230D4">
      <w:pPr>
        <w:pStyle w:val="ListParagraph"/>
        <w:spacing w:after="0" w:line="480" w:lineRule="auto"/>
        <w:ind w:left="1080" w:firstLine="360"/>
        <w:jc w:val="both"/>
        <w:rPr>
          <w:rFonts w:ascii="Times New Roman" w:hAnsi="Times New Roman" w:cs="Times New Roman"/>
          <w:sz w:val="24"/>
          <w:szCs w:val="24"/>
          <w:lang w:val="id-ID"/>
        </w:rPr>
      </w:pPr>
    </w:p>
    <w:p w:rsidR="001230D4" w:rsidRDefault="001230D4" w:rsidP="0083370F">
      <w:pPr>
        <w:pStyle w:val="ListParagraph"/>
        <w:numPr>
          <w:ilvl w:val="0"/>
          <w:numId w:val="37"/>
        </w:numPr>
        <w:spacing w:after="0" w:line="480" w:lineRule="auto"/>
        <w:jc w:val="both"/>
        <w:rPr>
          <w:rFonts w:ascii="Times New Roman" w:hAnsi="Times New Roman" w:cs="Times New Roman"/>
          <w:b/>
          <w:sz w:val="24"/>
          <w:szCs w:val="24"/>
          <w:lang w:val="id-ID"/>
        </w:rPr>
      </w:pPr>
      <w:r w:rsidRPr="00454BB3">
        <w:rPr>
          <w:rFonts w:ascii="Times New Roman" w:hAnsi="Times New Roman" w:cs="Times New Roman"/>
          <w:b/>
          <w:sz w:val="24"/>
          <w:szCs w:val="24"/>
          <w:lang w:val="id-ID"/>
        </w:rPr>
        <w:lastRenderedPageBreak/>
        <w:t xml:space="preserve">Langkah-Langkah Implementasi Strategi Inkuiri Berbasis Metode </w:t>
      </w:r>
      <w:r w:rsidRPr="00454BB3">
        <w:rPr>
          <w:rFonts w:ascii="Times New Roman" w:hAnsi="Times New Roman" w:cs="Times New Roman"/>
          <w:b/>
          <w:i/>
          <w:sz w:val="24"/>
          <w:szCs w:val="24"/>
          <w:lang w:val="id-ID"/>
        </w:rPr>
        <w:t>Brainstorming</w:t>
      </w:r>
      <w:r w:rsidRPr="00454BB3">
        <w:rPr>
          <w:rFonts w:ascii="Times New Roman" w:hAnsi="Times New Roman" w:cs="Times New Roman"/>
          <w:b/>
          <w:sz w:val="24"/>
          <w:szCs w:val="24"/>
          <w:lang w:val="id-ID"/>
        </w:rPr>
        <w:t xml:space="preserve"> Pada Mata Pelajaran PAI di SMK PGRI Pandaan Pasuruan.</w:t>
      </w:r>
    </w:p>
    <w:p w:rsidR="001230D4" w:rsidRDefault="001230D4" w:rsidP="001230D4">
      <w:pPr>
        <w:pStyle w:val="ListParagraph"/>
        <w:spacing w:after="0" w:line="480" w:lineRule="auto"/>
        <w:ind w:left="1080" w:firstLine="360"/>
        <w:jc w:val="both"/>
        <w:rPr>
          <w:rFonts w:ascii="Times New Roman" w:hAnsi="Times New Roman" w:cs="Times New Roman"/>
          <w:sz w:val="24"/>
          <w:szCs w:val="24"/>
          <w:lang w:val="id-ID"/>
        </w:rPr>
      </w:pPr>
      <w:r w:rsidRPr="00454BB3">
        <w:rPr>
          <w:rFonts w:ascii="Times New Roman" w:hAnsi="Times New Roman" w:cs="Times New Roman"/>
          <w:sz w:val="24"/>
          <w:szCs w:val="24"/>
          <w:lang w:val="id-ID"/>
        </w:rPr>
        <w:t>Peneliti menemukan pelaksanaan langkah-langkah yang diterapkan oleh guru mata pelajaran PAI di kelas XII Akuntansi.</w:t>
      </w:r>
    </w:p>
    <w:p w:rsidR="001230D4" w:rsidRDefault="001230D4" w:rsidP="0083370F">
      <w:pPr>
        <w:pStyle w:val="ListParagraph"/>
        <w:numPr>
          <w:ilvl w:val="1"/>
          <w:numId w:val="36"/>
        </w:numPr>
        <w:spacing w:after="0" w:line="480" w:lineRule="auto"/>
        <w:jc w:val="both"/>
        <w:rPr>
          <w:rFonts w:ascii="Times New Roman" w:hAnsi="Times New Roman" w:cs="Times New Roman"/>
          <w:sz w:val="24"/>
          <w:szCs w:val="24"/>
          <w:lang w:val="id-ID"/>
        </w:rPr>
      </w:pPr>
      <w:r w:rsidRPr="00454BB3">
        <w:rPr>
          <w:rFonts w:ascii="Times New Roman" w:hAnsi="Times New Roman" w:cs="Times New Roman"/>
          <w:sz w:val="24"/>
          <w:szCs w:val="24"/>
          <w:lang w:val="id-ID"/>
        </w:rPr>
        <w:t xml:space="preserve">Orientasi </w:t>
      </w:r>
    </w:p>
    <w:p w:rsidR="001230D4" w:rsidRPr="00772AC6"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sidRPr="00454BB3">
        <w:rPr>
          <w:rFonts w:ascii="Times New Roman" w:hAnsi="Times New Roman" w:cs="Times New Roman"/>
          <w:sz w:val="24"/>
          <w:szCs w:val="24"/>
          <w:lang w:val="id-ID"/>
        </w:rPr>
        <w:t>Guru membuka pembelajaran dengan salam dan do’a, mengecek kehadiran siswa kemudian melakukan apreisiasi yaitu mengaitkan pembelajaran yang telah dipelajari dengan materi yang akan dipelajari. Kemudian sedikit pencairan suasana dengan candaan-candaan yang sesuai dengan materi yang disampaikan.</w:t>
      </w:r>
    </w:p>
    <w:p w:rsidR="001230D4" w:rsidRDefault="001230D4" w:rsidP="0083370F">
      <w:pPr>
        <w:pStyle w:val="ListParagraph"/>
        <w:numPr>
          <w:ilvl w:val="1"/>
          <w:numId w:val="3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entukan jawaban sementara</w:t>
      </w:r>
    </w:p>
    <w:p w:rsidR="001230D4" w:rsidRPr="00454BB3"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sidRPr="00454BB3">
        <w:rPr>
          <w:rFonts w:ascii="Times New Roman" w:hAnsi="Times New Roman" w:cs="Times New Roman"/>
          <w:sz w:val="24"/>
          <w:szCs w:val="24"/>
          <w:lang w:val="id-ID"/>
        </w:rPr>
        <w:t>Guru membentuk beberapa kelompok dan memberikan tugas masing-masing kelompok untuk mempermudah proses pembelajaran dan m</w:t>
      </w:r>
      <w:r>
        <w:rPr>
          <w:rFonts w:ascii="Times New Roman" w:hAnsi="Times New Roman" w:cs="Times New Roman"/>
          <w:sz w:val="24"/>
          <w:szCs w:val="24"/>
          <w:lang w:val="id-ID"/>
        </w:rPr>
        <w:t>emaksimalkan waktu yang diberika</w:t>
      </w:r>
      <w:r w:rsidRPr="00454BB3">
        <w:rPr>
          <w:rFonts w:ascii="Times New Roman" w:hAnsi="Times New Roman" w:cs="Times New Roman"/>
          <w:sz w:val="24"/>
          <w:szCs w:val="24"/>
          <w:lang w:val="id-ID"/>
        </w:rPr>
        <w:t>n, untuk menyelesaikan materi.</w:t>
      </w:r>
    </w:p>
    <w:p w:rsidR="001230D4" w:rsidRDefault="001230D4" w:rsidP="0083370F">
      <w:pPr>
        <w:pStyle w:val="ListParagraph"/>
        <w:numPr>
          <w:ilvl w:val="1"/>
          <w:numId w:val="3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umpulkan tugas</w:t>
      </w:r>
    </w:p>
    <w:p w:rsidR="001230D4"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Peserta didik </w:t>
      </w:r>
      <w:r w:rsidRPr="00454BB3">
        <w:rPr>
          <w:rFonts w:ascii="Times New Roman" w:hAnsi="Times New Roman" w:cs="Times New Roman"/>
          <w:sz w:val="24"/>
          <w:szCs w:val="24"/>
          <w:lang w:val="id-ID"/>
        </w:rPr>
        <w:t>dengan bimbingan guru melakukan pengumpulan tugas yang telah diberikan dari buku paket, LKS, dan pengalaman pribadi dari peserta didik yang sesui dengan materi yang dibawakan.</w:t>
      </w:r>
    </w:p>
    <w:p w:rsidR="001230D4" w:rsidRDefault="001230D4" w:rsidP="001230D4">
      <w:pPr>
        <w:pStyle w:val="ListParagraph"/>
        <w:spacing w:after="0" w:line="480" w:lineRule="auto"/>
        <w:ind w:left="1440" w:firstLine="720"/>
        <w:jc w:val="both"/>
        <w:rPr>
          <w:rFonts w:ascii="Times New Roman" w:hAnsi="Times New Roman" w:cs="Times New Roman"/>
          <w:sz w:val="24"/>
          <w:szCs w:val="24"/>
          <w:lang w:val="id-ID"/>
        </w:rPr>
      </w:pPr>
    </w:p>
    <w:p w:rsidR="001230D4" w:rsidRPr="00066A90" w:rsidRDefault="001230D4" w:rsidP="001230D4">
      <w:pPr>
        <w:pStyle w:val="ListParagraph"/>
        <w:spacing w:after="0" w:line="480" w:lineRule="auto"/>
        <w:ind w:left="1440" w:firstLine="720"/>
        <w:jc w:val="both"/>
        <w:rPr>
          <w:rFonts w:ascii="Times New Roman" w:hAnsi="Times New Roman" w:cs="Times New Roman"/>
          <w:sz w:val="24"/>
          <w:szCs w:val="24"/>
          <w:lang w:val="id-ID"/>
        </w:rPr>
      </w:pPr>
    </w:p>
    <w:p w:rsidR="001230D4" w:rsidRDefault="001230D4" w:rsidP="0083370F">
      <w:pPr>
        <w:pStyle w:val="ListParagraph"/>
        <w:numPr>
          <w:ilvl w:val="1"/>
          <w:numId w:val="3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guji jawaban</w:t>
      </w:r>
    </w:p>
    <w:p w:rsidR="001230D4" w:rsidRPr="00454BB3"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sidRPr="00454BB3">
        <w:rPr>
          <w:rFonts w:ascii="Times New Roman" w:hAnsi="Times New Roman" w:cs="Times New Roman"/>
          <w:sz w:val="24"/>
          <w:szCs w:val="24"/>
          <w:lang w:val="id-ID"/>
        </w:rPr>
        <w:t>Peserta didik melakukan diskusi guna menemukan jawaban bersama kelompok kemudian dilakukan presentasi tentang hasil diskusi dimulai dari kelompok 1 dan seterusnya. Sesuai dengan urutan materi pernikahan dalam islam diiringi dengan pertanyaan-pertanyaan spontan dari guru kepada semua peserta didik termasuk peserta didik yang sedang presentasi terkait materi yang dipresentasikan.</w:t>
      </w:r>
    </w:p>
    <w:p w:rsidR="001230D4" w:rsidRDefault="001230D4" w:rsidP="0083370F">
      <w:pPr>
        <w:pStyle w:val="ListParagraph"/>
        <w:numPr>
          <w:ilvl w:val="1"/>
          <w:numId w:val="36"/>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esimpulan</w:t>
      </w:r>
    </w:p>
    <w:p w:rsidR="001230D4" w:rsidRPr="00454BB3"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sidRPr="00454BB3">
        <w:rPr>
          <w:rFonts w:ascii="Times New Roman" w:hAnsi="Times New Roman" w:cs="Times New Roman"/>
          <w:sz w:val="24"/>
          <w:szCs w:val="24"/>
          <w:lang w:val="id-ID"/>
        </w:rPr>
        <w:t>Pendidik membantu peserta didik untuk menyimpulkan tentang materi pernikahan dalam islam dari hasil analisis srtiap kelompok saat presentasi dan menyimpulkan secara menyeluruh.</w:t>
      </w:r>
    </w:p>
    <w:p w:rsidR="001230D4"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ri hasil wawancara pada peserta didik kelas XII Akuntansi peneliti menemukan bahwa guru selalu memberikan kesempatan untuk mengemukakan argumen atau pendapat di dalam kelas, guru juga selalu memberikan kesempatan siswa dalam mencari jawaban atau kesimpulan mengenai materi pernikahan dalam </w:t>
      </w:r>
      <w:r>
        <w:rPr>
          <w:rFonts w:ascii="Times New Roman" w:hAnsi="Times New Roman" w:cs="Times New Roman"/>
          <w:sz w:val="24"/>
          <w:szCs w:val="24"/>
        </w:rPr>
        <w:t>I</w:t>
      </w:r>
      <w:r>
        <w:rPr>
          <w:rFonts w:ascii="Times New Roman" w:hAnsi="Times New Roman" w:cs="Times New Roman"/>
          <w:sz w:val="24"/>
          <w:szCs w:val="24"/>
          <w:lang w:val="id-ID"/>
        </w:rPr>
        <w:t>slam.</w:t>
      </w:r>
    </w:p>
    <w:p w:rsidR="001230D4" w:rsidRDefault="001230D4">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A00C55" w:rsidRDefault="00A00C55" w:rsidP="001230D4">
      <w:pPr>
        <w:spacing w:after="0" w:line="480" w:lineRule="auto"/>
        <w:jc w:val="center"/>
        <w:rPr>
          <w:rFonts w:ascii="Times New Roman" w:hAnsi="Times New Roman" w:cs="Times New Roman"/>
          <w:b/>
          <w:sz w:val="24"/>
          <w:szCs w:val="24"/>
          <w:lang w:val="id-ID"/>
        </w:rPr>
        <w:sectPr w:rsidR="00A00C55" w:rsidSect="00A00C55">
          <w:pgSz w:w="11907" w:h="16839" w:code="9"/>
          <w:pgMar w:top="2268" w:right="1701" w:bottom="1701" w:left="2268" w:header="708" w:footer="708" w:gutter="0"/>
          <w:cols w:space="708"/>
          <w:titlePg/>
          <w:docGrid w:linePitch="360"/>
        </w:sectPr>
      </w:pPr>
    </w:p>
    <w:p w:rsidR="001230D4" w:rsidRPr="00C162CD" w:rsidRDefault="001230D4" w:rsidP="00C162CD">
      <w:pPr>
        <w:pStyle w:val="Heading1"/>
      </w:pPr>
      <w:bookmarkStart w:id="58" w:name="_Toc136417596"/>
      <w:bookmarkStart w:id="59" w:name="_Toc136418382"/>
      <w:r w:rsidRPr="00C162CD">
        <w:lastRenderedPageBreak/>
        <w:t>BAB V</w:t>
      </w:r>
      <w:bookmarkEnd w:id="58"/>
      <w:bookmarkEnd w:id="59"/>
    </w:p>
    <w:p w:rsidR="001230D4" w:rsidRDefault="001230D4" w:rsidP="001230D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PEMBAHASAN</w:t>
      </w:r>
    </w:p>
    <w:p w:rsidR="001230D4" w:rsidRPr="00D304C4" w:rsidRDefault="001230D4" w:rsidP="001230D4">
      <w:pPr>
        <w:spacing w:after="0" w:line="480" w:lineRule="auto"/>
        <w:jc w:val="center"/>
        <w:rPr>
          <w:rFonts w:ascii="Times New Roman" w:hAnsi="Times New Roman" w:cs="Times New Roman"/>
          <w:b/>
          <w:sz w:val="24"/>
          <w:szCs w:val="24"/>
        </w:rPr>
      </w:pPr>
    </w:p>
    <w:p w:rsidR="001230D4" w:rsidRDefault="001230D4" w:rsidP="00C162CD">
      <w:pPr>
        <w:pStyle w:val="BABV"/>
        <w:rPr>
          <w:b/>
        </w:rPr>
      </w:pPr>
      <w:bookmarkStart w:id="60" w:name="_Toc136418383"/>
      <w:r>
        <w:rPr>
          <w:b/>
        </w:rPr>
        <w:t xml:space="preserve">Implementasi </w:t>
      </w:r>
      <w:r w:rsidRPr="00DD21C7">
        <w:rPr>
          <w:b/>
        </w:rPr>
        <w:t xml:space="preserve">Strategi Inkuiri Berbasis Metode </w:t>
      </w:r>
      <w:r w:rsidRPr="00DD21C7">
        <w:rPr>
          <w:b/>
          <w:i/>
        </w:rPr>
        <w:t>Brainstorming</w:t>
      </w:r>
      <w:r w:rsidRPr="00DD21C7">
        <w:rPr>
          <w:b/>
        </w:rPr>
        <w:t xml:space="preserve"> Pada Mata Pelajaran PAI di SMK PGRI Pandaan Pasuruan</w:t>
      </w:r>
      <w:bookmarkEnd w:id="60"/>
    </w:p>
    <w:p w:rsidR="001230D4" w:rsidRDefault="001230D4" w:rsidP="001230D4">
      <w:pPr>
        <w:pStyle w:val="ListParagraph"/>
        <w:spacing w:after="0" w:line="480" w:lineRule="auto"/>
        <w:ind w:firstLine="360"/>
        <w:jc w:val="both"/>
        <w:rPr>
          <w:rFonts w:ascii="Times New Roman" w:hAnsi="Times New Roman" w:cs="Times New Roman"/>
          <w:sz w:val="24"/>
          <w:szCs w:val="24"/>
          <w:lang w:val="id-ID"/>
        </w:rPr>
      </w:pPr>
      <w:r w:rsidRPr="00D304C4">
        <w:rPr>
          <w:rFonts w:ascii="Times New Roman" w:hAnsi="Times New Roman" w:cs="Times New Roman"/>
          <w:sz w:val="24"/>
          <w:szCs w:val="24"/>
          <w:lang w:val="id-ID"/>
        </w:rPr>
        <w:t xml:space="preserve">Penerapan strategi inkuiri berbasis metode </w:t>
      </w:r>
      <w:r w:rsidRPr="00D304C4">
        <w:rPr>
          <w:rFonts w:ascii="Times New Roman" w:hAnsi="Times New Roman" w:cs="Times New Roman"/>
          <w:i/>
          <w:sz w:val="24"/>
          <w:szCs w:val="24"/>
          <w:lang w:val="id-ID"/>
        </w:rPr>
        <w:t>brainstorming</w:t>
      </w:r>
      <w:r w:rsidRPr="00D304C4">
        <w:rPr>
          <w:rFonts w:ascii="Times New Roman" w:hAnsi="Times New Roman" w:cs="Times New Roman"/>
          <w:sz w:val="24"/>
          <w:szCs w:val="24"/>
          <w:lang w:val="id-ID"/>
        </w:rPr>
        <w:t xml:space="preserve"> dilakukan oleh pendidik PAI di SMK PGRI Pandaan dengan tujuan peserta didik dapat mencurahkan seluruh kemampuan berpikir mereka. pendidik memfasilitasi peserta didik dengan memberikan suatu masalah yang kemudian peserta didik dituntut untuk berpikir mencari jawaban dan solusi atas permasalahan yang telah diberikan.</w:t>
      </w:r>
    </w:p>
    <w:p w:rsidR="001230D4" w:rsidRDefault="001230D4" w:rsidP="001230D4">
      <w:pPr>
        <w:pStyle w:val="ListParagraph"/>
        <w:spacing w:after="0" w:line="480" w:lineRule="auto"/>
        <w:ind w:firstLine="360"/>
        <w:jc w:val="both"/>
        <w:rPr>
          <w:rFonts w:ascii="Times New Roman" w:hAnsi="Times New Roman" w:cs="Times New Roman"/>
          <w:sz w:val="24"/>
          <w:szCs w:val="24"/>
        </w:rPr>
      </w:pPr>
      <w:r w:rsidRPr="00D304C4">
        <w:rPr>
          <w:rFonts w:ascii="Times New Roman" w:hAnsi="Times New Roman" w:cs="Times New Roman"/>
          <w:sz w:val="24"/>
          <w:szCs w:val="24"/>
          <w:lang w:val="id-ID"/>
        </w:rPr>
        <w:t>S</w:t>
      </w:r>
      <w:r w:rsidRPr="00D304C4">
        <w:rPr>
          <w:rFonts w:ascii="Times New Roman" w:hAnsi="Times New Roman" w:cs="Times New Roman"/>
          <w:sz w:val="24"/>
          <w:szCs w:val="24"/>
        </w:rPr>
        <w:t xml:space="preserve">trategi pembelajaran inkuiri dapat diartikan sebagai rangkaian kegiatan pembelajaran yang menitikberatkan pada proses berpikir secara kritis dan analitis untuk mencari, menemukan dan memecahkan sendiri jawaban dari suatu masalah yang dipertanyakan. Proses berpikir biasanya dilakukan melalui interaksi antar </w:t>
      </w:r>
      <w:r w:rsidRPr="00D304C4">
        <w:rPr>
          <w:rFonts w:ascii="Times New Roman" w:hAnsi="Times New Roman" w:cs="Times New Roman"/>
          <w:sz w:val="24"/>
          <w:szCs w:val="24"/>
          <w:lang w:val="id-ID"/>
        </w:rPr>
        <w:t>pendidik</w:t>
      </w:r>
      <w:r w:rsidRPr="00D304C4">
        <w:rPr>
          <w:rFonts w:ascii="Times New Roman" w:hAnsi="Times New Roman" w:cs="Times New Roman"/>
          <w:sz w:val="24"/>
          <w:szCs w:val="24"/>
        </w:rPr>
        <w:t xml:space="preserve"> dan peserta didik.</w:t>
      </w:r>
      <w:r>
        <w:rPr>
          <w:rStyle w:val="FootnoteReference"/>
          <w:rFonts w:ascii="Times New Roman" w:hAnsi="Times New Roman" w:cs="Times New Roman"/>
          <w:sz w:val="24"/>
          <w:szCs w:val="24"/>
        </w:rPr>
        <w:footnoteReference w:id="66"/>
      </w:r>
    </w:p>
    <w:p w:rsidR="001230D4" w:rsidRDefault="001230D4" w:rsidP="001230D4">
      <w:pPr>
        <w:pStyle w:val="ListParagraph"/>
        <w:spacing w:after="0" w:line="480" w:lineRule="auto"/>
        <w:ind w:firstLine="360"/>
        <w:jc w:val="both"/>
        <w:rPr>
          <w:rFonts w:ascii="Times New Roman" w:hAnsi="Times New Roman" w:cs="Times New Roman"/>
          <w:sz w:val="24"/>
          <w:szCs w:val="24"/>
        </w:rPr>
      </w:pPr>
      <w:r w:rsidRPr="00D304C4">
        <w:rPr>
          <w:rFonts w:ascii="Times New Roman" w:hAnsi="Times New Roman" w:cs="Times New Roman"/>
          <w:sz w:val="24"/>
          <w:szCs w:val="24"/>
          <w:lang w:val="id-ID"/>
        </w:rPr>
        <w:t>Sedangkan m</w:t>
      </w:r>
      <w:r w:rsidRPr="00D304C4">
        <w:rPr>
          <w:rFonts w:ascii="Times New Roman" w:hAnsi="Times New Roman" w:cs="Times New Roman"/>
          <w:sz w:val="24"/>
          <w:szCs w:val="24"/>
        </w:rPr>
        <w:t xml:space="preserve">etode </w:t>
      </w:r>
      <w:r w:rsidRPr="00D304C4">
        <w:rPr>
          <w:rFonts w:ascii="Times New Roman" w:hAnsi="Times New Roman" w:cs="Times New Roman"/>
          <w:i/>
          <w:sz w:val="24"/>
          <w:szCs w:val="24"/>
        </w:rPr>
        <w:t>brainstorming</w:t>
      </w:r>
      <w:r w:rsidRPr="00D304C4">
        <w:rPr>
          <w:rFonts w:ascii="Times New Roman" w:hAnsi="Times New Roman" w:cs="Times New Roman"/>
          <w:sz w:val="24"/>
          <w:szCs w:val="24"/>
        </w:rPr>
        <w:t xml:space="preserve"> (sumbang saran) merupakan suatu bentuk metode diskusi guna menghimpun ide/gagasan, pendapat, informasi, pengetahuan, pengalaman, dari semua peserta didik. Metode </w:t>
      </w:r>
      <w:r w:rsidRPr="00D304C4">
        <w:rPr>
          <w:rFonts w:ascii="Times New Roman" w:hAnsi="Times New Roman" w:cs="Times New Roman"/>
          <w:i/>
          <w:sz w:val="24"/>
          <w:szCs w:val="24"/>
        </w:rPr>
        <w:t>brainstorming</w:t>
      </w:r>
      <w:r w:rsidRPr="00D304C4">
        <w:rPr>
          <w:rFonts w:ascii="Times New Roman" w:hAnsi="Times New Roman" w:cs="Times New Roman"/>
          <w:sz w:val="24"/>
          <w:szCs w:val="24"/>
        </w:rPr>
        <w:t xml:space="preserve"> </w:t>
      </w:r>
      <w:r w:rsidRPr="00D304C4">
        <w:rPr>
          <w:rFonts w:ascii="Times New Roman" w:hAnsi="Times New Roman" w:cs="Times New Roman"/>
          <w:sz w:val="24"/>
          <w:szCs w:val="24"/>
        </w:rPr>
        <w:lastRenderedPageBreak/>
        <w:t>mendorong siswa untuk mengembangkan dan mengemukakan sebanyak mungkin gagasan untuk memecahkan masalah.</w:t>
      </w:r>
      <w:r>
        <w:rPr>
          <w:rStyle w:val="FootnoteReference"/>
          <w:rFonts w:ascii="Times New Roman" w:hAnsi="Times New Roman" w:cs="Times New Roman"/>
          <w:sz w:val="24"/>
          <w:szCs w:val="24"/>
        </w:rPr>
        <w:footnoteReference w:id="67"/>
      </w:r>
    </w:p>
    <w:p w:rsidR="001230D4" w:rsidRDefault="001230D4" w:rsidP="001230D4">
      <w:pPr>
        <w:pStyle w:val="ListParagraph"/>
        <w:spacing w:after="0" w:line="480" w:lineRule="auto"/>
        <w:ind w:firstLine="360"/>
        <w:jc w:val="both"/>
        <w:rPr>
          <w:rFonts w:ascii="Times New Roman" w:hAnsi="Times New Roman" w:cs="Times New Roman"/>
          <w:sz w:val="24"/>
          <w:szCs w:val="24"/>
          <w:lang w:val="id-ID"/>
        </w:rPr>
      </w:pPr>
      <w:r w:rsidRPr="00D304C4">
        <w:rPr>
          <w:rFonts w:ascii="Times New Roman" w:hAnsi="Times New Roman" w:cs="Times New Roman"/>
          <w:sz w:val="24"/>
          <w:szCs w:val="24"/>
          <w:lang w:val="id-ID"/>
        </w:rPr>
        <w:t xml:space="preserve">Oleh karena itu strategi inkuiri dan metode </w:t>
      </w:r>
      <w:r w:rsidRPr="00D304C4">
        <w:rPr>
          <w:rFonts w:ascii="Times New Roman" w:hAnsi="Times New Roman" w:cs="Times New Roman"/>
          <w:i/>
          <w:sz w:val="24"/>
          <w:szCs w:val="24"/>
          <w:lang w:val="id-ID"/>
        </w:rPr>
        <w:t>brainstorming</w:t>
      </w:r>
      <w:r w:rsidRPr="00D304C4">
        <w:rPr>
          <w:rFonts w:ascii="Times New Roman" w:hAnsi="Times New Roman" w:cs="Times New Roman"/>
          <w:sz w:val="24"/>
          <w:szCs w:val="24"/>
          <w:lang w:val="id-ID"/>
        </w:rPr>
        <w:t xml:space="preserve"> ini sangat berkaitan keduanya, dimana strategi inkuiri ini digunakan supaya pembelajaran tidak selalu berpusat pada pendidik, melainkan strategi ini menjadikan peserta didik lebih aktif dalam proses belajar mengajar. Dengan menggunakan metode </w:t>
      </w:r>
      <w:r w:rsidRPr="00D304C4">
        <w:rPr>
          <w:rFonts w:ascii="Times New Roman" w:hAnsi="Times New Roman" w:cs="Times New Roman"/>
          <w:i/>
          <w:sz w:val="24"/>
          <w:szCs w:val="24"/>
          <w:lang w:val="id-ID"/>
        </w:rPr>
        <w:t>brainstorming</w:t>
      </w:r>
      <w:r w:rsidRPr="00D304C4">
        <w:rPr>
          <w:rFonts w:ascii="Times New Roman" w:hAnsi="Times New Roman" w:cs="Times New Roman"/>
          <w:sz w:val="24"/>
          <w:szCs w:val="24"/>
          <w:lang w:val="id-ID"/>
        </w:rPr>
        <w:t xml:space="preserve"> pula, yang menjadikan strategi ini berjalan lebih maksimal karena metode brainstorming menuntut peserta didik untuk aktif mencurahkan pendapat mereka.</w:t>
      </w:r>
    </w:p>
    <w:p w:rsidR="001230D4" w:rsidRDefault="001230D4" w:rsidP="001230D4">
      <w:pPr>
        <w:shd w:val="clear" w:color="auto" w:fill="FFFFFF"/>
        <w:spacing w:after="0" w:line="480" w:lineRule="auto"/>
        <w:ind w:left="720" w:firstLine="36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Inkuiri berasal dari bahasa</w:t>
      </w:r>
      <w:r w:rsidRPr="00164824">
        <w:rPr>
          <w:rFonts w:ascii="Times New Roman" w:eastAsia="Times New Roman" w:hAnsi="Times New Roman" w:cs="Times New Roman"/>
          <w:sz w:val="24"/>
          <w:szCs w:val="24"/>
        </w:rPr>
        <w:t xml:space="preserve"> Inggris </w:t>
      </w:r>
      <w:r w:rsidRPr="00454BB3">
        <w:rPr>
          <w:rFonts w:ascii="Times New Roman" w:eastAsia="Times New Roman" w:hAnsi="Times New Roman" w:cs="Times New Roman"/>
          <w:i/>
          <w:sz w:val="24"/>
          <w:szCs w:val="24"/>
        </w:rPr>
        <w:t>inquiry</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yang dapat diartikan sebagai</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proses bertanya dan</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mencari tahu jawaban terhadap pertanyaan ilmiah yang diajukan. </w:t>
      </w:r>
      <w:r>
        <w:rPr>
          <w:rFonts w:ascii="Times New Roman" w:eastAsia="Times New Roman" w:hAnsi="Times New Roman" w:cs="Times New Roman"/>
          <w:sz w:val="24"/>
          <w:szCs w:val="24"/>
        </w:rPr>
        <w:t>Pertanyaan ilmiah adalah pertanyaan</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yang dapat mengarahkan pada kegiatan </w:t>
      </w:r>
      <w:r>
        <w:rPr>
          <w:rFonts w:ascii="Times New Roman" w:eastAsia="Times New Roman" w:hAnsi="Times New Roman" w:cs="Times New Roman"/>
          <w:sz w:val="24"/>
          <w:szCs w:val="24"/>
        </w:rPr>
        <w:t>penyelidikan terhadap objek</w:t>
      </w:r>
      <w:r w:rsidRPr="00164824">
        <w:rPr>
          <w:rFonts w:ascii="Times New Roman" w:eastAsia="Times New Roman" w:hAnsi="Times New Roman" w:cs="Times New Roman"/>
          <w:sz w:val="24"/>
          <w:szCs w:val="24"/>
        </w:rPr>
        <w:t xml:space="preserve"> pertanyaan. Diungkapkan Sanjay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20</w:t>
      </w:r>
      <w:r>
        <w:rPr>
          <w:rFonts w:ascii="Times New Roman" w:eastAsia="Times New Roman" w:hAnsi="Times New Roman" w:cs="Times New Roman"/>
          <w:sz w:val="24"/>
          <w:szCs w:val="24"/>
          <w:lang w:val="id-ID"/>
        </w:rPr>
        <w:t>0</w:t>
      </w:r>
      <w:r w:rsidRPr="00164824">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Pr="00164824">
        <w:rPr>
          <w:rFonts w:ascii="Times New Roman" w:eastAsia="Times New Roman" w:hAnsi="Times New Roman" w:cs="Times New Roman"/>
          <w:sz w:val="24"/>
          <w:szCs w:val="24"/>
        </w:rPr>
        <w:t xml:space="preserve"> inkuiri dapat </w:t>
      </w:r>
      <w:r>
        <w:rPr>
          <w:rFonts w:ascii="Times New Roman" w:eastAsia="Times New Roman" w:hAnsi="Times New Roman" w:cs="Times New Roman"/>
          <w:sz w:val="24"/>
          <w:szCs w:val="24"/>
        </w:rPr>
        <w:t>dilakukan melalui beberap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langkah</w:t>
      </w:r>
      <w:r w:rsidRPr="00164824">
        <w:rPr>
          <w:rFonts w:ascii="Times New Roman" w:eastAsia="Times New Roman" w:hAnsi="Times New Roman" w:cs="Times New Roman"/>
          <w:sz w:val="24"/>
          <w:szCs w:val="24"/>
        </w:rPr>
        <w:t xml:space="preserve"> yaitu, </w:t>
      </w:r>
      <w:r>
        <w:rPr>
          <w:rFonts w:ascii="Times New Roman" w:eastAsia="Times New Roman" w:hAnsi="Times New Roman" w:cs="Times New Roman"/>
          <w:sz w:val="24"/>
          <w:szCs w:val="24"/>
        </w:rPr>
        <w:t>1) merumuskan masalah;</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mengajukan </w:t>
      </w:r>
      <w:r>
        <w:rPr>
          <w:rFonts w:ascii="Times New Roman" w:eastAsia="Times New Roman" w:hAnsi="Times New Roman" w:cs="Times New Roman"/>
          <w:sz w:val="24"/>
          <w:szCs w:val="24"/>
        </w:rPr>
        <w:t>hipotesis;</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3)    mengumpulka</w:t>
      </w:r>
      <w:r>
        <w:rPr>
          <w:rFonts w:ascii="Times New Roman" w:eastAsia="Times New Roman" w:hAnsi="Times New Roman" w:cs="Times New Roman"/>
          <w:sz w:val="24"/>
          <w:szCs w:val="24"/>
        </w:rPr>
        <w:t>n data;</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menguji</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da</w:t>
      </w:r>
      <w:r>
        <w:rPr>
          <w:rFonts w:ascii="Times New Roman" w:eastAsia="Times New Roman" w:hAnsi="Times New Roman" w:cs="Times New Roman"/>
          <w:sz w:val="24"/>
          <w:szCs w:val="24"/>
        </w:rPr>
        <w:t>ta berdasarkan data</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yang diperoleh; dan 5) membuat kesimpulan</w:t>
      </w:r>
      <w:r>
        <w:rPr>
          <w:rFonts w:ascii="Times New Roman" w:eastAsia="Times New Roman" w:hAnsi="Times New Roman" w:cs="Times New Roman"/>
          <w:sz w:val="24"/>
          <w:szCs w:val="24"/>
          <w:lang w:val="id-ID"/>
        </w:rPr>
        <w:t>.</w:t>
      </w:r>
    </w:p>
    <w:p w:rsidR="001230D4" w:rsidRDefault="001230D4" w:rsidP="001230D4">
      <w:pPr>
        <w:shd w:val="clear" w:color="auto" w:fill="FFFFFF"/>
        <w:spacing w:after="0" w:line="480" w:lineRule="auto"/>
        <w:ind w:left="720" w:firstLine="360"/>
        <w:jc w:val="both"/>
        <w:rPr>
          <w:rFonts w:ascii="Times New Roman" w:eastAsia="Times New Roman" w:hAnsi="Times New Roman" w:cs="Times New Roman"/>
          <w:sz w:val="24"/>
          <w:szCs w:val="24"/>
          <w:lang w:val="id-ID"/>
        </w:rPr>
      </w:pPr>
      <w:r w:rsidRPr="00164824">
        <w:rPr>
          <w:rFonts w:ascii="Times New Roman" w:eastAsia="Times New Roman" w:hAnsi="Times New Roman" w:cs="Times New Roman"/>
          <w:sz w:val="24"/>
          <w:szCs w:val="24"/>
        </w:rPr>
        <w:t xml:space="preserve">Berdasarkan National Research </w:t>
      </w:r>
      <w:r>
        <w:rPr>
          <w:rFonts w:ascii="Times New Roman" w:eastAsia="Times New Roman" w:hAnsi="Times New Roman" w:cs="Times New Roman"/>
          <w:sz w:val="24"/>
          <w:szCs w:val="24"/>
        </w:rPr>
        <w:t>Council</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pembelajaran</w:t>
      </w:r>
      <w:r>
        <w:rPr>
          <w:rFonts w:ascii="Times New Roman" w:eastAsia="Times New Roman" w:hAnsi="Times New Roman" w:cs="Times New Roman"/>
          <w:sz w:val="24"/>
          <w:szCs w:val="24"/>
          <w:lang w:val="id-ID"/>
        </w:rPr>
        <w:t xml:space="preserve"> dengan strategi</w:t>
      </w:r>
      <w:r w:rsidRPr="0016482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kuiri</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dapat</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 xml:space="preserve">mengembangkan </w:t>
      </w:r>
      <w:r w:rsidRPr="00164824">
        <w:rPr>
          <w:rFonts w:ascii="Times New Roman" w:eastAsia="Times New Roman" w:hAnsi="Times New Roman" w:cs="Times New Roman"/>
          <w:sz w:val="24"/>
          <w:szCs w:val="24"/>
        </w:rPr>
        <w:t xml:space="preserve">keinginan </w:t>
      </w:r>
      <w:r w:rsidR="000C69A5">
        <w:rPr>
          <w:rFonts w:ascii="Times New Roman" w:eastAsia="Times New Roman" w:hAnsi="Times New Roman" w:cs="Times New Roman"/>
          <w:sz w:val="24"/>
          <w:szCs w:val="24"/>
        </w:rPr>
        <w:t>dan</w:t>
      </w:r>
      <w:r>
        <w:rPr>
          <w:rFonts w:ascii="Times New Roman" w:eastAsia="Times New Roman" w:hAnsi="Times New Roman" w:cs="Times New Roman"/>
          <w:sz w:val="24"/>
          <w:szCs w:val="24"/>
        </w:rPr>
        <w:t xml:space="preserve"> motivasi</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sisw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mempelajar</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prinsip</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dan </w:t>
      </w:r>
      <w:r>
        <w:rPr>
          <w:rFonts w:ascii="Times New Roman" w:eastAsia="Times New Roman" w:hAnsi="Times New Roman" w:cs="Times New Roman"/>
          <w:sz w:val="24"/>
          <w:szCs w:val="24"/>
        </w:rPr>
        <w:t>konsep</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sains,</w:t>
      </w:r>
      <w:r w:rsidRPr="00164824">
        <w:rPr>
          <w:rFonts w:ascii="Times New Roman" w:eastAsia="Times New Roman" w:hAnsi="Times New Roman" w:cs="Times New Roman"/>
          <w:sz w:val="24"/>
          <w:szCs w:val="24"/>
        </w:rPr>
        <w:t xml:space="preserve"> mengembangkan ketrampilan ilmiah </w:t>
      </w:r>
      <w:r w:rsidRPr="00164824">
        <w:rPr>
          <w:rFonts w:ascii="Times New Roman" w:eastAsia="Times New Roman" w:hAnsi="Times New Roman" w:cs="Times New Roman"/>
          <w:sz w:val="24"/>
          <w:szCs w:val="24"/>
        </w:rPr>
        <w:lastRenderedPageBreak/>
        <w:t>siswa</w:t>
      </w:r>
      <w:r w:rsidRPr="00164824">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serta membiasakan si</w:t>
      </w:r>
      <w:r>
        <w:rPr>
          <w:rFonts w:ascii="Times New Roman" w:eastAsia="Times New Roman" w:hAnsi="Times New Roman" w:cs="Times New Roman"/>
          <w:sz w:val="24"/>
          <w:szCs w:val="24"/>
        </w:rPr>
        <w:t>swa bekerja keras dalam memperoleh pengetahuan.</w:t>
      </w:r>
      <w:r>
        <w:rPr>
          <w:rStyle w:val="FootnoteReference"/>
          <w:rFonts w:ascii="Times New Roman" w:eastAsia="Times New Roman" w:hAnsi="Times New Roman" w:cs="Times New Roman"/>
          <w:sz w:val="24"/>
          <w:szCs w:val="24"/>
        </w:rPr>
        <w:footnoteReference w:id="68"/>
      </w:r>
    </w:p>
    <w:p w:rsidR="001230D4" w:rsidRPr="0033342B" w:rsidRDefault="001230D4" w:rsidP="001230D4">
      <w:pPr>
        <w:shd w:val="clear" w:color="auto" w:fill="FFFFFF"/>
        <w:spacing w:after="0" w:line="480" w:lineRule="auto"/>
        <w:ind w:left="720" w:firstLine="36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Gul</w:t>
      </w:r>
      <w:r>
        <w:rPr>
          <w:rFonts w:ascii="Times New Roman" w:eastAsia="Times New Roman" w:hAnsi="Times New Roman" w:cs="Times New Roman"/>
          <w:sz w:val="24"/>
          <w:szCs w:val="24"/>
          <w:lang w:val="id-ID"/>
        </w:rPr>
        <w:t xml:space="preserve">o </w:t>
      </w:r>
      <w:r w:rsidRPr="00164824">
        <w:rPr>
          <w:rFonts w:ascii="Times New Roman" w:eastAsia="Times New Roman" w:hAnsi="Times New Roman" w:cs="Times New Roman"/>
          <w:sz w:val="24"/>
          <w:szCs w:val="24"/>
        </w:rPr>
        <w:t xml:space="preserve">menyatakan </w:t>
      </w:r>
      <w:r>
        <w:rPr>
          <w:rFonts w:ascii="Times New Roman" w:eastAsia="Times New Roman" w:hAnsi="Times New Roman" w:cs="Times New Roman"/>
          <w:sz w:val="24"/>
          <w:szCs w:val="24"/>
        </w:rPr>
        <w:t>bahwa</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inkuiri tidak hanya</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mengembangkan </w:t>
      </w:r>
      <w:r>
        <w:rPr>
          <w:rFonts w:ascii="Times New Roman" w:eastAsia="Times New Roman" w:hAnsi="Times New Roman" w:cs="Times New Roman"/>
          <w:sz w:val="24"/>
          <w:szCs w:val="24"/>
        </w:rPr>
        <w:t>kemampuan</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intelektual</w:t>
      </w:r>
      <w:r w:rsidRPr="00164824">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tetapi</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seluruh </w:t>
      </w:r>
      <w:r>
        <w:rPr>
          <w:rFonts w:ascii="Times New Roman" w:eastAsia="Times New Roman" w:hAnsi="Times New Roman" w:cs="Times New Roman"/>
          <w:sz w:val="24"/>
          <w:szCs w:val="24"/>
        </w:rPr>
        <w:t>potensi</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yang</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ada,</w:t>
      </w:r>
      <w:r>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termasuk pengembangan emosional dan keterampilan</w:t>
      </w:r>
      <w:r w:rsidRPr="00164824">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 xml:space="preserve">inkuiri </w:t>
      </w:r>
      <w:r>
        <w:rPr>
          <w:rFonts w:ascii="Times New Roman" w:eastAsia="Times New Roman" w:hAnsi="Times New Roman" w:cs="Times New Roman"/>
          <w:sz w:val="24"/>
          <w:szCs w:val="24"/>
        </w:rPr>
        <w:t>merupakan</w:t>
      </w:r>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t>suatu  proses yang bermula</w:t>
      </w:r>
      <w:r w:rsidRPr="00164824">
        <w:rPr>
          <w:rFonts w:ascii="Times New Roman" w:eastAsia="Times New Roman" w:hAnsi="Times New Roman" w:cs="Times New Roman"/>
          <w:sz w:val="24"/>
          <w:szCs w:val="24"/>
        </w:rPr>
        <w:t xml:space="preserve"> dari merumuskan masalah, merumuskan hipotesis, mengumpulkan data, menganalisis data, dan membuat</w:t>
      </w:r>
      <w:r w:rsidRPr="00164824">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kesimpulan</w:t>
      </w:r>
      <w:r>
        <w:rPr>
          <w:rFonts w:ascii="Times New Roman" w:eastAsia="Times New Roman" w:hAnsi="Times New Roman" w:cs="Times New Roman"/>
          <w:sz w:val="24"/>
          <w:szCs w:val="24"/>
          <w:lang w:val="id-ID"/>
        </w:rPr>
        <w:t>.</w:t>
      </w:r>
      <w:r>
        <w:rPr>
          <w:rStyle w:val="FootnoteReference"/>
          <w:rFonts w:ascii="Times New Roman" w:eastAsia="Times New Roman" w:hAnsi="Times New Roman" w:cs="Times New Roman"/>
          <w:sz w:val="24"/>
          <w:szCs w:val="24"/>
          <w:lang w:val="id-ID"/>
        </w:rPr>
        <w:footnoteReference w:id="69"/>
      </w:r>
    </w:p>
    <w:p w:rsidR="001230D4" w:rsidRPr="00796427" w:rsidRDefault="001230D4" w:rsidP="001230D4">
      <w:pPr>
        <w:shd w:val="clear" w:color="auto" w:fill="FFFFFF"/>
        <w:spacing w:after="0" w:line="480" w:lineRule="auto"/>
        <w:ind w:left="720" w:firstLine="720"/>
        <w:jc w:val="both"/>
        <w:rPr>
          <w:rFonts w:ascii="Times New Roman" w:eastAsia="Times New Roman" w:hAnsi="Times New Roman" w:cs="Times New Roman"/>
          <w:sz w:val="24"/>
          <w:szCs w:val="24"/>
          <w:lang w:val="id-ID"/>
        </w:rPr>
      </w:pPr>
      <w:r w:rsidRPr="00796427">
        <w:rPr>
          <w:rFonts w:ascii="Times New Roman" w:eastAsia="Times New Roman" w:hAnsi="Times New Roman" w:cs="Times New Roman"/>
          <w:sz w:val="24"/>
          <w:szCs w:val="24"/>
          <w:lang w:val="id-ID"/>
        </w:rPr>
        <w:t>B</w:t>
      </w:r>
      <w:r>
        <w:rPr>
          <w:rFonts w:ascii="Times New Roman" w:eastAsia="Times New Roman" w:hAnsi="Times New Roman" w:cs="Times New Roman"/>
          <w:sz w:val="24"/>
          <w:szCs w:val="24"/>
          <w:lang w:val="id-ID"/>
        </w:rPr>
        <w:t xml:space="preserve">erkaitan </w:t>
      </w:r>
      <w:r w:rsidR="000C69A5">
        <w:rPr>
          <w:rFonts w:ascii="Times New Roman" w:eastAsia="Times New Roman" w:hAnsi="Times New Roman" w:cs="Times New Roman"/>
          <w:sz w:val="24"/>
          <w:szCs w:val="24"/>
          <w:lang w:val="id-ID"/>
        </w:rPr>
        <w:t xml:space="preserve">dengan materi pernikahan dalam </w:t>
      </w:r>
      <w:r w:rsidR="000C69A5">
        <w:rPr>
          <w:rFonts w:ascii="Times New Roman" w:eastAsia="Times New Roman" w:hAnsi="Times New Roman" w:cs="Times New Roman"/>
          <w:sz w:val="24"/>
          <w:szCs w:val="24"/>
        </w:rPr>
        <w:t>I</w:t>
      </w:r>
      <w:r w:rsidRPr="00796427">
        <w:rPr>
          <w:rFonts w:ascii="Times New Roman" w:eastAsia="Times New Roman" w:hAnsi="Times New Roman" w:cs="Times New Roman"/>
          <w:sz w:val="24"/>
          <w:szCs w:val="24"/>
          <w:lang w:val="id-ID"/>
        </w:rPr>
        <w:t xml:space="preserve">slam pada mata pelajaran PAI di kelas XII didik dengan staretegi inkuiri ini, dapat </w:t>
      </w:r>
      <w:r w:rsidRPr="00164824">
        <w:rPr>
          <w:rFonts w:ascii="Times New Roman" w:eastAsia="Times New Roman" w:hAnsi="Times New Roman" w:cs="Times New Roman"/>
          <w:sz w:val="24"/>
          <w:szCs w:val="24"/>
        </w:rPr>
        <w:t xml:space="preserve">mengembangkan   keinginan dan    motivasi    siswa    untuk    mempelajari </w:t>
      </w:r>
      <w:r w:rsidRPr="00796427">
        <w:rPr>
          <w:rFonts w:ascii="Times New Roman" w:eastAsia="Times New Roman" w:hAnsi="Times New Roman" w:cs="Times New Roman"/>
          <w:sz w:val="24"/>
          <w:szCs w:val="24"/>
        </w:rPr>
        <w:t xml:space="preserve">prinsip  dan </w:t>
      </w:r>
      <w:r w:rsidRPr="00164824">
        <w:rPr>
          <w:rFonts w:ascii="Times New Roman" w:eastAsia="Times New Roman" w:hAnsi="Times New Roman" w:cs="Times New Roman"/>
          <w:sz w:val="24"/>
          <w:szCs w:val="24"/>
        </w:rPr>
        <w:t xml:space="preserve">konsep  sains,  mengembangkan </w:t>
      </w:r>
      <w:r w:rsidRPr="00796427">
        <w:rPr>
          <w:rFonts w:ascii="Times New Roman" w:eastAsia="Times New Roman" w:hAnsi="Times New Roman" w:cs="Times New Roman"/>
          <w:sz w:val="24"/>
          <w:szCs w:val="24"/>
        </w:rPr>
        <w:t>ketrampilan ilmiah siswa</w:t>
      </w:r>
      <w:r w:rsidRPr="00796427">
        <w:rPr>
          <w:rFonts w:ascii="Times New Roman" w:eastAsia="Times New Roman" w:hAnsi="Times New Roman" w:cs="Times New Roman"/>
          <w:sz w:val="24"/>
          <w:szCs w:val="24"/>
          <w:lang w:val="id-ID"/>
        </w:rPr>
        <w:t xml:space="preserve"> </w:t>
      </w:r>
      <w:r w:rsidRPr="00164824">
        <w:rPr>
          <w:rFonts w:ascii="Times New Roman" w:eastAsia="Times New Roman" w:hAnsi="Times New Roman" w:cs="Times New Roman"/>
          <w:sz w:val="24"/>
          <w:szCs w:val="24"/>
        </w:rPr>
        <w:t>serta membiasakan si</w:t>
      </w:r>
      <w:r w:rsidRPr="00796427">
        <w:rPr>
          <w:rFonts w:ascii="Times New Roman" w:eastAsia="Times New Roman" w:hAnsi="Times New Roman" w:cs="Times New Roman"/>
          <w:sz w:val="24"/>
          <w:szCs w:val="24"/>
        </w:rPr>
        <w:t xml:space="preserve">swa   bekerja   keras   dalam  </w:t>
      </w:r>
      <w:r w:rsidRPr="00164824">
        <w:rPr>
          <w:rFonts w:ascii="Times New Roman" w:eastAsia="Times New Roman" w:hAnsi="Times New Roman" w:cs="Times New Roman"/>
          <w:sz w:val="24"/>
          <w:szCs w:val="24"/>
        </w:rPr>
        <w:t xml:space="preserve">memperoleh </w:t>
      </w:r>
      <w:r w:rsidRPr="00796427">
        <w:rPr>
          <w:rFonts w:ascii="Times New Roman" w:eastAsia="Times New Roman" w:hAnsi="Times New Roman" w:cs="Times New Roman"/>
          <w:sz w:val="24"/>
          <w:szCs w:val="24"/>
        </w:rPr>
        <w:t>pengetahuan</w:t>
      </w:r>
      <w:r w:rsidRPr="00796427">
        <w:rPr>
          <w:rFonts w:ascii="Times New Roman" w:eastAsia="Times New Roman" w:hAnsi="Times New Roman" w:cs="Times New Roman"/>
          <w:sz w:val="24"/>
          <w:szCs w:val="24"/>
          <w:lang w:val="id-ID"/>
        </w:rPr>
        <w:t>.</w:t>
      </w:r>
    </w:p>
    <w:p w:rsidR="001230D4" w:rsidRDefault="001230D4" w:rsidP="001230D4">
      <w:pPr>
        <w:pStyle w:val="ListParagraph"/>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lang w:val="id-ID"/>
        </w:rPr>
        <w:t xml:space="preserve">Sebelum mengimplementasikan strategi inkuiri berbasis metode </w:t>
      </w:r>
      <w:r w:rsidRPr="000A6CD7">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pada mata pelajaran PAI di kelas, sama seperti guru pada umumnya yaitu mempersiapkan mulai dari RPP, silabus dan materi. Kemudian sebagai seorang pendidik yang menggunakan strategi inkuiri berbasis metode </w:t>
      </w:r>
      <w:r w:rsidRPr="00D94C3C">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tidak mudah dan tidak begitu sulit, pendidik hanya perlu pembiasaan. Karena dalam penerapan strategi inkuiri berbasis metode </w:t>
      </w:r>
      <w:r w:rsidRPr="00D94C3C">
        <w:rPr>
          <w:rFonts w:ascii="Times New Roman" w:hAnsi="Times New Roman" w:cs="Times New Roman"/>
          <w:i/>
          <w:sz w:val="24"/>
          <w:szCs w:val="24"/>
          <w:lang w:val="id-ID"/>
        </w:rPr>
        <w:t>brainstorming</w:t>
      </w:r>
      <w:r>
        <w:rPr>
          <w:rFonts w:ascii="Times New Roman" w:hAnsi="Times New Roman" w:cs="Times New Roman"/>
          <w:sz w:val="24"/>
          <w:szCs w:val="24"/>
          <w:lang w:val="id-ID"/>
        </w:rPr>
        <w:t xml:space="preserve"> ini seorang pendidik dituntut untuk membawakan materi dengan santai atau tidak tegang karena sangat mempengaruhi cara berfikir peserta didi</w:t>
      </w:r>
      <w:r>
        <w:rPr>
          <w:rFonts w:ascii="Times New Roman" w:hAnsi="Times New Roman" w:cs="Times New Roman"/>
          <w:sz w:val="24"/>
          <w:szCs w:val="24"/>
        </w:rPr>
        <w:t>k.</w:t>
      </w:r>
    </w:p>
    <w:p w:rsidR="001230D4" w:rsidRDefault="001230D4" w:rsidP="001230D4">
      <w:pPr>
        <w:pStyle w:val="ListParagraph"/>
        <w:spacing w:after="0" w:line="480" w:lineRule="auto"/>
        <w:ind w:firstLine="360"/>
        <w:jc w:val="both"/>
        <w:rPr>
          <w:rFonts w:ascii="Times New Roman" w:hAnsi="Times New Roman" w:cs="Times New Roman"/>
          <w:sz w:val="24"/>
          <w:szCs w:val="24"/>
          <w:shd w:val="clear" w:color="auto" w:fill="FFFFFF"/>
          <w:lang w:val="id-ID"/>
        </w:rPr>
      </w:pPr>
      <w:r w:rsidRPr="00412339">
        <w:rPr>
          <w:rFonts w:ascii="Times New Roman" w:hAnsi="Times New Roman" w:cs="Times New Roman"/>
          <w:sz w:val="24"/>
          <w:szCs w:val="24"/>
          <w:shd w:val="clear" w:color="auto" w:fill="FFFFFF"/>
          <w:lang w:val="id-ID"/>
        </w:rPr>
        <w:lastRenderedPageBreak/>
        <w:t xml:space="preserve">Selain strategi inkuiri yang telah dijelaskan diatas berikut adalah metode </w:t>
      </w:r>
      <w:r w:rsidRPr="00412339">
        <w:rPr>
          <w:rFonts w:ascii="Times New Roman" w:hAnsi="Times New Roman" w:cs="Times New Roman"/>
          <w:i/>
          <w:sz w:val="24"/>
          <w:szCs w:val="24"/>
          <w:shd w:val="clear" w:color="auto" w:fill="FFFFFF"/>
        </w:rPr>
        <w:t>Brainstorming</w:t>
      </w:r>
      <w:r w:rsidRPr="00412339">
        <w:rPr>
          <w:rFonts w:ascii="Times New Roman" w:hAnsi="Times New Roman" w:cs="Times New Roman"/>
          <w:i/>
          <w:sz w:val="24"/>
          <w:szCs w:val="24"/>
          <w:shd w:val="clear" w:color="auto" w:fill="FFFFFF"/>
          <w:lang w:val="id-ID"/>
        </w:rPr>
        <w:t>. Brainstorming</w:t>
      </w:r>
      <w:r w:rsidRPr="00412339">
        <w:rPr>
          <w:rFonts w:ascii="Times New Roman" w:hAnsi="Times New Roman" w:cs="Times New Roman"/>
          <w:sz w:val="24"/>
          <w:szCs w:val="24"/>
          <w:shd w:val="clear" w:color="auto" w:fill="FFFFFF"/>
        </w:rPr>
        <w:t xml:space="preserve">  merupakan  salah  satu  metode  pembelajaran  yang  menerapkan  cara  agar seluruh peserta  belajar  dapat  mengeluarkan  ide  dan  gagasan  tentang  suatu  masalah  yang diberikan  oleh  pengajar atau  fasilitator.  Metode  brainstormingefektif  untuk  dilakukan  dalam pembelajaran,  khususnya  pada  kegiatan  belajar  (pelatihan)  yang  sifatnya  teknis  keterampilan yang menjadi kegiatan keseharian atau sering dilakukan oleh peserta belajar</w:t>
      </w:r>
      <w:r>
        <w:rPr>
          <w:rFonts w:ascii="Times New Roman" w:hAnsi="Times New Roman" w:cs="Times New Roman"/>
          <w:sz w:val="24"/>
          <w:szCs w:val="24"/>
          <w:shd w:val="clear" w:color="auto" w:fill="FFFFFF"/>
          <w:lang w:val="id-ID"/>
        </w:rPr>
        <w:t>.</w:t>
      </w:r>
    </w:p>
    <w:p w:rsidR="001230D4" w:rsidRDefault="001230D4" w:rsidP="001230D4">
      <w:pPr>
        <w:pStyle w:val="ListParagraph"/>
        <w:spacing w:after="0" w:line="480" w:lineRule="auto"/>
        <w:ind w:firstLine="360"/>
        <w:jc w:val="both"/>
        <w:rPr>
          <w:rFonts w:ascii="Times New Roman" w:hAnsi="Times New Roman" w:cs="Times New Roman"/>
          <w:sz w:val="24"/>
          <w:szCs w:val="24"/>
          <w:shd w:val="clear" w:color="auto" w:fill="FFFFFF"/>
          <w:lang w:val="id-ID"/>
        </w:rPr>
      </w:pPr>
      <w:r w:rsidRPr="009A2FDD">
        <w:rPr>
          <w:rFonts w:ascii="Times New Roman" w:hAnsi="Times New Roman" w:cs="Times New Roman"/>
          <w:sz w:val="24"/>
          <w:szCs w:val="24"/>
          <w:shd w:val="clear" w:color="auto" w:fill="FFFFFF"/>
          <w:lang w:val="id-ID"/>
        </w:rPr>
        <w:t>Sejalan dengan hasil penelitian Erma Sustika Dewi yang berjudul Implementasi Metode Brainstorming Dalam Meningkatkan Kemampuan Menyatakan Pendapat Pada Mata Pelajaran Fiqih Kelas X MAN 1 Lampung Barat</w:t>
      </w:r>
      <w:r>
        <w:rPr>
          <w:rFonts w:ascii="Times New Roman" w:hAnsi="Times New Roman" w:cs="Times New Roman"/>
          <w:sz w:val="24"/>
          <w:szCs w:val="24"/>
          <w:shd w:val="clear" w:color="auto" w:fill="FFFFFF"/>
        </w:rPr>
        <w:t>,</w:t>
      </w:r>
      <w:r>
        <w:rPr>
          <w:rStyle w:val="FootnoteReference"/>
          <w:rFonts w:ascii="Times New Roman" w:hAnsi="Times New Roman" w:cs="Times New Roman"/>
          <w:sz w:val="24"/>
          <w:szCs w:val="24"/>
          <w:shd w:val="clear" w:color="auto" w:fill="FFFFFF"/>
          <w:lang w:val="id-ID"/>
        </w:rPr>
        <w:footnoteReference w:id="70"/>
      </w:r>
      <w:r w:rsidRPr="009A2FDD">
        <w:rPr>
          <w:rFonts w:ascii="Times New Roman" w:hAnsi="Times New Roman" w:cs="Times New Roman"/>
          <w:sz w:val="24"/>
          <w:szCs w:val="24"/>
          <w:shd w:val="clear" w:color="auto" w:fill="FFFFFF"/>
          <w:lang w:val="id-ID"/>
        </w:rPr>
        <w:t xml:space="preserve"> berdasarkan hasil penelitian dilapangan menunjukkan bahwa penerapan metode brainstorming pada mata pelajaran Fiqih tentang Kepemilikan dalam Islam, Perekonomian dalam Islam, Pelepasan dan Perubahan Kepemilikan Harta tersebut sudah bisa dikat</w:t>
      </w:r>
      <w:r>
        <w:rPr>
          <w:rFonts w:ascii="Times New Roman" w:hAnsi="Times New Roman" w:cs="Times New Roman"/>
          <w:sz w:val="24"/>
          <w:szCs w:val="24"/>
          <w:shd w:val="clear" w:color="auto" w:fill="FFFFFF"/>
          <w:lang w:val="id-ID"/>
        </w:rPr>
        <w:t>akan baik dilihat dari langkah-</w:t>
      </w:r>
      <w:r w:rsidRPr="009A2FDD">
        <w:rPr>
          <w:rFonts w:ascii="Times New Roman" w:hAnsi="Times New Roman" w:cs="Times New Roman"/>
          <w:sz w:val="24"/>
          <w:szCs w:val="24"/>
          <w:shd w:val="clear" w:color="auto" w:fill="FFFFFF"/>
          <w:lang w:val="id-ID"/>
        </w:rPr>
        <w:t xml:space="preserve">langkah mengamati, menanya, mengeksplorasi, mengasosiasi, dan mengkomunikasi sudah diterapkan oleh pendidik, peserta didik juga di arahkan untuk aktif mengikuti pembelajaran melalui metode brainstorming karena metode ini merupakan pembelajaran dua arah yang tidak hanya pendidik yang aktif akan tetapi peserta didik juga mampu untuk mengungkapkan gagasan dan penerapan metode Brainstorming dalam </w:t>
      </w:r>
      <w:r w:rsidRPr="009A2FDD">
        <w:rPr>
          <w:rFonts w:ascii="Times New Roman" w:hAnsi="Times New Roman" w:cs="Times New Roman"/>
          <w:sz w:val="24"/>
          <w:szCs w:val="24"/>
          <w:shd w:val="clear" w:color="auto" w:fill="FFFFFF"/>
          <w:lang w:val="id-ID"/>
        </w:rPr>
        <w:lastRenderedPageBreak/>
        <w:t>meningkatkan kemampuan menyatakan pendapat Pada Mata Pelajaran Fiqih Kelas X di MAN 1 Lampung Barat sudah dilaksanan, namun belum berjalan dengan baik dikarenakan pendidik kurang maksimal dalam menerapkan metode tersebut, sehingga tidak semua peserta didik terlihat aktif dalam mengikuti proses pembelajaran Fiqih. Dapat diartikan bahwa penggunaan metode brainstorming ini efektif untuk meningkatkan kemampuan berpendapat peserta didik. Penggunaan metode ini menjadikan peserta didik lebih aktif dalam proses belajar mengajar.</w:t>
      </w:r>
    </w:p>
    <w:p w:rsidR="00282322" w:rsidRDefault="00F54F5D" w:rsidP="00282322">
      <w:pPr>
        <w:pStyle w:val="ListParagraph"/>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ertian strategi inkuiri menurut </w:t>
      </w:r>
      <w:r w:rsidR="000C69A5" w:rsidRPr="00E84C66">
        <w:rPr>
          <w:rFonts w:ascii="Times New Roman" w:hAnsi="Times New Roman" w:cs="Times New Roman"/>
          <w:sz w:val="24"/>
          <w:szCs w:val="24"/>
        </w:rPr>
        <w:t>Sanjaya, strategi Inkuiri adalah pembelajaran yang melibatkan seluruh kemampuan peserta didik secara maksimal untuk mencari dan menyelidiki secara sistematis, kritis, dan analitis, sehingga peserta didik dapat merumuskan sendiri penemuannya dengan penuh percaya diri.</w:t>
      </w:r>
      <w:r w:rsidR="000C69A5">
        <w:rPr>
          <w:rFonts w:ascii="Times New Roman" w:hAnsi="Times New Roman" w:cs="Times New Roman"/>
          <w:sz w:val="24"/>
          <w:szCs w:val="24"/>
        </w:rPr>
        <w:t xml:space="preserve"> Serta pendapat yang dikemukakan oleh </w:t>
      </w:r>
      <w:r w:rsidR="000C69A5" w:rsidRPr="00E84C66">
        <w:rPr>
          <w:rFonts w:ascii="Times New Roman" w:hAnsi="Times New Roman" w:cs="Times New Roman"/>
          <w:sz w:val="24"/>
          <w:szCs w:val="24"/>
        </w:rPr>
        <w:t>Suyadi strategi inkuiri adalah rangkaian kegiatan yang menekan pada proses berfikir secara kritis dan analitis untuk mencari dan menemukan sendiri jawaban dari suatu masalah. Melalui pembelajarn ini siswa mampu membangun rasa ingin tahu dan</w:t>
      </w:r>
      <w:r w:rsidR="000C69A5">
        <w:rPr>
          <w:rFonts w:ascii="Times New Roman" w:hAnsi="Times New Roman" w:cs="Times New Roman"/>
          <w:sz w:val="24"/>
          <w:szCs w:val="24"/>
        </w:rPr>
        <w:t xml:space="preserve"> meningkatkan kepercayaan dirinya.</w:t>
      </w:r>
      <w:r w:rsidR="000C69A5">
        <w:rPr>
          <w:rStyle w:val="FootnoteReference"/>
          <w:rFonts w:ascii="Times New Roman" w:hAnsi="Times New Roman" w:cs="Times New Roman"/>
          <w:sz w:val="24"/>
          <w:szCs w:val="24"/>
        </w:rPr>
        <w:footnoteReference w:id="71"/>
      </w:r>
      <w:r w:rsidR="000C69A5">
        <w:rPr>
          <w:rFonts w:ascii="Times New Roman" w:hAnsi="Times New Roman" w:cs="Times New Roman"/>
          <w:sz w:val="24"/>
          <w:szCs w:val="24"/>
        </w:rPr>
        <w:t xml:space="preserve"> </w:t>
      </w:r>
      <w:r>
        <w:rPr>
          <w:rFonts w:ascii="Times New Roman" w:hAnsi="Times New Roman" w:cs="Times New Roman"/>
          <w:sz w:val="24"/>
          <w:szCs w:val="24"/>
        </w:rPr>
        <w:t>Hal ini sesuai dengan penelitian ini dimana dalam proses pembelajaran peserta didik dituntut untuk mencari dan menyelidiki secara kritis dan logis sehingga dapat merumuskan penemuannya dengan percaya diri.</w:t>
      </w:r>
    </w:p>
    <w:p w:rsidR="00282322" w:rsidRDefault="00282322" w:rsidP="00282322">
      <w:pPr>
        <w:pStyle w:val="ListParagraph"/>
        <w:spacing w:after="0" w:line="480" w:lineRule="auto"/>
        <w:ind w:firstLine="360"/>
        <w:jc w:val="both"/>
        <w:rPr>
          <w:rFonts w:ascii="Times New Roman" w:hAnsi="Times New Roman" w:cs="Times New Roman"/>
          <w:sz w:val="24"/>
          <w:szCs w:val="24"/>
          <w:lang w:val="id-ID"/>
        </w:rPr>
      </w:pPr>
      <w:r w:rsidRPr="00282322">
        <w:rPr>
          <w:rFonts w:ascii="Times New Roman" w:hAnsi="Times New Roman" w:cs="Times New Roman"/>
          <w:sz w:val="24"/>
          <w:szCs w:val="24"/>
        </w:rPr>
        <w:lastRenderedPageBreak/>
        <w:t>Sejalan dengan tujuan strategi inkuiri, Menurut Suid, Yusuf, &amp; Nurhayati, tujuan dari inkuiri adalah mengembangkan kemampuan berpikir kritis siswa dalam proses pembelajaran sehingga dapat memberi peluang yang lebih besar terhadap mereka untuk meningkatkan hasil belajar dengan mengarahkan siswa agar dapat menemukan jawaban dari masalah yang telah dipelajari. Siswa juga dapat mempelajari potensi yang dimiliki, sehingga ketika mereka dapat menemukan jawaban dari masalah yang dicari, akan timbul rasa puas dari diri siswa tersebut.</w:t>
      </w:r>
      <w:r>
        <w:rPr>
          <w:rStyle w:val="FootnoteReference"/>
          <w:rFonts w:ascii="Times New Roman" w:hAnsi="Times New Roman" w:cs="Times New Roman"/>
          <w:sz w:val="24"/>
          <w:szCs w:val="24"/>
        </w:rPr>
        <w:footnoteReference w:id="72"/>
      </w:r>
      <w:r>
        <w:rPr>
          <w:rFonts w:ascii="Times New Roman" w:hAnsi="Times New Roman" w:cs="Times New Roman"/>
          <w:sz w:val="24"/>
          <w:szCs w:val="24"/>
        </w:rPr>
        <w:t xml:space="preserve"> Penelitian ini sesuai dengan tujuan strategi inkuiri, yakni mengembangkan kemampuan berpikir kritis peserta didik. Hal ini juga sejalan dengan pendapat bapak Muzakki selaku guru PAI di SMK PGRI Pandaan, bahwasannya beliau </w:t>
      </w:r>
      <w:r w:rsidR="00353F3F">
        <w:rPr>
          <w:rFonts w:ascii="Times New Roman" w:hAnsi="Times New Roman" w:cs="Times New Roman"/>
          <w:sz w:val="24"/>
          <w:szCs w:val="24"/>
          <w:lang w:val="id-ID"/>
        </w:rPr>
        <w:t xml:space="preserve">berprinsip bahwa kita </w:t>
      </w:r>
      <w:r w:rsidR="00353F3F" w:rsidRPr="005F21F1">
        <w:rPr>
          <w:rFonts w:ascii="Times New Roman" w:hAnsi="Times New Roman" w:cs="Times New Roman"/>
          <w:sz w:val="24"/>
          <w:szCs w:val="24"/>
          <w:lang w:val="id-ID"/>
        </w:rPr>
        <w:t xml:space="preserve">tidak mengisi tong kosong, karena peserta didik sudah memiliki pengalaman </w:t>
      </w:r>
      <w:r w:rsidR="00353F3F">
        <w:rPr>
          <w:rFonts w:ascii="Times New Roman" w:hAnsi="Times New Roman" w:cs="Times New Roman"/>
          <w:sz w:val="24"/>
          <w:szCs w:val="24"/>
          <w:lang w:val="id-ID"/>
        </w:rPr>
        <w:t>ter</w:t>
      </w:r>
      <w:r w:rsidR="00353F3F" w:rsidRPr="005F21F1">
        <w:rPr>
          <w:rFonts w:ascii="Times New Roman" w:hAnsi="Times New Roman" w:cs="Times New Roman"/>
          <w:sz w:val="24"/>
          <w:szCs w:val="24"/>
          <w:lang w:val="id-ID"/>
        </w:rPr>
        <w:t>sendiri dan sumber belajar sendiri</w:t>
      </w:r>
      <w:r w:rsidR="00353F3F">
        <w:rPr>
          <w:rFonts w:ascii="Times New Roman" w:hAnsi="Times New Roman" w:cs="Times New Roman"/>
          <w:sz w:val="24"/>
          <w:szCs w:val="24"/>
          <w:lang w:val="id-ID"/>
        </w:rPr>
        <w:t>. B</w:t>
      </w:r>
      <w:r w:rsidR="00353F3F" w:rsidRPr="005F21F1">
        <w:rPr>
          <w:rFonts w:ascii="Times New Roman" w:hAnsi="Times New Roman" w:cs="Times New Roman"/>
          <w:sz w:val="24"/>
          <w:szCs w:val="24"/>
          <w:lang w:val="id-ID"/>
        </w:rPr>
        <w:t>isa jadi pesert</w:t>
      </w:r>
      <w:r w:rsidR="00353F3F">
        <w:rPr>
          <w:rFonts w:ascii="Times New Roman" w:hAnsi="Times New Roman" w:cs="Times New Roman"/>
          <w:sz w:val="24"/>
          <w:szCs w:val="24"/>
          <w:lang w:val="id-ID"/>
        </w:rPr>
        <w:t>a didik lebih pintar dari guru.</w:t>
      </w:r>
    </w:p>
    <w:p w:rsidR="000C69A5" w:rsidRDefault="00B66C85" w:rsidP="00282322">
      <w:pPr>
        <w:pStyle w:val="ListParagraph"/>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Penelitian ini juga sejalan dengan pendapat Rostiyah</w:t>
      </w:r>
      <w:r w:rsidR="00DA26D5">
        <w:rPr>
          <w:rFonts w:ascii="Times New Roman" w:hAnsi="Times New Roman" w:cs="Times New Roman"/>
          <w:sz w:val="24"/>
          <w:szCs w:val="24"/>
        </w:rPr>
        <w:t>,</w:t>
      </w:r>
      <w:r>
        <w:rPr>
          <w:rFonts w:ascii="Times New Roman" w:hAnsi="Times New Roman" w:cs="Times New Roman"/>
          <w:sz w:val="24"/>
          <w:szCs w:val="24"/>
        </w:rPr>
        <w:t xml:space="preserve"> mengungkapkan pendapatnya bahwa </w:t>
      </w:r>
      <w:r w:rsidRPr="00672B46">
        <w:rPr>
          <w:rFonts w:ascii="Times New Roman" w:hAnsi="Times New Roman" w:cs="Times New Roman"/>
          <w:i/>
          <w:sz w:val="24"/>
          <w:szCs w:val="24"/>
        </w:rPr>
        <w:t>brainstorming</w:t>
      </w:r>
      <w:r w:rsidRPr="00672B46">
        <w:rPr>
          <w:rFonts w:ascii="Times New Roman" w:hAnsi="Times New Roman" w:cs="Times New Roman"/>
          <w:sz w:val="24"/>
          <w:szCs w:val="24"/>
        </w:rPr>
        <w:t xml:space="preserve"> (sumbang saran) adalah suatu metode atau suatu cara mengajar yang dilakukan oleh guru di dalam kelas Ialah dengan melontarkan suatu masalah ke kelas oleh guru, kemudian siswa menjawab atau menyatakan pendapat, atau komentar sehingga mungkin masalah tersebut berkembang menjadi masalah baru, atau dapat pula diartikan sebagai suatu cara untuk mendapatkan banyak ide dari </w:t>
      </w:r>
      <w:r w:rsidRPr="00672B46">
        <w:rPr>
          <w:rFonts w:ascii="Times New Roman" w:hAnsi="Times New Roman" w:cs="Times New Roman"/>
          <w:sz w:val="24"/>
          <w:szCs w:val="24"/>
        </w:rPr>
        <w:lastRenderedPageBreak/>
        <w:t>sekelompok manusia dalam waktu yang singkat.</w:t>
      </w:r>
      <w:r>
        <w:rPr>
          <w:rStyle w:val="FootnoteReference"/>
          <w:rFonts w:ascii="Times New Roman" w:hAnsi="Times New Roman" w:cs="Times New Roman"/>
          <w:sz w:val="24"/>
          <w:szCs w:val="24"/>
        </w:rPr>
        <w:footnoteReference w:id="73"/>
      </w:r>
      <w:r w:rsidR="00DA26D5">
        <w:rPr>
          <w:rFonts w:ascii="Times New Roman" w:hAnsi="Times New Roman" w:cs="Times New Roman"/>
          <w:sz w:val="24"/>
          <w:szCs w:val="24"/>
        </w:rPr>
        <w:t xml:space="preserve"> Hal ini sesuai dengan penelitian ini, dimana pak Muzakki mengatakan bahwa </w:t>
      </w:r>
      <w:r w:rsidR="00DA26D5" w:rsidRPr="005F21F1">
        <w:rPr>
          <w:rFonts w:ascii="Times New Roman" w:hAnsi="Times New Roman" w:cs="Times New Roman"/>
          <w:sz w:val="24"/>
          <w:szCs w:val="24"/>
          <w:lang w:val="id-ID"/>
        </w:rPr>
        <w:t xml:space="preserve">Strategi inkuiri berbasis metode </w:t>
      </w:r>
      <w:r w:rsidR="00DA26D5" w:rsidRPr="00616213">
        <w:rPr>
          <w:rFonts w:ascii="Times New Roman" w:hAnsi="Times New Roman" w:cs="Times New Roman"/>
          <w:i/>
          <w:sz w:val="24"/>
          <w:szCs w:val="24"/>
          <w:lang w:val="id-ID"/>
        </w:rPr>
        <w:t xml:space="preserve">brainstorming </w:t>
      </w:r>
      <w:r w:rsidR="00DA26D5" w:rsidRPr="005F21F1">
        <w:rPr>
          <w:rFonts w:ascii="Times New Roman" w:hAnsi="Times New Roman" w:cs="Times New Roman"/>
          <w:sz w:val="24"/>
          <w:szCs w:val="24"/>
          <w:lang w:val="id-ID"/>
        </w:rPr>
        <w:t>atau umpan balik</w:t>
      </w:r>
      <w:r w:rsidR="00DA26D5">
        <w:rPr>
          <w:rFonts w:ascii="Times New Roman" w:hAnsi="Times New Roman" w:cs="Times New Roman"/>
          <w:sz w:val="24"/>
          <w:szCs w:val="24"/>
          <w:lang w:val="id-ID"/>
        </w:rPr>
        <w:t xml:space="preserve"> dengan berfikir secara kritis ini, sangat cocok digunakan dalam proses pembelajaran di lembaga pendidikan, salah satunya di sekolah ini. Karena dengan strategi dan metode ini, peserta didik bisa lebih aktif dan dapat melatih cara berfikir peserta didik. K</w:t>
      </w:r>
      <w:r w:rsidR="00DA26D5" w:rsidRPr="005F21F1">
        <w:rPr>
          <w:rFonts w:ascii="Times New Roman" w:hAnsi="Times New Roman" w:cs="Times New Roman"/>
          <w:sz w:val="24"/>
          <w:szCs w:val="24"/>
          <w:lang w:val="id-ID"/>
        </w:rPr>
        <w:t>ita</w:t>
      </w:r>
      <w:r w:rsidR="00DA26D5">
        <w:rPr>
          <w:rFonts w:ascii="Times New Roman" w:hAnsi="Times New Roman" w:cs="Times New Roman"/>
          <w:sz w:val="24"/>
          <w:szCs w:val="24"/>
          <w:lang w:val="id-ID"/>
        </w:rPr>
        <w:t xml:space="preserve"> berprinsip bahwa kita </w:t>
      </w:r>
      <w:r w:rsidR="00DA26D5" w:rsidRPr="005F21F1">
        <w:rPr>
          <w:rFonts w:ascii="Times New Roman" w:hAnsi="Times New Roman" w:cs="Times New Roman"/>
          <w:sz w:val="24"/>
          <w:szCs w:val="24"/>
          <w:lang w:val="id-ID"/>
        </w:rPr>
        <w:t xml:space="preserve">tidak mengisi tong kosong, karena peserta didik sudah memiliki pengalaman </w:t>
      </w:r>
      <w:r w:rsidR="00DA26D5">
        <w:rPr>
          <w:rFonts w:ascii="Times New Roman" w:hAnsi="Times New Roman" w:cs="Times New Roman"/>
          <w:sz w:val="24"/>
          <w:szCs w:val="24"/>
          <w:lang w:val="id-ID"/>
        </w:rPr>
        <w:t>ter</w:t>
      </w:r>
      <w:r w:rsidR="00DA26D5" w:rsidRPr="005F21F1">
        <w:rPr>
          <w:rFonts w:ascii="Times New Roman" w:hAnsi="Times New Roman" w:cs="Times New Roman"/>
          <w:sz w:val="24"/>
          <w:szCs w:val="24"/>
          <w:lang w:val="id-ID"/>
        </w:rPr>
        <w:t>sendiri dan sumber belajar sendiri</w:t>
      </w:r>
      <w:r w:rsidR="00DA26D5">
        <w:rPr>
          <w:rFonts w:ascii="Times New Roman" w:hAnsi="Times New Roman" w:cs="Times New Roman"/>
          <w:sz w:val="24"/>
          <w:szCs w:val="24"/>
          <w:lang w:val="id-ID"/>
        </w:rPr>
        <w:t>. B</w:t>
      </w:r>
      <w:r w:rsidR="00DA26D5" w:rsidRPr="005F21F1">
        <w:rPr>
          <w:rFonts w:ascii="Times New Roman" w:hAnsi="Times New Roman" w:cs="Times New Roman"/>
          <w:sz w:val="24"/>
          <w:szCs w:val="24"/>
          <w:lang w:val="id-ID"/>
        </w:rPr>
        <w:t>isa jadi pesert</w:t>
      </w:r>
      <w:r w:rsidR="00DA26D5">
        <w:rPr>
          <w:rFonts w:ascii="Times New Roman" w:hAnsi="Times New Roman" w:cs="Times New Roman"/>
          <w:sz w:val="24"/>
          <w:szCs w:val="24"/>
          <w:lang w:val="id-ID"/>
        </w:rPr>
        <w:t xml:space="preserve">a didik lebih pintar dari guru. </w:t>
      </w:r>
      <w:r w:rsidR="00DA26D5" w:rsidRPr="005F21F1">
        <w:rPr>
          <w:rFonts w:ascii="Times New Roman" w:hAnsi="Times New Roman" w:cs="Times New Roman"/>
          <w:sz w:val="24"/>
          <w:szCs w:val="24"/>
          <w:lang w:val="id-ID"/>
        </w:rPr>
        <w:t>Kemudian pengala</w:t>
      </w:r>
      <w:r w:rsidR="00DA26D5">
        <w:rPr>
          <w:rFonts w:ascii="Times New Roman" w:hAnsi="Times New Roman" w:cs="Times New Roman"/>
          <w:sz w:val="24"/>
          <w:szCs w:val="24"/>
          <w:lang w:val="id-ID"/>
        </w:rPr>
        <w:t>man itulah yang kita ungkapkan, d</w:t>
      </w:r>
      <w:r w:rsidR="00DA26D5" w:rsidRPr="005F21F1">
        <w:rPr>
          <w:rFonts w:ascii="Times New Roman" w:hAnsi="Times New Roman" w:cs="Times New Roman"/>
          <w:sz w:val="24"/>
          <w:szCs w:val="24"/>
          <w:lang w:val="id-ID"/>
        </w:rPr>
        <w:t>engan m</w:t>
      </w:r>
      <w:r w:rsidR="00DA26D5">
        <w:rPr>
          <w:rFonts w:ascii="Times New Roman" w:hAnsi="Times New Roman" w:cs="Times New Roman"/>
          <w:sz w:val="24"/>
          <w:szCs w:val="24"/>
        </w:rPr>
        <w:t>e</w:t>
      </w:r>
      <w:r w:rsidR="00DA26D5" w:rsidRPr="005F21F1">
        <w:rPr>
          <w:rFonts w:ascii="Times New Roman" w:hAnsi="Times New Roman" w:cs="Times New Roman"/>
          <w:sz w:val="24"/>
          <w:szCs w:val="24"/>
          <w:lang w:val="id-ID"/>
        </w:rPr>
        <w:t>tode umpan balik</w:t>
      </w:r>
      <w:r w:rsidR="00DA26D5">
        <w:rPr>
          <w:rFonts w:ascii="Times New Roman" w:hAnsi="Times New Roman" w:cs="Times New Roman"/>
          <w:sz w:val="24"/>
          <w:szCs w:val="24"/>
          <w:lang w:val="id-ID"/>
        </w:rPr>
        <w:t xml:space="preserve"> atau </w:t>
      </w:r>
      <w:r w:rsidR="00DA26D5" w:rsidRPr="00353F3F">
        <w:rPr>
          <w:rFonts w:ascii="Times New Roman" w:hAnsi="Times New Roman" w:cs="Times New Roman"/>
          <w:i/>
          <w:sz w:val="24"/>
          <w:szCs w:val="24"/>
          <w:lang w:val="id-ID"/>
        </w:rPr>
        <w:t>brainstorming</w:t>
      </w:r>
      <w:r w:rsidR="00DA26D5">
        <w:rPr>
          <w:rFonts w:ascii="Times New Roman" w:hAnsi="Times New Roman" w:cs="Times New Roman"/>
          <w:sz w:val="24"/>
          <w:szCs w:val="24"/>
          <w:lang w:val="id-ID"/>
        </w:rPr>
        <w:t xml:space="preserve"> ini. K</w:t>
      </w:r>
      <w:r w:rsidR="00DA26D5" w:rsidRPr="005F21F1">
        <w:rPr>
          <w:rFonts w:ascii="Times New Roman" w:hAnsi="Times New Roman" w:cs="Times New Roman"/>
          <w:sz w:val="24"/>
          <w:szCs w:val="24"/>
          <w:lang w:val="id-ID"/>
        </w:rPr>
        <w:t>ita memancing</w:t>
      </w:r>
      <w:r w:rsidR="00DA26D5">
        <w:rPr>
          <w:rFonts w:ascii="Times New Roman" w:hAnsi="Times New Roman" w:cs="Times New Roman"/>
          <w:sz w:val="24"/>
          <w:szCs w:val="24"/>
          <w:lang w:val="id-ID"/>
        </w:rPr>
        <w:t xml:space="preserve"> anak-anak untuk mengungkapkan </w:t>
      </w:r>
      <w:r w:rsidR="00DA26D5" w:rsidRPr="005F21F1">
        <w:rPr>
          <w:rFonts w:ascii="Times New Roman" w:hAnsi="Times New Roman" w:cs="Times New Roman"/>
          <w:sz w:val="24"/>
          <w:szCs w:val="24"/>
          <w:lang w:val="id-ID"/>
        </w:rPr>
        <w:t>pengalaman belajar diluar sekolah kemudian menjadi topik pembahasan sesu</w:t>
      </w:r>
      <w:r w:rsidR="00DA26D5">
        <w:rPr>
          <w:rFonts w:ascii="Times New Roman" w:hAnsi="Times New Roman" w:cs="Times New Roman"/>
          <w:sz w:val="24"/>
          <w:szCs w:val="24"/>
          <w:lang w:val="id-ID"/>
        </w:rPr>
        <w:t xml:space="preserve">i dengan materi yang dibawakan, </w:t>
      </w:r>
      <w:r w:rsidR="00DA26D5" w:rsidRPr="005F21F1">
        <w:rPr>
          <w:rFonts w:ascii="Times New Roman" w:hAnsi="Times New Roman" w:cs="Times New Roman"/>
          <w:sz w:val="24"/>
          <w:szCs w:val="24"/>
          <w:lang w:val="id-ID"/>
        </w:rPr>
        <w:t xml:space="preserve">seperti </w:t>
      </w:r>
      <w:r w:rsidR="00DA26D5">
        <w:rPr>
          <w:rFonts w:ascii="Times New Roman" w:hAnsi="Times New Roman" w:cs="Times New Roman"/>
          <w:sz w:val="24"/>
          <w:szCs w:val="24"/>
          <w:lang w:val="id-ID"/>
        </w:rPr>
        <w:t>perilaku be</w:t>
      </w:r>
      <w:r w:rsidR="00DA26D5" w:rsidRPr="005F21F1">
        <w:rPr>
          <w:rFonts w:ascii="Times New Roman" w:hAnsi="Times New Roman" w:cs="Times New Roman"/>
          <w:sz w:val="24"/>
          <w:szCs w:val="24"/>
          <w:lang w:val="id-ID"/>
        </w:rPr>
        <w:t>rbakti kepada orang tua. B</w:t>
      </w:r>
      <w:r w:rsidR="00DA26D5">
        <w:rPr>
          <w:rFonts w:ascii="Times New Roman" w:hAnsi="Times New Roman" w:cs="Times New Roman"/>
          <w:sz w:val="24"/>
          <w:szCs w:val="24"/>
          <w:lang w:val="id-ID"/>
        </w:rPr>
        <w:t xml:space="preserve">erdasarkan pengalaman anak-anak, </w:t>
      </w:r>
      <w:r w:rsidR="00DA26D5" w:rsidRPr="005F21F1">
        <w:rPr>
          <w:rFonts w:ascii="Times New Roman" w:hAnsi="Times New Roman" w:cs="Times New Roman"/>
          <w:sz w:val="24"/>
          <w:szCs w:val="24"/>
          <w:lang w:val="id-ID"/>
        </w:rPr>
        <w:t>mereka pas</w:t>
      </w:r>
      <w:r w:rsidR="00DA26D5">
        <w:rPr>
          <w:rFonts w:ascii="Times New Roman" w:hAnsi="Times New Roman" w:cs="Times New Roman"/>
          <w:sz w:val="24"/>
          <w:szCs w:val="24"/>
          <w:lang w:val="id-ID"/>
        </w:rPr>
        <w:t>t</w:t>
      </w:r>
      <w:r w:rsidR="00DA26D5" w:rsidRPr="005F21F1">
        <w:rPr>
          <w:rFonts w:ascii="Times New Roman" w:hAnsi="Times New Roman" w:cs="Times New Roman"/>
          <w:sz w:val="24"/>
          <w:szCs w:val="24"/>
          <w:lang w:val="id-ID"/>
        </w:rPr>
        <w:t>i banyak menem</w:t>
      </w:r>
      <w:r w:rsidR="00DA26D5">
        <w:rPr>
          <w:rFonts w:ascii="Times New Roman" w:hAnsi="Times New Roman" w:cs="Times New Roman"/>
          <w:sz w:val="24"/>
          <w:szCs w:val="24"/>
          <w:lang w:val="id-ID"/>
        </w:rPr>
        <w:t>ukan peristiwa atau melihat vide</w:t>
      </w:r>
      <w:r w:rsidR="00DA26D5" w:rsidRPr="005F21F1">
        <w:rPr>
          <w:rFonts w:ascii="Times New Roman" w:hAnsi="Times New Roman" w:cs="Times New Roman"/>
          <w:sz w:val="24"/>
          <w:szCs w:val="24"/>
          <w:lang w:val="id-ID"/>
        </w:rPr>
        <w:t>o di so</w:t>
      </w:r>
      <w:r w:rsidR="00DA26D5">
        <w:rPr>
          <w:rFonts w:ascii="Times New Roman" w:hAnsi="Times New Roman" w:cs="Times New Roman"/>
          <w:sz w:val="24"/>
          <w:szCs w:val="24"/>
          <w:lang w:val="id-ID"/>
        </w:rPr>
        <w:t>sial media diluar sekolah yang ber</w:t>
      </w:r>
      <w:r w:rsidR="00DA26D5" w:rsidRPr="005F21F1">
        <w:rPr>
          <w:rFonts w:ascii="Times New Roman" w:hAnsi="Times New Roman" w:cs="Times New Roman"/>
          <w:sz w:val="24"/>
          <w:szCs w:val="24"/>
          <w:lang w:val="id-ID"/>
        </w:rPr>
        <w:t>erkait</w:t>
      </w:r>
      <w:r w:rsidR="00DA26D5">
        <w:rPr>
          <w:rFonts w:ascii="Times New Roman" w:hAnsi="Times New Roman" w:cs="Times New Roman"/>
          <w:sz w:val="24"/>
          <w:szCs w:val="24"/>
          <w:lang w:val="id-ID"/>
        </w:rPr>
        <w:t>an</w:t>
      </w:r>
      <w:r w:rsidR="00DA26D5" w:rsidRPr="005F21F1">
        <w:rPr>
          <w:rFonts w:ascii="Times New Roman" w:hAnsi="Times New Roman" w:cs="Times New Roman"/>
          <w:sz w:val="24"/>
          <w:szCs w:val="24"/>
          <w:lang w:val="id-ID"/>
        </w:rPr>
        <w:t xml:space="preserve"> dengan </w:t>
      </w:r>
      <w:r w:rsidR="00DA26D5">
        <w:rPr>
          <w:rFonts w:ascii="Times New Roman" w:hAnsi="Times New Roman" w:cs="Times New Roman"/>
          <w:sz w:val="24"/>
          <w:szCs w:val="24"/>
          <w:lang w:val="id-ID"/>
        </w:rPr>
        <w:t>perilaku berbakti kepada orang tua</w:t>
      </w:r>
      <w:r w:rsidR="00DA26D5">
        <w:rPr>
          <w:rFonts w:ascii="Times New Roman" w:hAnsi="Times New Roman" w:cs="Times New Roman"/>
          <w:sz w:val="24"/>
          <w:szCs w:val="24"/>
        </w:rPr>
        <w:t>.</w:t>
      </w:r>
    </w:p>
    <w:p w:rsidR="00282322" w:rsidRPr="00A54B1E" w:rsidRDefault="00BA3FB3" w:rsidP="00A54B1E">
      <w:pPr>
        <w:pStyle w:val="ListParagraph"/>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jalan dengan pendapat </w:t>
      </w:r>
      <w:r w:rsidRPr="003B74EB">
        <w:rPr>
          <w:rFonts w:ascii="Times New Roman" w:hAnsi="Times New Roman" w:cs="Times New Roman"/>
          <w:sz w:val="24"/>
          <w:szCs w:val="24"/>
        </w:rPr>
        <w:t xml:space="preserve">Morgan </w:t>
      </w:r>
      <w:r>
        <w:rPr>
          <w:rFonts w:ascii="Times New Roman" w:hAnsi="Times New Roman" w:cs="Times New Roman"/>
          <w:sz w:val="24"/>
          <w:szCs w:val="24"/>
        </w:rPr>
        <w:t xml:space="preserve">yang </w:t>
      </w:r>
      <w:r w:rsidRPr="003B74EB">
        <w:rPr>
          <w:rFonts w:ascii="Times New Roman" w:hAnsi="Times New Roman" w:cs="Times New Roman"/>
          <w:sz w:val="24"/>
          <w:szCs w:val="24"/>
        </w:rPr>
        <w:t>mengemukakan</w:t>
      </w:r>
      <w:r>
        <w:rPr>
          <w:rFonts w:ascii="Times New Roman" w:hAnsi="Times New Roman" w:cs="Times New Roman"/>
          <w:sz w:val="24"/>
          <w:szCs w:val="24"/>
        </w:rPr>
        <w:t xml:space="preserve"> bahwa</w:t>
      </w:r>
      <w:r w:rsidRPr="003B74EB">
        <w:rPr>
          <w:rFonts w:ascii="Times New Roman" w:hAnsi="Times New Roman" w:cs="Times New Roman"/>
          <w:sz w:val="24"/>
          <w:szCs w:val="24"/>
        </w:rPr>
        <w:t xml:space="preserve"> </w:t>
      </w:r>
      <w:r w:rsidRPr="001F5984">
        <w:rPr>
          <w:rFonts w:ascii="Times New Roman" w:hAnsi="Times New Roman" w:cs="Times New Roman"/>
          <w:i/>
          <w:sz w:val="24"/>
          <w:szCs w:val="24"/>
        </w:rPr>
        <w:t>brainstorming</w:t>
      </w:r>
      <w:r w:rsidRPr="003B74EB">
        <w:rPr>
          <w:rFonts w:ascii="Times New Roman" w:hAnsi="Times New Roman" w:cs="Times New Roman"/>
          <w:sz w:val="24"/>
          <w:szCs w:val="24"/>
        </w:rPr>
        <w:t xml:space="preserve"> adalah salah satu bentuk berpikir kreatif sehingga pertimbangan memberikan jalan untuk berinisiatif kreatif, anak didik didorong untuk mencurahkan semua ide yang timbul dari pikirannya dalam jangka waktu tertentu berkenaan dengan beberapa masalah, dan tidak </w:t>
      </w:r>
      <w:r w:rsidRPr="003B74EB">
        <w:rPr>
          <w:rFonts w:ascii="Times New Roman" w:hAnsi="Times New Roman" w:cs="Times New Roman"/>
          <w:sz w:val="24"/>
          <w:szCs w:val="24"/>
        </w:rPr>
        <w:lastRenderedPageBreak/>
        <w:t>diminta untuk menilainya selama curah pendapat berlangsung.</w:t>
      </w:r>
      <w:r>
        <w:rPr>
          <w:rStyle w:val="FootnoteReference"/>
          <w:rFonts w:ascii="Times New Roman" w:hAnsi="Times New Roman" w:cs="Times New Roman"/>
          <w:sz w:val="24"/>
          <w:szCs w:val="24"/>
        </w:rPr>
        <w:footnoteReference w:id="74"/>
      </w:r>
      <w:r>
        <w:rPr>
          <w:rFonts w:ascii="Times New Roman" w:hAnsi="Times New Roman" w:cs="Times New Roman"/>
          <w:sz w:val="24"/>
          <w:szCs w:val="24"/>
        </w:rPr>
        <w:t xml:space="preserve"> Dalam penelitian ini, proses pembelajaran dilakukan dengan timbal balik pendapat dari peserta didik atas permasalahan yang telah ditentukan.</w:t>
      </w:r>
    </w:p>
    <w:p w:rsidR="001230D4" w:rsidRDefault="001230D4" w:rsidP="001230D4">
      <w:pPr>
        <w:pStyle w:val="ListParagraph"/>
        <w:spacing w:after="0" w:line="480" w:lineRule="auto"/>
        <w:ind w:firstLine="360"/>
        <w:jc w:val="both"/>
        <w:rPr>
          <w:rFonts w:ascii="Times New Roman" w:hAnsi="Times New Roman" w:cs="Times New Roman"/>
          <w:sz w:val="24"/>
          <w:szCs w:val="24"/>
          <w:shd w:val="clear" w:color="auto" w:fill="FFFFFF"/>
          <w:lang w:val="id-ID"/>
        </w:rPr>
      </w:pPr>
      <w:r w:rsidRPr="002013CD">
        <w:rPr>
          <w:rFonts w:ascii="Times New Roman" w:hAnsi="Times New Roman" w:cs="Times New Roman"/>
          <w:sz w:val="24"/>
          <w:szCs w:val="24"/>
          <w:shd w:val="clear" w:color="auto" w:fill="FFFFFF"/>
          <w:lang w:val="id-ID"/>
        </w:rPr>
        <w:t>Penelitian ini juga sejalan dengan penelitian oleh Faizal Usman yang berjudul Implementasi Pembelajaran Inkuiri dalam Pembelajaran Fikih Kelas VIII di Pondok Pesantren Al-Urwatul Wutsqaa Sidrap.</w:t>
      </w:r>
      <w:r>
        <w:rPr>
          <w:rStyle w:val="FootnoteReference"/>
          <w:rFonts w:ascii="Times New Roman" w:hAnsi="Times New Roman" w:cs="Times New Roman"/>
          <w:sz w:val="24"/>
          <w:szCs w:val="24"/>
          <w:shd w:val="clear" w:color="auto" w:fill="FFFFFF"/>
          <w:lang w:val="id-ID"/>
        </w:rPr>
        <w:footnoteReference w:id="75"/>
      </w:r>
      <w:r w:rsidRPr="002013CD">
        <w:rPr>
          <w:rFonts w:ascii="Times New Roman" w:hAnsi="Times New Roman" w:cs="Times New Roman"/>
          <w:sz w:val="24"/>
          <w:szCs w:val="24"/>
          <w:shd w:val="clear" w:color="auto" w:fill="FFFFFF"/>
          <w:lang w:val="id-ID"/>
        </w:rPr>
        <w:t xml:space="preserve"> Hasil penelitian menunjukkan bahwa; (1) Implementasi pembelajaran inkuiri kelas VIII Pondok Pesantren Al-Urwatul Wutsqaa Benteng Sidrap dengan tahap pelaksanaanya dengan kegiatannya terdiri dari kegiatan awal, kegiatan inti sesuai tahap inkuiri yaitu (pembentukan kelompok, materi-materi kurikulum, tahap berandai-andai, tahap pertanyaan, tahap penilaian, dan presentase), dan terakhir penutup. (2) Respons peserta didik dalam pembelajaran Fikih setelah diterapkan pembelajaran Inkuiri pada kelas VIII Di Pondok Pesantren Al-Urwatul Wutsqaa Benteng Sidrap. Peserta didik lebih bebas berpendapat, aktif dalam pembelajaran, dan peserta didik lebih mudah memahami pelajaran tersebut. Artinya penelitian ini dan penelitian sebelumnya, ketika menggunakan strategi inkuiri peserta didik dapat lebih aktif mengikuti pembelajaran di kelas hal ini dibuktikan dengan hasil observasi dan wawancara peneliti dengan narasumber yang telah disebutkan.</w:t>
      </w:r>
    </w:p>
    <w:p w:rsidR="001230D4" w:rsidRPr="009A2FDD" w:rsidRDefault="001230D4" w:rsidP="001230D4">
      <w:pPr>
        <w:pStyle w:val="ListParagraph"/>
        <w:spacing w:after="0" w:line="480" w:lineRule="auto"/>
        <w:ind w:firstLine="360"/>
        <w:jc w:val="both"/>
        <w:rPr>
          <w:rFonts w:ascii="Times New Roman" w:hAnsi="Times New Roman" w:cs="Times New Roman"/>
          <w:sz w:val="24"/>
          <w:szCs w:val="24"/>
          <w:shd w:val="clear" w:color="auto" w:fill="FFFFFF"/>
          <w:lang w:val="id-ID"/>
        </w:rPr>
      </w:pPr>
    </w:p>
    <w:p w:rsidR="001230D4" w:rsidRPr="00F54F5D" w:rsidRDefault="001230D4" w:rsidP="00C162CD">
      <w:pPr>
        <w:pStyle w:val="BABV"/>
        <w:rPr>
          <w:b/>
        </w:rPr>
      </w:pPr>
      <w:bookmarkStart w:id="61" w:name="_Toc136418384"/>
      <w:r w:rsidRPr="00F54F5D">
        <w:rPr>
          <w:b/>
        </w:rPr>
        <w:lastRenderedPageBreak/>
        <w:t xml:space="preserve">Kelebihan Dan Kelemahan Implementasi Strategi Inkuiri Berbasis Metode </w:t>
      </w:r>
      <w:r w:rsidRPr="00F54F5D">
        <w:rPr>
          <w:b/>
          <w:i/>
        </w:rPr>
        <w:t>Brainstorming</w:t>
      </w:r>
      <w:r w:rsidRPr="00F54F5D">
        <w:rPr>
          <w:b/>
        </w:rPr>
        <w:t xml:space="preserve"> Pada Mata Pelajaran PAI di SMK PGRI Pandaan</w:t>
      </w:r>
      <w:bookmarkEnd w:id="61"/>
    </w:p>
    <w:p w:rsidR="001230D4" w:rsidRDefault="001230D4" w:rsidP="0083370F">
      <w:pPr>
        <w:pStyle w:val="ListParagraph"/>
        <w:numPr>
          <w:ilvl w:val="0"/>
          <w:numId w:val="41"/>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Kelebihan dan Kekurangan Strategi Inkuiri</w:t>
      </w:r>
    </w:p>
    <w:p w:rsidR="001230D4" w:rsidRDefault="001230D4" w:rsidP="001230D4">
      <w:pPr>
        <w:pStyle w:val="ListParagraph"/>
        <w:spacing w:after="0" w:line="480" w:lineRule="auto"/>
        <w:ind w:left="1440"/>
        <w:jc w:val="both"/>
        <w:rPr>
          <w:rFonts w:ascii="Times New Roman" w:hAnsi="Times New Roman" w:cs="Times New Roman"/>
          <w:b/>
          <w:sz w:val="24"/>
          <w:szCs w:val="24"/>
        </w:rPr>
      </w:pPr>
      <w:r w:rsidRPr="00504B91">
        <w:rPr>
          <w:rFonts w:ascii="Times New Roman" w:hAnsi="Times New Roman" w:cs="Times New Roman"/>
          <w:b/>
          <w:sz w:val="24"/>
          <w:szCs w:val="24"/>
        </w:rPr>
        <w:t>Kelebihan strategi pembelajaran inkuiri:</w:t>
      </w:r>
    </w:p>
    <w:p w:rsidR="001230D4"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sidRPr="00D94C3C">
        <w:rPr>
          <w:rFonts w:ascii="Times New Roman" w:hAnsi="Times New Roman" w:cs="Times New Roman"/>
          <w:sz w:val="24"/>
          <w:szCs w:val="24"/>
          <w:lang w:val="id-ID"/>
        </w:rPr>
        <w:t>Salah satu kelebihan strategi inkuiri adalah s</w:t>
      </w:r>
      <w:r w:rsidRPr="00D94C3C">
        <w:rPr>
          <w:rFonts w:ascii="Times New Roman" w:hAnsi="Times New Roman" w:cs="Times New Roman"/>
          <w:sz w:val="24"/>
          <w:szCs w:val="24"/>
        </w:rPr>
        <w:t xml:space="preserve">trategi </w:t>
      </w:r>
      <w:r w:rsidRPr="00D94C3C">
        <w:rPr>
          <w:rFonts w:ascii="Times New Roman" w:hAnsi="Times New Roman" w:cs="Times New Roman"/>
          <w:sz w:val="24"/>
          <w:szCs w:val="24"/>
          <w:lang w:val="id-ID"/>
        </w:rPr>
        <w:t>p</w:t>
      </w:r>
      <w:r w:rsidRPr="00D94C3C">
        <w:rPr>
          <w:rFonts w:ascii="Times New Roman" w:hAnsi="Times New Roman" w:cs="Times New Roman"/>
          <w:sz w:val="24"/>
          <w:szCs w:val="24"/>
        </w:rPr>
        <w:t xml:space="preserve">embelajaran </w:t>
      </w:r>
      <w:r w:rsidRPr="00D94C3C">
        <w:rPr>
          <w:rFonts w:ascii="Times New Roman" w:hAnsi="Times New Roman" w:cs="Times New Roman"/>
          <w:sz w:val="24"/>
          <w:szCs w:val="24"/>
          <w:lang w:val="id-ID"/>
        </w:rPr>
        <w:t>i</w:t>
      </w:r>
      <w:r w:rsidRPr="00D94C3C">
        <w:rPr>
          <w:rFonts w:ascii="Times New Roman" w:hAnsi="Times New Roman" w:cs="Times New Roman"/>
          <w:sz w:val="24"/>
          <w:szCs w:val="24"/>
        </w:rPr>
        <w:t>nkuiri dapat memberikan ruang kepada siswa untuk belajar sesuai dengan gaya belajar mereka.</w:t>
      </w:r>
      <w:r w:rsidRPr="00D94C3C">
        <w:rPr>
          <w:rFonts w:ascii="Times New Roman" w:hAnsi="Times New Roman" w:cs="Times New Roman"/>
          <w:sz w:val="24"/>
          <w:szCs w:val="24"/>
          <w:lang w:val="id-ID"/>
        </w:rPr>
        <w:t xml:space="preserve"> Hal ini dapat melatih pola pikir peserta didik supaya dapat befikir secara kritis dan dapat memecahkan masalah yang diberikan oleh pendidik. Adapun kelebihan strategi inkuiri sebagai berikut:</w:t>
      </w:r>
    </w:p>
    <w:p w:rsidR="001230D4" w:rsidRPr="00D94C3C" w:rsidRDefault="001230D4" w:rsidP="0083370F">
      <w:pPr>
        <w:pStyle w:val="ListParagraph"/>
        <w:numPr>
          <w:ilvl w:val="0"/>
          <w:numId w:val="39"/>
        </w:numPr>
        <w:spacing w:after="0" w:line="480" w:lineRule="auto"/>
        <w:jc w:val="both"/>
        <w:rPr>
          <w:rFonts w:ascii="Times New Roman" w:hAnsi="Times New Roman" w:cs="Times New Roman"/>
          <w:sz w:val="24"/>
          <w:szCs w:val="24"/>
        </w:rPr>
      </w:pPr>
      <w:r w:rsidRPr="00D94C3C">
        <w:rPr>
          <w:rFonts w:ascii="Times New Roman" w:hAnsi="Times New Roman" w:cs="Times New Roman"/>
          <w:sz w:val="24"/>
          <w:szCs w:val="24"/>
          <w:lang w:val="id-ID"/>
        </w:rPr>
        <w:t>Meningkatkan keterlibatan siswa dalam pembelajaran, dengan     menggunakan strategi ini pendidik harus memberikan kesempatan kepada peserta didik untuk berperan aktif pada saat proses pembelajaran berlangsung.</w:t>
      </w:r>
    </w:p>
    <w:p w:rsidR="001230D4" w:rsidRPr="00D94C3C" w:rsidRDefault="001230D4" w:rsidP="0083370F">
      <w:pPr>
        <w:pStyle w:val="ListParagraph"/>
        <w:numPr>
          <w:ilvl w:val="0"/>
          <w:numId w:val="39"/>
        </w:numPr>
        <w:spacing w:after="0" w:line="480" w:lineRule="auto"/>
        <w:jc w:val="both"/>
        <w:rPr>
          <w:rFonts w:ascii="Times New Roman" w:hAnsi="Times New Roman" w:cs="Times New Roman"/>
          <w:sz w:val="24"/>
          <w:szCs w:val="24"/>
        </w:rPr>
      </w:pPr>
      <w:r w:rsidRPr="00D94C3C">
        <w:rPr>
          <w:rFonts w:ascii="Times New Roman" w:hAnsi="Times New Roman" w:cs="Times New Roman"/>
          <w:sz w:val="24"/>
          <w:szCs w:val="24"/>
          <w:lang w:val="id-ID"/>
        </w:rPr>
        <w:t>Mengembangkan keterampilan berpikir kritis dan keterampilan berkomunikasi siswa, dengan strategi inkuiri ini peserta didik terlatih dalam berpikir secara kritis dan akurat dalam memberikan tanggapan maupun jawaban yang diberikan oleh guru, dan dengan strategi inkuiri ini, peserta didik mampu berkomikasi sesama teman maupun kepada guru dengan baik.</w:t>
      </w:r>
    </w:p>
    <w:p w:rsidR="001230D4" w:rsidRPr="00D94C3C" w:rsidRDefault="001230D4" w:rsidP="0083370F">
      <w:pPr>
        <w:pStyle w:val="ListParagraph"/>
        <w:numPr>
          <w:ilvl w:val="0"/>
          <w:numId w:val="39"/>
        </w:numPr>
        <w:spacing w:after="0" w:line="480" w:lineRule="auto"/>
        <w:jc w:val="both"/>
        <w:rPr>
          <w:rFonts w:ascii="Times New Roman" w:hAnsi="Times New Roman" w:cs="Times New Roman"/>
          <w:sz w:val="24"/>
          <w:szCs w:val="24"/>
        </w:rPr>
      </w:pPr>
      <w:r w:rsidRPr="00D94C3C">
        <w:rPr>
          <w:rFonts w:ascii="Times New Roman" w:hAnsi="Times New Roman" w:cs="Times New Roman"/>
          <w:sz w:val="24"/>
          <w:szCs w:val="24"/>
          <w:lang w:val="id-ID"/>
        </w:rPr>
        <w:t xml:space="preserve">Mendorong siswa untuk aktif dalam menggali informasi dan menemukan pengetahuan baru, oleh karena itu pendidik harus </w:t>
      </w:r>
      <w:r w:rsidRPr="00D94C3C">
        <w:rPr>
          <w:rFonts w:ascii="Times New Roman" w:hAnsi="Times New Roman" w:cs="Times New Roman"/>
          <w:sz w:val="24"/>
          <w:szCs w:val="24"/>
          <w:lang w:val="id-ID"/>
        </w:rPr>
        <w:lastRenderedPageBreak/>
        <w:t>memberikan ruang kepada peserta didik untuk meluapkan pengalaman mereka dan menjadi pengalaman baru bagi teman-temannya.</w:t>
      </w:r>
    </w:p>
    <w:p w:rsidR="001230D4" w:rsidRPr="00D94C3C" w:rsidRDefault="001230D4" w:rsidP="0083370F">
      <w:pPr>
        <w:pStyle w:val="ListParagraph"/>
        <w:numPr>
          <w:ilvl w:val="0"/>
          <w:numId w:val="39"/>
        </w:numPr>
        <w:spacing w:after="0" w:line="480" w:lineRule="auto"/>
        <w:jc w:val="both"/>
        <w:rPr>
          <w:rFonts w:ascii="Times New Roman" w:hAnsi="Times New Roman" w:cs="Times New Roman"/>
          <w:sz w:val="24"/>
          <w:szCs w:val="24"/>
        </w:rPr>
      </w:pPr>
      <w:r w:rsidRPr="00D94C3C">
        <w:rPr>
          <w:rFonts w:ascii="Times New Roman" w:hAnsi="Times New Roman" w:cs="Times New Roman"/>
          <w:sz w:val="24"/>
          <w:szCs w:val="24"/>
          <w:lang w:val="id-ID"/>
        </w:rPr>
        <w:t>Memberikan pengalaman belajar yang lebih bermakna dan relevan bagi siswa, karena mereka terlibat dalam membangun pemahaman mereka sendiri tentang materi yang dibawakan.</w:t>
      </w:r>
    </w:p>
    <w:p w:rsidR="001230D4" w:rsidRPr="00D94C3C" w:rsidRDefault="001230D4" w:rsidP="0083370F">
      <w:pPr>
        <w:pStyle w:val="ListParagraph"/>
        <w:numPr>
          <w:ilvl w:val="0"/>
          <w:numId w:val="39"/>
        </w:numPr>
        <w:spacing w:after="0" w:line="480" w:lineRule="auto"/>
        <w:jc w:val="both"/>
        <w:rPr>
          <w:rFonts w:ascii="Times New Roman" w:hAnsi="Times New Roman" w:cs="Times New Roman"/>
          <w:sz w:val="24"/>
          <w:szCs w:val="24"/>
        </w:rPr>
      </w:pPr>
      <w:r w:rsidRPr="00D94C3C">
        <w:rPr>
          <w:rFonts w:ascii="Times New Roman" w:hAnsi="Times New Roman" w:cs="Times New Roman"/>
          <w:sz w:val="24"/>
          <w:szCs w:val="24"/>
          <w:lang w:val="id-ID"/>
        </w:rPr>
        <w:t>Bisa disesuikan dengan banyak subjek dan level pembelajaran yang berbeda, karena staregi inkuiri ini bersifat fleksibel.</w:t>
      </w:r>
    </w:p>
    <w:p w:rsidR="001230D4" w:rsidRPr="00D94C3C" w:rsidRDefault="001230D4" w:rsidP="0083370F">
      <w:pPr>
        <w:pStyle w:val="ListParagraph"/>
        <w:numPr>
          <w:ilvl w:val="0"/>
          <w:numId w:val="39"/>
        </w:numPr>
        <w:spacing w:after="0" w:line="480" w:lineRule="auto"/>
        <w:jc w:val="both"/>
        <w:rPr>
          <w:rFonts w:ascii="Times New Roman" w:hAnsi="Times New Roman" w:cs="Times New Roman"/>
          <w:sz w:val="24"/>
          <w:szCs w:val="24"/>
        </w:rPr>
      </w:pPr>
      <w:r w:rsidRPr="00D94C3C">
        <w:rPr>
          <w:rFonts w:ascii="Times New Roman" w:hAnsi="Times New Roman" w:cs="Times New Roman"/>
          <w:sz w:val="24"/>
          <w:szCs w:val="24"/>
          <w:lang w:val="id-ID"/>
        </w:rPr>
        <w:t>Mengembangkan pembelajaran seumur hidup, karena peserta didik mempelajari keterampilan untuk mencari dan menemukan jawan sendiri.</w:t>
      </w:r>
    </w:p>
    <w:p w:rsidR="001230D4" w:rsidRDefault="001230D4" w:rsidP="001230D4">
      <w:pPr>
        <w:pStyle w:val="ListParagraph"/>
        <w:spacing w:after="0" w:line="480" w:lineRule="auto"/>
        <w:ind w:left="1440"/>
        <w:jc w:val="both"/>
        <w:rPr>
          <w:rFonts w:ascii="Times New Roman" w:hAnsi="Times New Roman" w:cs="Times New Roman"/>
          <w:b/>
          <w:sz w:val="24"/>
          <w:szCs w:val="24"/>
        </w:rPr>
      </w:pPr>
      <w:r w:rsidRPr="00504B91">
        <w:rPr>
          <w:rFonts w:ascii="Times New Roman" w:hAnsi="Times New Roman" w:cs="Times New Roman"/>
          <w:b/>
          <w:sz w:val="24"/>
          <w:szCs w:val="24"/>
        </w:rPr>
        <w:t>K</w:t>
      </w:r>
      <w:r>
        <w:rPr>
          <w:rFonts w:ascii="Times New Roman" w:hAnsi="Times New Roman" w:cs="Times New Roman"/>
          <w:b/>
          <w:sz w:val="24"/>
          <w:szCs w:val="24"/>
        </w:rPr>
        <w:t>elemahan</w:t>
      </w:r>
      <w:r w:rsidRPr="00504B91">
        <w:rPr>
          <w:rFonts w:ascii="Times New Roman" w:hAnsi="Times New Roman" w:cs="Times New Roman"/>
          <w:b/>
          <w:sz w:val="24"/>
          <w:szCs w:val="24"/>
        </w:rPr>
        <w:t xml:space="preserve"> strategi pembelajaran inkuiri:</w:t>
      </w:r>
    </w:p>
    <w:p w:rsidR="001230D4" w:rsidRDefault="001230D4" w:rsidP="001230D4">
      <w:pPr>
        <w:pStyle w:val="ListParagraph"/>
        <w:spacing w:after="0" w:line="480" w:lineRule="auto"/>
        <w:ind w:left="1440" w:firstLine="720"/>
        <w:jc w:val="both"/>
        <w:rPr>
          <w:rFonts w:ascii="Times New Roman" w:hAnsi="Times New Roman" w:cs="Times New Roman"/>
          <w:sz w:val="24"/>
          <w:szCs w:val="24"/>
          <w:lang w:val="id-ID"/>
        </w:rPr>
      </w:pPr>
      <w:r w:rsidRPr="00D94C3C">
        <w:rPr>
          <w:rFonts w:ascii="Times New Roman" w:hAnsi="Times New Roman" w:cs="Times New Roman"/>
          <w:sz w:val="24"/>
          <w:szCs w:val="24"/>
          <w:lang w:val="id-ID"/>
        </w:rPr>
        <w:t>Strategi inkuiri juga memiliki beberapa kekurangan, salah satunya adalah s</w:t>
      </w:r>
      <w:r w:rsidRPr="00D94C3C">
        <w:rPr>
          <w:rFonts w:ascii="Times New Roman" w:hAnsi="Times New Roman" w:cs="Times New Roman"/>
          <w:sz w:val="24"/>
          <w:szCs w:val="24"/>
        </w:rPr>
        <w:t xml:space="preserve">eringkali dalam mengimplementasikannya, memerlukan waktu yang panjang sehingga </w:t>
      </w:r>
      <w:r w:rsidRPr="00D94C3C">
        <w:rPr>
          <w:rFonts w:ascii="Times New Roman" w:hAnsi="Times New Roman" w:cs="Times New Roman"/>
          <w:sz w:val="24"/>
          <w:szCs w:val="24"/>
          <w:lang w:val="id-ID"/>
        </w:rPr>
        <w:t>pendidik sering merasa</w:t>
      </w:r>
      <w:r w:rsidRPr="00D94C3C">
        <w:rPr>
          <w:rFonts w:ascii="Times New Roman" w:hAnsi="Times New Roman" w:cs="Times New Roman"/>
          <w:sz w:val="24"/>
          <w:szCs w:val="24"/>
        </w:rPr>
        <w:t xml:space="preserve"> sulit menyesuaikannya dengan waktu yang telah ditentukan.</w:t>
      </w:r>
      <w:r w:rsidRPr="00D94C3C">
        <w:rPr>
          <w:rFonts w:ascii="Times New Roman" w:hAnsi="Times New Roman" w:cs="Times New Roman"/>
          <w:sz w:val="24"/>
          <w:szCs w:val="24"/>
          <w:lang w:val="id-ID"/>
        </w:rPr>
        <w:t xml:space="preserve"> Tetapi hal ini dapat diatasi dengan mengalokasikan waktu dengan tepat, sehingga meminimalisir kelemahan strategi inkuiri ini terjadi. Berikut kelemahan dari strategi inkuiri:</w:t>
      </w:r>
    </w:p>
    <w:p w:rsidR="001230D4" w:rsidRPr="00D94C3C" w:rsidRDefault="001230D4" w:rsidP="0083370F">
      <w:pPr>
        <w:pStyle w:val="ListParagraph"/>
        <w:numPr>
          <w:ilvl w:val="0"/>
          <w:numId w:val="38"/>
        </w:numPr>
        <w:spacing w:after="0" w:line="480" w:lineRule="auto"/>
        <w:ind w:left="1843"/>
        <w:jc w:val="both"/>
        <w:rPr>
          <w:rFonts w:ascii="Times New Roman" w:hAnsi="Times New Roman" w:cs="Times New Roman"/>
          <w:sz w:val="24"/>
          <w:szCs w:val="24"/>
        </w:rPr>
      </w:pPr>
      <w:r w:rsidRPr="00D94C3C">
        <w:rPr>
          <w:rFonts w:ascii="Times New Roman" w:hAnsi="Times New Roman" w:cs="Times New Roman"/>
          <w:sz w:val="24"/>
          <w:szCs w:val="24"/>
          <w:lang w:val="id-ID"/>
        </w:rPr>
        <w:t xml:space="preserve">Terkadang dalam menerapkannya, memerlukan waktu yang panjang sehingga sering guru sulit menyesuikannya dengan waktu yang telah ditentukan, karena dalam proses pembelajaran menggunakan strategi inkuiri ini diperlukan waktu yang cukup </w:t>
      </w:r>
      <w:r w:rsidRPr="00D94C3C">
        <w:rPr>
          <w:rFonts w:ascii="Times New Roman" w:hAnsi="Times New Roman" w:cs="Times New Roman"/>
          <w:sz w:val="24"/>
          <w:szCs w:val="24"/>
          <w:lang w:val="id-ID"/>
        </w:rPr>
        <w:lastRenderedPageBreak/>
        <w:t>panjang agar materi yang disampaikan dapat terlaksana dan selesai dengan maksimal.</w:t>
      </w:r>
    </w:p>
    <w:p w:rsidR="001230D4" w:rsidRPr="00D94C3C" w:rsidRDefault="001230D4" w:rsidP="0083370F">
      <w:pPr>
        <w:pStyle w:val="ListParagraph"/>
        <w:numPr>
          <w:ilvl w:val="0"/>
          <w:numId w:val="38"/>
        </w:numPr>
        <w:spacing w:after="0" w:line="480" w:lineRule="auto"/>
        <w:ind w:left="1843"/>
        <w:jc w:val="both"/>
        <w:rPr>
          <w:rFonts w:ascii="Times New Roman" w:hAnsi="Times New Roman" w:cs="Times New Roman"/>
          <w:sz w:val="24"/>
          <w:szCs w:val="24"/>
        </w:rPr>
      </w:pPr>
      <w:r w:rsidRPr="00D94C3C">
        <w:rPr>
          <w:rFonts w:ascii="Times New Roman" w:hAnsi="Times New Roman" w:cs="Times New Roman"/>
          <w:sz w:val="24"/>
          <w:szCs w:val="24"/>
          <w:lang w:val="id-ID"/>
        </w:rPr>
        <w:t>Pembelajaran dengan strategi inkuiri memerlukan kecerdasan peserta didik yang cukup tinggi, bila peserta didik kurang cerdas hasil pembelajarannya kurang efektif.</w:t>
      </w:r>
    </w:p>
    <w:p w:rsidR="001230D4" w:rsidRPr="00D94C3C" w:rsidRDefault="001230D4" w:rsidP="0083370F">
      <w:pPr>
        <w:pStyle w:val="ListParagraph"/>
        <w:numPr>
          <w:ilvl w:val="0"/>
          <w:numId w:val="38"/>
        </w:numPr>
        <w:spacing w:after="0" w:line="480" w:lineRule="auto"/>
        <w:ind w:left="1843"/>
        <w:jc w:val="both"/>
        <w:rPr>
          <w:rFonts w:ascii="Times New Roman" w:hAnsi="Times New Roman" w:cs="Times New Roman"/>
          <w:sz w:val="24"/>
          <w:szCs w:val="24"/>
        </w:rPr>
      </w:pPr>
      <w:r w:rsidRPr="00D94C3C">
        <w:rPr>
          <w:rFonts w:ascii="Times New Roman" w:hAnsi="Times New Roman" w:cs="Times New Roman"/>
          <w:sz w:val="24"/>
          <w:szCs w:val="24"/>
          <w:lang w:val="id-ID"/>
        </w:rPr>
        <w:t>Memerlukan perubahan kebiasaan cara belajar peserta didik Yang menerima informasi dari pendidik apa adanya, karena itu dibutuhkan waktu yang cukup dalam proses pembelajaran menggunakan strategi ini agar bisa berjalan dengan baik dan maksimal.</w:t>
      </w:r>
    </w:p>
    <w:p w:rsidR="001230D4" w:rsidRPr="00D94C3C" w:rsidRDefault="001230D4" w:rsidP="0083370F">
      <w:pPr>
        <w:pStyle w:val="ListParagraph"/>
        <w:numPr>
          <w:ilvl w:val="0"/>
          <w:numId w:val="38"/>
        </w:numPr>
        <w:spacing w:after="0" w:line="480" w:lineRule="auto"/>
        <w:ind w:left="1843"/>
        <w:jc w:val="both"/>
        <w:rPr>
          <w:rFonts w:ascii="Times New Roman" w:hAnsi="Times New Roman" w:cs="Times New Roman"/>
          <w:sz w:val="24"/>
          <w:szCs w:val="24"/>
        </w:rPr>
      </w:pPr>
      <w:r w:rsidRPr="00D94C3C">
        <w:rPr>
          <w:rFonts w:ascii="Times New Roman" w:hAnsi="Times New Roman" w:cs="Times New Roman"/>
          <w:sz w:val="24"/>
          <w:szCs w:val="24"/>
          <w:lang w:val="id-ID"/>
        </w:rPr>
        <w:t>Guru dituntut mengubah kebiasaan mengajar yang umumnya sebagai pemberi informasi menjadi fasilitator, motifator, dan pembimbing peserta didik dalam belajar.</w:t>
      </w:r>
    </w:p>
    <w:p w:rsidR="00F54F5D" w:rsidRPr="000C69A5" w:rsidRDefault="001230D4" w:rsidP="00F54F5D">
      <w:pPr>
        <w:pStyle w:val="ListParagraph"/>
        <w:numPr>
          <w:ilvl w:val="0"/>
          <w:numId w:val="38"/>
        </w:numPr>
        <w:spacing w:after="0" w:line="480" w:lineRule="auto"/>
        <w:ind w:left="1843"/>
        <w:jc w:val="both"/>
        <w:rPr>
          <w:rFonts w:ascii="Times New Roman" w:hAnsi="Times New Roman" w:cs="Times New Roman"/>
          <w:sz w:val="24"/>
          <w:szCs w:val="24"/>
        </w:rPr>
      </w:pPr>
      <w:r w:rsidRPr="00D94C3C">
        <w:rPr>
          <w:rFonts w:ascii="Times New Roman" w:hAnsi="Times New Roman" w:cs="Times New Roman"/>
          <w:sz w:val="24"/>
          <w:szCs w:val="24"/>
          <w:lang w:val="id-ID"/>
        </w:rPr>
        <w:t>Karena dilakukan secara kelompok, maka kemungkinan ada anggota yang kurang aktif.</w:t>
      </w:r>
    </w:p>
    <w:p w:rsidR="001230D4" w:rsidRPr="00D94C3C" w:rsidRDefault="001230D4" w:rsidP="0083370F">
      <w:pPr>
        <w:pStyle w:val="ListParagraph"/>
        <w:numPr>
          <w:ilvl w:val="0"/>
          <w:numId w:val="41"/>
        </w:numPr>
        <w:spacing w:after="0" w:line="480" w:lineRule="auto"/>
        <w:jc w:val="both"/>
        <w:rPr>
          <w:rFonts w:ascii="Times New Roman" w:hAnsi="Times New Roman" w:cs="Times New Roman"/>
          <w:b/>
          <w:sz w:val="24"/>
          <w:szCs w:val="24"/>
        </w:rPr>
      </w:pPr>
      <w:r w:rsidRPr="00D94C3C">
        <w:rPr>
          <w:rFonts w:ascii="Times New Roman" w:hAnsi="Times New Roman" w:cs="Times New Roman"/>
          <w:b/>
          <w:sz w:val="24"/>
          <w:szCs w:val="24"/>
        </w:rPr>
        <w:t xml:space="preserve">Kelebihan dan Kekurangan Metode </w:t>
      </w:r>
      <w:r w:rsidRPr="00D94C3C">
        <w:rPr>
          <w:rFonts w:ascii="Times New Roman" w:hAnsi="Times New Roman" w:cs="Times New Roman"/>
          <w:b/>
          <w:i/>
          <w:sz w:val="24"/>
          <w:szCs w:val="24"/>
        </w:rPr>
        <w:t>Brainstorming</w:t>
      </w:r>
    </w:p>
    <w:p w:rsidR="001230D4" w:rsidRPr="00D94C3C" w:rsidRDefault="001230D4" w:rsidP="001230D4">
      <w:pPr>
        <w:pStyle w:val="ListParagraph"/>
        <w:spacing w:after="0" w:line="480" w:lineRule="auto"/>
        <w:ind w:left="1440" w:firstLine="360"/>
        <w:jc w:val="both"/>
        <w:rPr>
          <w:rFonts w:ascii="Times New Roman" w:hAnsi="Times New Roman" w:cs="Times New Roman"/>
          <w:b/>
          <w:sz w:val="24"/>
          <w:szCs w:val="24"/>
        </w:rPr>
      </w:pPr>
      <w:r w:rsidRPr="00D94C3C">
        <w:rPr>
          <w:rFonts w:ascii="Times New Roman" w:hAnsi="Times New Roman" w:cs="Times New Roman"/>
          <w:sz w:val="24"/>
          <w:szCs w:val="24"/>
        </w:rPr>
        <w:t xml:space="preserve">Metode </w:t>
      </w:r>
      <w:r w:rsidRPr="00D94C3C">
        <w:rPr>
          <w:rFonts w:ascii="Times New Roman" w:hAnsi="Times New Roman" w:cs="Times New Roman"/>
          <w:i/>
          <w:sz w:val="24"/>
          <w:szCs w:val="24"/>
        </w:rPr>
        <w:t xml:space="preserve">brainstorming </w:t>
      </w:r>
      <w:r w:rsidRPr="00D94C3C">
        <w:rPr>
          <w:rFonts w:ascii="Times New Roman" w:hAnsi="Times New Roman" w:cs="Times New Roman"/>
          <w:sz w:val="24"/>
          <w:szCs w:val="24"/>
        </w:rPr>
        <w:t>memiliki kelebihan dan kekurangan, menurut Roestiyah beberapa kelebihan tersebut antara lain:</w:t>
      </w:r>
      <w:r>
        <w:rPr>
          <w:rStyle w:val="FootnoteReference"/>
          <w:rFonts w:ascii="Times New Roman" w:hAnsi="Times New Roman" w:cs="Times New Roman"/>
          <w:sz w:val="24"/>
          <w:szCs w:val="24"/>
        </w:rPr>
        <w:footnoteReference w:id="76"/>
      </w:r>
    </w:p>
    <w:p w:rsidR="001230D4" w:rsidRPr="00A0362F" w:rsidRDefault="001230D4" w:rsidP="001230D4">
      <w:pPr>
        <w:pStyle w:val="ListParagraph"/>
        <w:numPr>
          <w:ilvl w:val="0"/>
          <w:numId w:val="25"/>
        </w:numPr>
        <w:spacing w:after="0" w:line="480" w:lineRule="auto"/>
        <w:jc w:val="both"/>
        <w:rPr>
          <w:rFonts w:ascii="Times New Roman" w:hAnsi="Times New Roman" w:cs="Times New Roman"/>
          <w:sz w:val="24"/>
          <w:szCs w:val="24"/>
        </w:rPr>
      </w:pPr>
      <w:r w:rsidRPr="00A0362F">
        <w:rPr>
          <w:rFonts w:ascii="Times New Roman" w:hAnsi="Times New Roman" w:cs="Times New Roman"/>
          <w:sz w:val="24"/>
          <w:szCs w:val="24"/>
        </w:rPr>
        <w:t>Peserta didik aktif berfikir untuk menyatakan pendapat, yang akan di bahas.</w:t>
      </w:r>
    </w:p>
    <w:p w:rsidR="001230D4" w:rsidRPr="00A0362F" w:rsidRDefault="001230D4" w:rsidP="001230D4">
      <w:pPr>
        <w:pStyle w:val="ListParagraph"/>
        <w:numPr>
          <w:ilvl w:val="0"/>
          <w:numId w:val="25"/>
        </w:numPr>
        <w:spacing w:after="0" w:line="480" w:lineRule="auto"/>
        <w:jc w:val="both"/>
        <w:rPr>
          <w:rFonts w:ascii="Times New Roman" w:hAnsi="Times New Roman" w:cs="Times New Roman"/>
          <w:sz w:val="24"/>
          <w:szCs w:val="24"/>
        </w:rPr>
      </w:pPr>
      <w:r w:rsidRPr="00A0362F">
        <w:rPr>
          <w:rFonts w:ascii="Times New Roman" w:hAnsi="Times New Roman" w:cs="Times New Roman"/>
          <w:sz w:val="24"/>
          <w:szCs w:val="24"/>
        </w:rPr>
        <w:lastRenderedPageBreak/>
        <w:t>Melatih peserta didik berfikir dengan cepat dan tersusun logis, dalam menyumbangkan pendapatnya.</w:t>
      </w:r>
    </w:p>
    <w:p w:rsidR="001230D4" w:rsidRPr="00A0362F" w:rsidRDefault="001230D4" w:rsidP="001230D4">
      <w:pPr>
        <w:pStyle w:val="ListParagraph"/>
        <w:numPr>
          <w:ilvl w:val="0"/>
          <w:numId w:val="25"/>
        </w:numPr>
        <w:spacing w:after="0" w:line="480" w:lineRule="auto"/>
        <w:jc w:val="both"/>
        <w:rPr>
          <w:rFonts w:ascii="Times New Roman" w:hAnsi="Times New Roman" w:cs="Times New Roman"/>
          <w:sz w:val="24"/>
          <w:szCs w:val="24"/>
        </w:rPr>
      </w:pPr>
      <w:r w:rsidRPr="00A0362F">
        <w:rPr>
          <w:rFonts w:ascii="Times New Roman" w:hAnsi="Times New Roman" w:cs="Times New Roman"/>
          <w:sz w:val="24"/>
          <w:szCs w:val="24"/>
        </w:rPr>
        <w:t>Merangsang peserta didik untuk selalu siap berpendapat yang berhubung dengan materi yang diberikan oleh pendidik.</w:t>
      </w:r>
    </w:p>
    <w:p w:rsidR="001230D4" w:rsidRPr="00A0362F" w:rsidRDefault="001230D4" w:rsidP="001230D4">
      <w:pPr>
        <w:pStyle w:val="ListParagraph"/>
        <w:numPr>
          <w:ilvl w:val="0"/>
          <w:numId w:val="25"/>
        </w:numPr>
        <w:spacing w:after="0" w:line="480" w:lineRule="auto"/>
        <w:jc w:val="both"/>
        <w:rPr>
          <w:rFonts w:ascii="Times New Roman" w:hAnsi="Times New Roman" w:cs="Times New Roman"/>
          <w:sz w:val="24"/>
          <w:szCs w:val="24"/>
        </w:rPr>
      </w:pPr>
      <w:r w:rsidRPr="00A0362F">
        <w:rPr>
          <w:rFonts w:ascii="Times New Roman" w:hAnsi="Times New Roman" w:cs="Times New Roman"/>
          <w:sz w:val="24"/>
          <w:szCs w:val="24"/>
        </w:rPr>
        <w:t>Meningkatkan partisipasi peserta didik dalam menerima pelajaran, supaya dalam penerimaan materi peserta didik mampu mengeluarkan pendapatnya.</w:t>
      </w:r>
    </w:p>
    <w:p w:rsidR="001230D4" w:rsidRDefault="001230D4" w:rsidP="001230D4">
      <w:pPr>
        <w:pStyle w:val="ListParagraph"/>
        <w:numPr>
          <w:ilvl w:val="0"/>
          <w:numId w:val="25"/>
        </w:numPr>
        <w:spacing w:after="0" w:line="480" w:lineRule="auto"/>
        <w:jc w:val="both"/>
        <w:rPr>
          <w:rFonts w:ascii="Times New Roman" w:hAnsi="Times New Roman" w:cs="Times New Roman"/>
          <w:sz w:val="24"/>
          <w:szCs w:val="24"/>
        </w:rPr>
      </w:pPr>
      <w:r w:rsidRPr="00A0362F">
        <w:rPr>
          <w:rFonts w:ascii="Times New Roman" w:hAnsi="Times New Roman" w:cs="Times New Roman"/>
          <w:sz w:val="24"/>
          <w:szCs w:val="24"/>
        </w:rPr>
        <w:t>Peserta didik yang kurang aktif mendapat bantuan dari temannya yang pandai atau dari pendidik.</w:t>
      </w:r>
    </w:p>
    <w:p w:rsidR="001230D4" w:rsidRDefault="001230D4" w:rsidP="001230D4">
      <w:pPr>
        <w:pStyle w:val="ListParagraph"/>
        <w:spacing w:after="0" w:line="480" w:lineRule="auto"/>
        <w:ind w:left="1440" w:firstLine="720"/>
        <w:jc w:val="both"/>
        <w:rPr>
          <w:rFonts w:ascii="Times New Roman" w:hAnsi="Times New Roman" w:cs="Times New Roman"/>
          <w:sz w:val="24"/>
          <w:szCs w:val="24"/>
        </w:rPr>
      </w:pPr>
      <w:r w:rsidRPr="00A0362F">
        <w:rPr>
          <w:rFonts w:ascii="Times New Roman" w:hAnsi="Times New Roman" w:cs="Times New Roman"/>
          <w:sz w:val="24"/>
          <w:szCs w:val="24"/>
        </w:rPr>
        <w:t>Sedangkan hal-hal yang perlu diatasi adalah kelemahan dalam penggunaan metode Brainstorming yaitu :</w:t>
      </w:r>
    </w:p>
    <w:p w:rsidR="001230D4" w:rsidRPr="009B0166" w:rsidRDefault="001230D4" w:rsidP="001230D4">
      <w:pPr>
        <w:pStyle w:val="ListParagraph"/>
        <w:numPr>
          <w:ilvl w:val="0"/>
          <w:numId w:val="26"/>
        </w:numPr>
        <w:spacing w:after="0" w:line="480" w:lineRule="auto"/>
        <w:jc w:val="both"/>
        <w:rPr>
          <w:rFonts w:ascii="Times New Roman" w:hAnsi="Times New Roman" w:cs="Times New Roman"/>
          <w:sz w:val="24"/>
          <w:szCs w:val="24"/>
        </w:rPr>
      </w:pPr>
      <w:r w:rsidRPr="009B0166">
        <w:rPr>
          <w:rFonts w:ascii="Times New Roman" w:hAnsi="Times New Roman" w:cs="Times New Roman"/>
          <w:sz w:val="24"/>
          <w:szCs w:val="24"/>
        </w:rPr>
        <w:t>Pendidik kurang memberikan waktu yang cukup kepada peserta didik untuk berpikir dengan baik.</w:t>
      </w:r>
    </w:p>
    <w:p w:rsidR="001230D4" w:rsidRPr="009B0166" w:rsidRDefault="001230D4" w:rsidP="001230D4">
      <w:pPr>
        <w:pStyle w:val="ListParagraph"/>
        <w:numPr>
          <w:ilvl w:val="0"/>
          <w:numId w:val="26"/>
        </w:numPr>
        <w:spacing w:after="0" w:line="480" w:lineRule="auto"/>
        <w:jc w:val="both"/>
        <w:rPr>
          <w:rFonts w:ascii="Times New Roman" w:hAnsi="Times New Roman" w:cs="Times New Roman"/>
          <w:sz w:val="24"/>
          <w:szCs w:val="24"/>
        </w:rPr>
      </w:pPr>
      <w:r w:rsidRPr="009B0166">
        <w:rPr>
          <w:rFonts w:ascii="Times New Roman" w:hAnsi="Times New Roman" w:cs="Times New Roman"/>
          <w:sz w:val="24"/>
          <w:szCs w:val="24"/>
        </w:rPr>
        <w:t>Peserta didik yang kurang pandai selalu ketinggalan, dalam menyumbangkan pendapatnya.</w:t>
      </w:r>
    </w:p>
    <w:p w:rsidR="001230D4" w:rsidRDefault="001230D4" w:rsidP="001230D4">
      <w:pPr>
        <w:pStyle w:val="ListParagraph"/>
        <w:numPr>
          <w:ilvl w:val="0"/>
          <w:numId w:val="26"/>
        </w:numPr>
        <w:spacing w:after="0" w:line="480" w:lineRule="auto"/>
        <w:jc w:val="both"/>
        <w:rPr>
          <w:rFonts w:ascii="Times New Roman" w:hAnsi="Times New Roman" w:cs="Times New Roman"/>
          <w:sz w:val="24"/>
          <w:szCs w:val="24"/>
        </w:rPr>
      </w:pPr>
      <w:r w:rsidRPr="009B0166">
        <w:rPr>
          <w:rFonts w:ascii="Times New Roman" w:hAnsi="Times New Roman" w:cs="Times New Roman"/>
          <w:sz w:val="24"/>
          <w:szCs w:val="24"/>
        </w:rPr>
        <w:t>Peserta didik tidak segera tahu apakah pendapatnya itu benar atau salah dan tidak menjamin hasil pemecahan materi.</w:t>
      </w:r>
    </w:p>
    <w:p w:rsidR="00B6534D" w:rsidRDefault="00B6534D" w:rsidP="001230D4">
      <w:pPr>
        <w:spacing w:after="0" w:line="480" w:lineRule="auto"/>
        <w:ind w:left="1440" w:firstLine="360"/>
        <w:jc w:val="both"/>
        <w:rPr>
          <w:rFonts w:ascii="Times New Roman" w:hAnsi="Times New Roman" w:cs="Times New Roman"/>
          <w:sz w:val="24"/>
          <w:szCs w:val="24"/>
          <w:lang w:val="id-ID"/>
        </w:rPr>
      </w:pPr>
    </w:p>
    <w:p w:rsidR="00E20AF4" w:rsidRDefault="001230D4" w:rsidP="001230D4">
      <w:pPr>
        <w:spacing w:after="0" w:line="480" w:lineRule="auto"/>
        <w:ind w:left="1440" w:firstLine="360"/>
        <w:jc w:val="both"/>
        <w:rPr>
          <w:rFonts w:ascii="Times New Roman" w:hAnsi="Times New Roman" w:cs="Times New Roman"/>
          <w:sz w:val="24"/>
          <w:szCs w:val="24"/>
          <w:lang w:val="id-ID"/>
        </w:rPr>
      </w:pPr>
      <w:r w:rsidRPr="008C135D">
        <w:rPr>
          <w:rFonts w:ascii="Times New Roman" w:hAnsi="Times New Roman" w:cs="Times New Roman"/>
          <w:sz w:val="24"/>
          <w:szCs w:val="24"/>
          <w:lang w:val="id-ID"/>
        </w:rPr>
        <w:t xml:space="preserve">Dapat disimpulkan bahwa penggunaan strategi inkuiri berbasis metode </w:t>
      </w:r>
      <w:r w:rsidRPr="008C135D">
        <w:rPr>
          <w:rFonts w:ascii="Times New Roman" w:hAnsi="Times New Roman" w:cs="Times New Roman"/>
          <w:i/>
          <w:sz w:val="24"/>
          <w:szCs w:val="24"/>
          <w:lang w:val="id-ID"/>
        </w:rPr>
        <w:t>brainstorming</w:t>
      </w:r>
      <w:r w:rsidRPr="008C135D">
        <w:rPr>
          <w:rFonts w:ascii="Times New Roman" w:hAnsi="Times New Roman" w:cs="Times New Roman"/>
          <w:sz w:val="24"/>
          <w:szCs w:val="24"/>
          <w:lang w:val="id-ID"/>
        </w:rPr>
        <w:t xml:space="preserve"> pada mata pelajaran PAI di SMK PGRI Pandaan Pasuruan memiliki kelebihan dapat melatih pola fikir peserta didik secara kritis untuk memecahkan masalah yang diberikan dan peserta didik bisa lebih aktif dan pembelajaran tidak </w:t>
      </w:r>
      <w:r w:rsidRPr="008C135D">
        <w:rPr>
          <w:rFonts w:ascii="Times New Roman" w:hAnsi="Times New Roman" w:cs="Times New Roman"/>
          <w:sz w:val="24"/>
          <w:szCs w:val="24"/>
          <w:lang w:val="id-ID"/>
        </w:rPr>
        <w:lastRenderedPageBreak/>
        <w:t>hanya terfokus pada pendidik. Selain itu pula proses belajar mengajar tidak monoton. Namun penggunaan strategi inkuiri berbasis metode brainstorming pada mata pelajaran PAI di SMK PGRI Pandaan Pasuruan juga memiliki kelemahan yaitu waktu yang diberikan oleh pendidik kurang, sehingga peserta didik diharuskan untuk menyelesaikan masalah secara serentak agar proses pembelajaran dengan waktu yang kurang memadai tetap bisa maksimal.</w:t>
      </w:r>
    </w:p>
    <w:p w:rsidR="00E20AF4" w:rsidRDefault="00E20AF4" w:rsidP="00A00C55">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A00C55" w:rsidRDefault="00A00C55" w:rsidP="00E20AF4">
      <w:pPr>
        <w:spacing w:after="0" w:line="480" w:lineRule="auto"/>
        <w:jc w:val="center"/>
        <w:rPr>
          <w:rFonts w:ascii="Times New Roman" w:hAnsi="Times New Roman" w:cs="Times New Roman"/>
          <w:b/>
          <w:sz w:val="24"/>
          <w:szCs w:val="24"/>
          <w:lang w:val="id-ID"/>
        </w:rPr>
        <w:sectPr w:rsidR="00A00C55" w:rsidSect="00A00C55">
          <w:pgSz w:w="11907" w:h="16839" w:code="9"/>
          <w:pgMar w:top="2268" w:right="1701" w:bottom="1701" w:left="2268" w:header="708" w:footer="708" w:gutter="0"/>
          <w:cols w:space="708"/>
          <w:titlePg/>
          <w:docGrid w:linePitch="360"/>
        </w:sectPr>
      </w:pPr>
    </w:p>
    <w:p w:rsidR="00E20AF4" w:rsidRPr="00C162CD" w:rsidRDefault="00E20AF4" w:rsidP="00C162CD">
      <w:pPr>
        <w:pStyle w:val="Heading1"/>
      </w:pPr>
      <w:bookmarkStart w:id="62" w:name="_Toc136417597"/>
      <w:bookmarkStart w:id="63" w:name="_Toc136418385"/>
      <w:r w:rsidRPr="00C162CD">
        <w:lastRenderedPageBreak/>
        <w:t>BAB VI</w:t>
      </w:r>
      <w:bookmarkEnd w:id="62"/>
      <w:bookmarkEnd w:id="63"/>
    </w:p>
    <w:p w:rsidR="00E20AF4" w:rsidRDefault="00E20AF4" w:rsidP="00E20AF4">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NUTUP</w:t>
      </w:r>
    </w:p>
    <w:p w:rsidR="00E20AF4" w:rsidRDefault="00E20AF4" w:rsidP="00C162CD">
      <w:pPr>
        <w:pStyle w:val="BABVI"/>
      </w:pPr>
      <w:bookmarkStart w:id="64" w:name="_Toc136417598"/>
      <w:bookmarkStart w:id="65" w:name="_Toc136418386"/>
      <w:r>
        <w:t>Kesimpulan</w:t>
      </w:r>
      <w:bookmarkEnd w:id="64"/>
      <w:bookmarkEnd w:id="65"/>
    </w:p>
    <w:p w:rsidR="00E20AF4" w:rsidRDefault="00E20AF4" w:rsidP="00E20AF4">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metode yang digunakan oleh peneliti dalam penelitian ini adalah metode kualitatif deskriptif . penelitian ini dilaksanakan di SMK PGRI Pandaan Pasuruan. Penelitian bertujuan untuk mencari tahu bagaiamana impementasi strategi inkuiri berbasis metode </w:t>
      </w:r>
      <w:r>
        <w:rPr>
          <w:rFonts w:ascii="Times New Roman" w:hAnsi="Times New Roman" w:cs="Times New Roman"/>
          <w:i/>
          <w:sz w:val="24"/>
          <w:szCs w:val="24"/>
          <w:lang w:val="id-ID"/>
        </w:rPr>
        <w:t xml:space="preserve">brainstorming </w:t>
      </w:r>
      <w:r>
        <w:rPr>
          <w:rFonts w:ascii="Times New Roman" w:hAnsi="Times New Roman" w:cs="Times New Roman"/>
          <w:sz w:val="24"/>
          <w:szCs w:val="24"/>
          <w:lang w:val="id-ID"/>
        </w:rPr>
        <w:t>pada mata pelajaran PAI di kelas XII Akuntansi ini diterapkan.</w:t>
      </w:r>
    </w:p>
    <w:p w:rsidR="00E20AF4" w:rsidRDefault="00E20AF4" w:rsidP="0083370F">
      <w:pPr>
        <w:pStyle w:val="ListParagraph"/>
        <w:numPr>
          <w:ilvl w:val="0"/>
          <w:numId w:val="4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Impelentasi strategi inkuiri berbasis metode brainstroming ini sangat cocok diganakan sebagai pilihan guru dalam memilih strategi dan metode sebagai bekal dalam proses pembelajaran. Karena strategi dan metode tersebut bersifat fleksibel, mengingat peserta didi di SMK PGRI Pandaan Pasuruan khususnya kelas XII Akuntansi mem memiliki selera belajar masing-masing. Oleh karena itu dengan menerapkan strategi dan metode ini, dapat melatih cara berpikir peserta didik menjadi lebih maksimal. Peserta didik juga tidak merasa malu ataupun sehan untuk mengemukakan pendapat mereka kepada teman kelasnya maupun kepada guru. Dengan demikian proses pembelajaran dapat berjalan lebih aktif dan kondusif.</w:t>
      </w:r>
    </w:p>
    <w:p w:rsidR="00E20AF4" w:rsidRPr="000D7225" w:rsidRDefault="00E20AF4" w:rsidP="0083370F">
      <w:pPr>
        <w:pStyle w:val="ListParagraph"/>
        <w:numPr>
          <w:ilvl w:val="0"/>
          <w:numId w:val="43"/>
        </w:numPr>
        <w:spacing w:after="0" w:line="480" w:lineRule="auto"/>
        <w:jc w:val="both"/>
        <w:rPr>
          <w:rFonts w:ascii="Times New Roman" w:hAnsi="Times New Roman" w:cs="Times New Roman"/>
          <w:sz w:val="24"/>
          <w:szCs w:val="24"/>
          <w:lang w:val="id-ID"/>
        </w:rPr>
      </w:pPr>
      <w:r w:rsidRPr="000D7225">
        <w:rPr>
          <w:rFonts w:ascii="Times New Roman" w:hAnsi="Times New Roman" w:cs="Times New Roman"/>
          <w:sz w:val="24"/>
          <w:szCs w:val="24"/>
          <w:lang w:val="id-ID"/>
        </w:rPr>
        <w:t xml:space="preserve">Adapun beberapa kelebihan dari strategi inkuiri berbasis metode brainstorming pada mata pelajaran PAI ini yaitu, </w:t>
      </w:r>
      <w:r w:rsidRPr="005F6006">
        <w:rPr>
          <w:rFonts w:ascii="Times New Roman" w:hAnsi="Times New Roman" w:cs="Times New Roman"/>
          <w:sz w:val="24"/>
          <w:szCs w:val="24"/>
          <w:lang w:val="id-ID"/>
        </w:rPr>
        <w:t>Meningkatkan keterlibatan siswa dalam pembelajaran,</w:t>
      </w:r>
      <w:r>
        <w:rPr>
          <w:rFonts w:ascii="Times New Roman" w:hAnsi="Times New Roman" w:cs="Times New Roman"/>
          <w:sz w:val="24"/>
          <w:szCs w:val="24"/>
          <w:lang w:val="id-ID"/>
        </w:rPr>
        <w:t xml:space="preserve"> Mengembangkan keterampilan berpikir kritis dan keterampilan berkomunikasi siswa, Mendorong siswa </w:t>
      </w:r>
      <w:r>
        <w:rPr>
          <w:rFonts w:ascii="Times New Roman" w:hAnsi="Times New Roman" w:cs="Times New Roman"/>
          <w:sz w:val="24"/>
          <w:szCs w:val="24"/>
          <w:lang w:val="id-ID"/>
        </w:rPr>
        <w:lastRenderedPageBreak/>
        <w:t>untuk aktif dalam menggali informasi dan menemukan pengetahuan baru, Memberikan pengalaman belajar yang lebih bermakna dan relevan bagi siswa, Bisa disesuikan dengan banyak subjek dan level pembelajaran yang berbeda, karena staregi inkuiri ini bersifat fleksibel, Mengembangkan pembelajaran seumur hidup, Peserta didik berfikir untuk menyatakan pendapat, Melatih peserta didik berpikir dengan cepat dan tersusun logis, Merangsang peserta didik untuk selalu siap berpendapat yang berhubungan dengan masalah maupun pertanyaan yang diberikan oleh pendidik, Meningkatkan partisipasi peserta bdidik dalam proses pembelajaran dan menerima pelajaran, Peserta didik yang kurang aktif dalam proses pembelajaran,  Terjadi persaingan yang sehat, Peserta didik merasa bebas dan gembira, Suasana demokratis dan disiplin dapat ditumbuhkan, dan Meningkatkan motivasi belajar.</w:t>
      </w:r>
    </w:p>
    <w:p w:rsidR="00E20AF4" w:rsidRPr="00E20AF4" w:rsidRDefault="00E20AF4" w:rsidP="00E20AF4">
      <w:pPr>
        <w:pStyle w:val="ListParagraph"/>
        <w:spacing w:after="0" w:line="480" w:lineRule="auto"/>
        <w:ind w:left="1080"/>
        <w:jc w:val="both"/>
        <w:rPr>
          <w:rFonts w:ascii="Times New Roman" w:hAnsi="Times New Roman" w:cs="Times New Roman"/>
          <w:sz w:val="24"/>
          <w:szCs w:val="24"/>
          <w:lang w:val="id-ID"/>
        </w:rPr>
      </w:pPr>
      <w:r w:rsidRPr="000D7225">
        <w:rPr>
          <w:rFonts w:ascii="Times New Roman" w:hAnsi="Times New Roman" w:cs="Times New Roman"/>
          <w:sz w:val="24"/>
          <w:szCs w:val="24"/>
          <w:lang w:val="id-ID"/>
        </w:rPr>
        <w:t xml:space="preserve">Setiap kelebihan dalam suatu strategi dan metode pembelajaran pasti ada kelemahannya. Strategi inkuiri berbasis metode brainstorming pada pelajatan PAI di kelas XII Akuntansi ini juga memiliki beberapa kelemahan yaitu, </w:t>
      </w:r>
      <w:r>
        <w:rPr>
          <w:rFonts w:ascii="Times New Roman" w:hAnsi="Times New Roman" w:cs="Times New Roman"/>
          <w:sz w:val="24"/>
          <w:szCs w:val="24"/>
          <w:lang w:val="id-ID"/>
        </w:rPr>
        <w:t xml:space="preserve">Memerlukan waktu yang relatif lama. Dengan waktu yang diebrikan oleh guru maupun lembaga, Lebih didominasi oleh peserta didik yang pandai, Terkadang dalam menerapkannya, memerlukan waktu yang panjang sehingga sering guru sulit menyesuikannya dengan waktu yang telah ditentukan, Pembelajaran dengan strategi inkuiri memerlukan kecerdasan peserta didik yang </w:t>
      </w:r>
      <w:r>
        <w:rPr>
          <w:rFonts w:ascii="Times New Roman" w:hAnsi="Times New Roman" w:cs="Times New Roman"/>
          <w:sz w:val="24"/>
          <w:szCs w:val="24"/>
          <w:lang w:val="id-ID"/>
        </w:rPr>
        <w:lastRenderedPageBreak/>
        <w:t>cukup tinggi, dan Memerlukan perubahan kebiasaan cara belajar peserta didik Yang menerima informasi dari pendidik apa adanya.</w:t>
      </w:r>
    </w:p>
    <w:p w:rsidR="001230D4" w:rsidRDefault="00E20AF4" w:rsidP="00E20AF4">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lang w:val="id-ID"/>
        </w:rPr>
        <w:t>Namun berdasarkan kelebihan dan kelemahan yang ada pada strategi inkuiri berbasis metode brainstorming pada mata pelajaran PAI yang tertulis di atas, tergantung penguasaan kelas dan bagaimana cara seorang pesndidik menerapkan strategi dan metode tersebut pada saat proses pembelajaran tersebut</w:t>
      </w:r>
      <w:r>
        <w:rPr>
          <w:rFonts w:ascii="Times New Roman" w:hAnsi="Times New Roman" w:cs="Times New Roman"/>
          <w:sz w:val="24"/>
          <w:szCs w:val="24"/>
        </w:rPr>
        <w:t>.</w:t>
      </w:r>
    </w:p>
    <w:p w:rsidR="00C162CD" w:rsidRDefault="00C162CD" w:rsidP="00E20AF4">
      <w:pPr>
        <w:pStyle w:val="ListParagraph"/>
        <w:spacing w:after="0" w:line="480" w:lineRule="auto"/>
        <w:ind w:left="1080"/>
        <w:jc w:val="both"/>
        <w:rPr>
          <w:rFonts w:ascii="Times New Roman" w:hAnsi="Times New Roman" w:cs="Times New Roman"/>
          <w:sz w:val="24"/>
          <w:szCs w:val="24"/>
        </w:rPr>
      </w:pPr>
    </w:p>
    <w:p w:rsidR="00C162CD" w:rsidRDefault="00C162CD" w:rsidP="00C162CD">
      <w:pPr>
        <w:pStyle w:val="BABVI"/>
        <w:rPr>
          <w:lang w:val="en-US"/>
        </w:rPr>
      </w:pPr>
      <w:bookmarkStart w:id="66" w:name="_Toc136417599"/>
      <w:bookmarkStart w:id="67" w:name="_Toc136418387"/>
      <w:r>
        <w:rPr>
          <w:lang w:val="en-US"/>
        </w:rPr>
        <w:t>Saran</w:t>
      </w:r>
      <w:bookmarkEnd w:id="66"/>
      <w:bookmarkEnd w:id="67"/>
    </w:p>
    <w:p w:rsidR="00C162CD" w:rsidRPr="00C162CD" w:rsidRDefault="00C162CD" w:rsidP="00C162CD">
      <w:pPr>
        <w:pStyle w:val="Heading2"/>
        <w:numPr>
          <w:ilvl w:val="0"/>
          <w:numId w:val="0"/>
        </w:numPr>
        <w:ind w:left="720"/>
        <w:rPr>
          <w:b w:val="0"/>
        </w:rPr>
      </w:pPr>
    </w:p>
    <w:p w:rsidR="001230D4" w:rsidRPr="004E613E" w:rsidRDefault="001230D4" w:rsidP="001230D4">
      <w:pPr>
        <w:pStyle w:val="ListParagraph"/>
        <w:spacing w:after="0" w:line="480" w:lineRule="auto"/>
        <w:ind w:left="1440" w:firstLine="720"/>
        <w:jc w:val="both"/>
        <w:rPr>
          <w:rFonts w:ascii="Times New Roman" w:hAnsi="Times New Roman" w:cs="Times New Roman"/>
          <w:sz w:val="24"/>
          <w:szCs w:val="24"/>
          <w:lang w:val="id-ID"/>
        </w:rPr>
      </w:pPr>
    </w:p>
    <w:p w:rsidR="001230D4" w:rsidRDefault="001230D4">
      <w:pPr>
        <w:rPr>
          <w:rFonts w:ascii="Times New Roman" w:hAnsi="Times New Roman" w:cs="Times New Roman"/>
          <w:sz w:val="24"/>
          <w:szCs w:val="24"/>
        </w:rPr>
      </w:pPr>
      <w:r>
        <w:rPr>
          <w:rFonts w:ascii="Times New Roman" w:hAnsi="Times New Roman" w:cs="Times New Roman"/>
          <w:sz w:val="24"/>
          <w:szCs w:val="24"/>
        </w:rPr>
        <w:br w:type="page"/>
      </w:r>
    </w:p>
    <w:p w:rsidR="00A00C55" w:rsidRDefault="00A00C55" w:rsidP="00CF4694">
      <w:pPr>
        <w:spacing w:after="0" w:line="480" w:lineRule="auto"/>
        <w:rPr>
          <w:rFonts w:ascii="Times New Roman" w:hAnsi="Times New Roman" w:cs="Times New Roman"/>
          <w:b/>
          <w:sz w:val="24"/>
          <w:szCs w:val="24"/>
        </w:rPr>
        <w:sectPr w:rsidR="00A00C55" w:rsidSect="00A00C55">
          <w:pgSz w:w="11907" w:h="16839" w:code="9"/>
          <w:pgMar w:top="2268" w:right="1701" w:bottom="1701" w:left="2268" w:header="708" w:footer="708" w:gutter="0"/>
          <w:cols w:space="708"/>
          <w:titlePg/>
          <w:docGrid w:linePitch="360"/>
        </w:sectPr>
      </w:pPr>
    </w:p>
    <w:p w:rsidR="001230D4" w:rsidRPr="00C162CD" w:rsidRDefault="001230D4" w:rsidP="00C162CD">
      <w:pPr>
        <w:pStyle w:val="Heading1"/>
      </w:pPr>
      <w:bookmarkStart w:id="68" w:name="_Toc136417600"/>
      <w:bookmarkStart w:id="69" w:name="_Toc136418388"/>
      <w:r w:rsidRPr="00C162CD">
        <w:lastRenderedPageBreak/>
        <w:t>DAFTAR PUSTAKA</w:t>
      </w:r>
      <w:bookmarkEnd w:id="68"/>
      <w:bookmarkEnd w:id="69"/>
    </w:p>
    <w:p w:rsidR="001230D4" w:rsidRDefault="001230D4" w:rsidP="001230D4">
      <w:pPr>
        <w:spacing w:after="0" w:line="480" w:lineRule="auto"/>
        <w:jc w:val="both"/>
        <w:rPr>
          <w:rFonts w:ascii="Times New Roman" w:hAnsi="Times New Roman" w:cs="Times New Roman"/>
          <w:b/>
          <w:sz w:val="24"/>
          <w:szCs w:val="24"/>
        </w:rPr>
      </w:pP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A76C3">
        <w:rPr>
          <w:rFonts w:ascii="Times New Roman" w:hAnsi="Times New Roman" w:cs="Times New Roman"/>
          <w:noProof/>
          <w:sz w:val="24"/>
          <w:szCs w:val="24"/>
        </w:rPr>
        <w:t xml:space="preserve">Abidin, Y, B.F.J.M. Misbah, A W Putra, and Y Ertinawati. </w:t>
      </w:r>
      <w:r w:rsidRPr="009A76C3">
        <w:rPr>
          <w:rFonts w:ascii="Times New Roman" w:hAnsi="Times New Roman" w:cs="Times New Roman"/>
          <w:i/>
          <w:iCs/>
          <w:noProof/>
          <w:sz w:val="24"/>
          <w:szCs w:val="24"/>
        </w:rPr>
        <w:t>Kemahiran Berbahasa Indonesia Untuk Perguruan Tinggi: Buku Pegangan Mata Kuliah Wajib Umum (MKWU) Bahasa Indonesia Kurikulum 2013 Di Perguruan Tinggi</w:t>
      </w:r>
      <w:r w:rsidRPr="009A76C3">
        <w:rPr>
          <w:rFonts w:ascii="Times New Roman" w:hAnsi="Times New Roman" w:cs="Times New Roman"/>
          <w:noProof/>
          <w:sz w:val="24"/>
          <w:szCs w:val="24"/>
        </w:rPr>
        <w:t>. Bumi Aksara, 2021. https://books.google.co.id/books?id=-I8lEAAAQBAJ.</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Adi La. “Pendidikan Keluarga Dalam Perpekstif Islam.” </w:t>
      </w:r>
      <w:r w:rsidRPr="009A76C3">
        <w:rPr>
          <w:rFonts w:ascii="Times New Roman" w:hAnsi="Times New Roman" w:cs="Times New Roman"/>
          <w:i/>
          <w:iCs/>
          <w:noProof/>
          <w:sz w:val="24"/>
          <w:szCs w:val="24"/>
        </w:rPr>
        <w:t>Jurnal Pendidikan Ar-Rashid</w:t>
      </w:r>
      <w:r w:rsidRPr="009A76C3">
        <w:rPr>
          <w:rFonts w:ascii="Times New Roman" w:hAnsi="Times New Roman" w:cs="Times New Roman"/>
          <w:noProof/>
          <w:sz w:val="24"/>
          <w:szCs w:val="24"/>
        </w:rPr>
        <w:t xml:space="preserve"> 7, no. 1 (2022): 1–9. http://www2.irib.ir/worldservice/melayu.</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Desi, Dwinata, and Priyo Hananto. “Analisis Dampak Keberadaan Pabrik Rokok Penamas Bagi Desa Kebonagung Kecamatan Pakisaji Kabupaten Malang.” </w:t>
      </w:r>
      <w:r w:rsidRPr="009A76C3">
        <w:rPr>
          <w:rFonts w:ascii="Times New Roman" w:hAnsi="Times New Roman" w:cs="Times New Roman"/>
          <w:i/>
          <w:iCs/>
          <w:noProof/>
          <w:sz w:val="24"/>
          <w:szCs w:val="24"/>
        </w:rPr>
        <w:t>Jesp</w:t>
      </w:r>
      <w:r w:rsidRPr="009A76C3">
        <w:rPr>
          <w:rFonts w:ascii="Times New Roman" w:hAnsi="Times New Roman" w:cs="Times New Roman"/>
          <w:noProof/>
          <w:sz w:val="24"/>
          <w:szCs w:val="24"/>
        </w:rPr>
        <w:t xml:space="preserve"> 7, no. 1 (2015): 1–4.</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Dhamayanti, Putri Vadia. “Systematic Literature Review: Pengaruh Strategi Pembelajaran Inkuiri Terhadap Kemampuan Berpikir Kritis Peserta Didik.” </w:t>
      </w:r>
      <w:r w:rsidRPr="009A76C3">
        <w:rPr>
          <w:rFonts w:ascii="Times New Roman" w:hAnsi="Times New Roman" w:cs="Times New Roman"/>
          <w:i/>
          <w:iCs/>
          <w:noProof/>
          <w:sz w:val="24"/>
          <w:szCs w:val="24"/>
        </w:rPr>
        <w:t>Indonesian Journal of Educational Development</w:t>
      </w:r>
      <w:r w:rsidRPr="009A76C3">
        <w:rPr>
          <w:rFonts w:ascii="Times New Roman" w:hAnsi="Times New Roman" w:cs="Times New Roman"/>
          <w:noProof/>
          <w:sz w:val="24"/>
          <w:szCs w:val="24"/>
        </w:rPr>
        <w:t xml:space="preserve"> 3, no. 2 (2022): 209–219. https://ojs.mahadewa.ac.id/index.php/ijed/article/view/1966/1530.</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Elihami, Elihami, and Abdullah Syahid. “Penerapan Pembelajaran Pendidikan Agama Islam Dalam Membentuk Karakter Pribadi Yang Islami.” </w:t>
      </w:r>
      <w:r w:rsidRPr="009A76C3">
        <w:rPr>
          <w:rFonts w:ascii="Times New Roman" w:hAnsi="Times New Roman" w:cs="Times New Roman"/>
          <w:i/>
          <w:iCs/>
          <w:noProof/>
          <w:sz w:val="24"/>
          <w:szCs w:val="24"/>
        </w:rPr>
        <w:t>Edumaspul - Jurnal Pendidikan</w:t>
      </w:r>
      <w:r w:rsidRPr="009A76C3">
        <w:rPr>
          <w:rFonts w:ascii="Times New Roman" w:hAnsi="Times New Roman" w:cs="Times New Roman"/>
          <w:noProof/>
          <w:sz w:val="24"/>
          <w:szCs w:val="24"/>
        </w:rPr>
        <w:t xml:space="preserve"> 2, no. 1 (2018): 79–96.</w:t>
      </w:r>
    </w:p>
    <w:p w:rsidR="009A76C3" w:rsidRPr="009A76C3" w:rsidRDefault="00F54F5D"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Erma, Sustika Dewi. “Implementasi Metode Brainstorming Dalam Meningkatkan Kemampuan Menyatakan Pendapat Pada Mata Pelajaran Fiqih Kelas </w:t>
      </w:r>
      <w:r>
        <w:rPr>
          <w:rFonts w:ascii="Times New Roman" w:hAnsi="Times New Roman" w:cs="Times New Roman"/>
          <w:noProof/>
          <w:sz w:val="24"/>
          <w:szCs w:val="24"/>
        </w:rPr>
        <w:t>X MAN</w:t>
      </w:r>
      <w:r w:rsidRPr="009A76C3">
        <w:rPr>
          <w:rFonts w:ascii="Times New Roman" w:hAnsi="Times New Roman" w:cs="Times New Roman"/>
          <w:noProof/>
          <w:sz w:val="24"/>
          <w:szCs w:val="24"/>
        </w:rPr>
        <w:t xml:space="preserve"> 1 Lampung Barat</w:t>
      </w:r>
      <w:r w:rsidR="009A76C3" w:rsidRPr="009A76C3">
        <w:rPr>
          <w:rFonts w:ascii="Times New Roman" w:hAnsi="Times New Roman" w:cs="Times New Roman"/>
          <w:noProof/>
          <w:sz w:val="24"/>
          <w:szCs w:val="24"/>
        </w:rPr>
        <w:t>.” UIN Raden Intan Lampung, 2021.</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Fazila, Sarah. “Penerapan Metode Brainstorming Dalam Pembelajaran IPA Kritis Mahasiswa Program Studi Pendidikan Guru Sekolah Dasar Universitas </w:t>
      </w:r>
      <w:r w:rsidRPr="009A76C3">
        <w:rPr>
          <w:rFonts w:ascii="Times New Roman" w:hAnsi="Times New Roman" w:cs="Times New Roman"/>
          <w:noProof/>
          <w:sz w:val="24"/>
          <w:szCs w:val="24"/>
        </w:rPr>
        <w:lastRenderedPageBreak/>
        <w:t xml:space="preserve">Almuslim Email : Sarah.Fazlia@gmail.Com Diterima 25 Juni 2017 / Disetujui 30 Agustus 2017.” </w:t>
      </w:r>
      <w:r w:rsidRPr="009A76C3">
        <w:rPr>
          <w:rFonts w:ascii="Times New Roman" w:hAnsi="Times New Roman" w:cs="Times New Roman"/>
          <w:i/>
          <w:iCs/>
          <w:noProof/>
          <w:sz w:val="24"/>
          <w:szCs w:val="24"/>
        </w:rPr>
        <w:t>Jurnal JESBIO</w:t>
      </w:r>
      <w:r w:rsidRPr="009A76C3">
        <w:rPr>
          <w:rFonts w:ascii="Times New Roman" w:hAnsi="Times New Roman" w:cs="Times New Roman"/>
          <w:noProof/>
          <w:sz w:val="24"/>
          <w:szCs w:val="24"/>
        </w:rPr>
        <w:t xml:space="preserve"> 4, no. 2 (2017): 40–44.</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Firmansyah, Iman, Mokh. “Pendidikan Agama Islam: Pengertian, Tujuan, Dasar Dan Fungsi.” </w:t>
      </w:r>
      <w:r w:rsidRPr="009A76C3">
        <w:rPr>
          <w:rFonts w:ascii="Times New Roman" w:hAnsi="Times New Roman" w:cs="Times New Roman"/>
          <w:i/>
          <w:iCs/>
          <w:noProof/>
          <w:sz w:val="24"/>
          <w:szCs w:val="24"/>
        </w:rPr>
        <w:t>Jurnal Pendidikan Agama Islam</w:t>
      </w:r>
      <w:r w:rsidRPr="009A76C3">
        <w:rPr>
          <w:rFonts w:ascii="Times New Roman" w:hAnsi="Times New Roman" w:cs="Times New Roman"/>
          <w:noProof/>
          <w:sz w:val="24"/>
          <w:szCs w:val="24"/>
        </w:rPr>
        <w:t xml:space="preserve"> 17, no. 2 (2019): 79–90.</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Fitriah, Dhia, and Meggie Ullyah Mirianda. “Kesiapan Guru Dalam Menghadapi Tantangan Pendidikan Berbasis Teknologi.” </w:t>
      </w:r>
      <w:r w:rsidRPr="009A76C3">
        <w:rPr>
          <w:rFonts w:ascii="Times New Roman" w:hAnsi="Times New Roman" w:cs="Times New Roman"/>
          <w:i/>
          <w:iCs/>
          <w:noProof/>
          <w:sz w:val="24"/>
          <w:szCs w:val="24"/>
        </w:rPr>
        <w:t>Prosiding Seminar Nasional Pendidikan Program Pascasarjana Universitas Pgri</w:t>
      </w:r>
      <w:r w:rsidRPr="009A76C3">
        <w:rPr>
          <w:rFonts w:ascii="Times New Roman" w:hAnsi="Times New Roman" w:cs="Times New Roman"/>
          <w:noProof/>
          <w:sz w:val="24"/>
          <w:szCs w:val="24"/>
        </w:rPr>
        <w:t xml:space="preserve"> (2019): 148–153.</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Hamdani, Risqyanto Hasan, and Syaiful Islam. “Inovasi Strategi Pembelajaran Inkuiri Dalam Pembelajaran.” </w:t>
      </w:r>
      <w:r w:rsidRPr="009A76C3">
        <w:rPr>
          <w:rFonts w:ascii="Times New Roman" w:hAnsi="Times New Roman" w:cs="Times New Roman"/>
          <w:i/>
          <w:iCs/>
          <w:noProof/>
          <w:sz w:val="24"/>
          <w:szCs w:val="24"/>
        </w:rPr>
        <w:t>Palapa</w:t>
      </w:r>
      <w:r w:rsidRPr="009A76C3">
        <w:rPr>
          <w:rFonts w:ascii="Times New Roman" w:hAnsi="Times New Roman" w:cs="Times New Roman"/>
          <w:noProof/>
          <w:sz w:val="24"/>
          <w:szCs w:val="24"/>
        </w:rPr>
        <w:t xml:space="preserve"> 7, no. 1 (2019): 30–49.</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Harianti, Asni, and Yolla Margaretha. “Pengembangan Krativitas Mahasiswa Dengan Menggunakan Metode Brainstorming Dalam Mata Kuliah Kewirausahaan.” </w:t>
      </w:r>
      <w:r w:rsidRPr="009A76C3">
        <w:rPr>
          <w:rFonts w:ascii="Times New Roman" w:hAnsi="Times New Roman" w:cs="Times New Roman"/>
          <w:i/>
          <w:iCs/>
          <w:noProof/>
          <w:sz w:val="24"/>
          <w:szCs w:val="24"/>
        </w:rPr>
        <w:t>Jurnal Manajemen</w:t>
      </w:r>
      <w:r w:rsidRPr="009A76C3">
        <w:rPr>
          <w:rFonts w:ascii="Times New Roman" w:hAnsi="Times New Roman" w:cs="Times New Roman"/>
          <w:noProof/>
          <w:sz w:val="24"/>
          <w:szCs w:val="24"/>
        </w:rPr>
        <w:t xml:space="preserve"> 13, no. 2 (2014): 175–192.</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Hendracipta, Nana, A. Syachruroji, and Hermawilda Hermawilda. “Perbedaan Hasil Belajar Siswa Antara Yang Menggunakan Srategi Inkuiri Dengan Strategi Ekspositori.” </w:t>
      </w:r>
      <w:r w:rsidRPr="009A76C3">
        <w:rPr>
          <w:rFonts w:ascii="Times New Roman" w:hAnsi="Times New Roman" w:cs="Times New Roman"/>
          <w:i/>
          <w:iCs/>
          <w:noProof/>
          <w:sz w:val="24"/>
          <w:szCs w:val="24"/>
        </w:rPr>
        <w:t>Jurnal Pendidikan Sekolah Dasar</w:t>
      </w:r>
      <w:r w:rsidRPr="009A76C3">
        <w:rPr>
          <w:rFonts w:ascii="Times New Roman" w:hAnsi="Times New Roman" w:cs="Times New Roman"/>
          <w:noProof/>
          <w:sz w:val="24"/>
          <w:szCs w:val="24"/>
        </w:rPr>
        <w:t xml:space="preserve"> 3, no. 1 (2017): 33.</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Karim, Abdul. “Penerapan Metode Brainstorming Pada Matapelajaran Ips Untuk Meningkatkan Hasil Belajar Kelas VIII Di SMPN 4 Rumbio Jaya.” </w:t>
      </w:r>
      <w:r w:rsidRPr="009A76C3">
        <w:rPr>
          <w:rFonts w:ascii="Times New Roman" w:hAnsi="Times New Roman" w:cs="Times New Roman"/>
          <w:i/>
          <w:iCs/>
          <w:noProof/>
          <w:sz w:val="24"/>
          <w:szCs w:val="24"/>
        </w:rPr>
        <w:t>Jurnal Pendidikan Ekonomi Akuntansi FKIP UIR</w:t>
      </w:r>
      <w:r w:rsidRPr="009A76C3">
        <w:rPr>
          <w:rFonts w:ascii="Times New Roman" w:hAnsi="Times New Roman" w:cs="Times New Roman"/>
          <w:noProof/>
          <w:sz w:val="24"/>
          <w:szCs w:val="24"/>
        </w:rPr>
        <w:t xml:space="preserve"> V, no. 1 (2017): 3–4.</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kementrian agama republik indonesia. “Al-Quran Kemenag.” </w:t>
      </w:r>
      <w:r w:rsidRPr="009A76C3">
        <w:rPr>
          <w:rFonts w:ascii="Times New Roman" w:hAnsi="Times New Roman" w:cs="Times New Roman"/>
          <w:i/>
          <w:iCs/>
          <w:noProof/>
          <w:sz w:val="24"/>
          <w:szCs w:val="24"/>
        </w:rPr>
        <w:t>Layanan Kemenag</w:t>
      </w:r>
      <w:r w:rsidRPr="009A76C3">
        <w:rPr>
          <w:rFonts w:ascii="Times New Roman" w:hAnsi="Times New Roman" w:cs="Times New Roman"/>
          <w:noProof/>
          <w:sz w:val="24"/>
          <w:szCs w:val="24"/>
        </w:rPr>
        <w:t xml:space="preserve"> (2022): 2. quran.kemenag.go.id.</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Khaulani, Fatma, Eddy Noviana, and Gustimal Witri. “</w:t>
      </w:r>
      <w:r w:rsidR="003B13F0" w:rsidRPr="009A76C3">
        <w:rPr>
          <w:rFonts w:ascii="Times New Roman" w:hAnsi="Times New Roman" w:cs="Times New Roman"/>
          <w:noProof/>
          <w:sz w:val="24"/>
          <w:szCs w:val="24"/>
        </w:rPr>
        <w:t xml:space="preserve">Penerapan Metode Brainstorming Dengan Bantuan Media Gambar Grafis Untuk Meningkatkan Hasil Belajar Pkn Siswa Kelas V Sd Negeri 009 Pulau Kecamatan Bangkinang </w:t>
      </w:r>
      <w:r w:rsidR="003B13F0" w:rsidRPr="009A76C3">
        <w:rPr>
          <w:rFonts w:ascii="Times New Roman" w:hAnsi="Times New Roman" w:cs="Times New Roman"/>
          <w:noProof/>
          <w:sz w:val="24"/>
          <w:szCs w:val="24"/>
        </w:rPr>
        <w:lastRenderedPageBreak/>
        <w:t xml:space="preserve">Kabupaten Kampar.” </w:t>
      </w:r>
      <w:r w:rsidR="003B13F0" w:rsidRPr="009A76C3">
        <w:rPr>
          <w:rFonts w:ascii="Times New Roman" w:hAnsi="Times New Roman" w:cs="Times New Roman"/>
          <w:i/>
          <w:iCs/>
          <w:noProof/>
          <w:sz w:val="24"/>
          <w:szCs w:val="24"/>
        </w:rPr>
        <w:t xml:space="preserve">Jurnal Pajar </w:t>
      </w:r>
      <w:r w:rsidRPr="009A76C3">
        <w:rPr>
          <w:rFonts w:ascii="Times New Roman" w:hAnsi="Times New Roman" w:cs="Times New Roman"/>
          <w:i/>
          <w:iCs/>
          <w:noProof/>
          <w:sz w:val="24"/>
          <w:szCs w:val="24"/>
        </w:rPr>
        <w:t>(Pendidikan dan Pengajaran)</w:t>
      </w:r>
      <w:r w:rsidRPr="009A76C3">
        <w:rPr>
          <w:rFonts w:ascii="Times New Roman" w:hAnsi="Times New Roman" w:cs="Times New Roman"/>
          <w:noProof/>
          <w:sz w:val="24"/>
          <w:szCs w:val="24"/>
        </w:rPr>
        <w:t xml:space="preserve"> 3, no. 1 (2019): 18.</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Kurniawan, A, R Noflidaputri, A Supriyadi, A A Rahman, J Arrobi, F Arissandi, and D Sianipar. </w:t>
      </w:r>
      <w:r w:rsidRPr="009A76C3">
        <w:rPr>
          <w:rFonts w:ascii="Times New Roman" w:hAnsi="Times New Roman" w:cs="Times New Roman"/>
          <w:i/>
          <w:iCs/>
          <w:noProof/>
          <w:sz w:val="24"/>
          <w:szCs w:val="24"/>
        </w:rPr>
        <w:t>Metode Pembelajaran Di Era Digital 4.0</w:t>
      </w:r>
      <w:r w:rsidRPr="009A76C3">
        <w:rPr>
          <w:rFonts w:ascii="Times New Roman" w:hAnsi="Times New Roman" w:cs="Times New Roman"/>
          <w:noProof/>
          <w:sz w:val="24"/>
          <w:szCs w:val="24"/>
        </w:rPr>
        <w:t>. Global Eksekutif Teknologi, 2022. https://books.google.co.id/books?id=y72hEAAAQBAJ.</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Listiyani, Laily Rochmawati. “Implementasi Model Pembelajaran Inkuiri Berbasis Refleksi Kelompok Pada Materi Reaksi Redoks.” </w:t>
      </w:r>
      <w:r w:rsidRPr="009A76C3">
        <w:rPr>
          <w:rFonts w:ascii="Times New Roman" w:hAnsi="Times New Roman" w:cs="Times New Roman"/>
          <w:i/>
          <w:iCs/>
          <w:noProof/>
          <w:sz w:val="24"/>
          <w:szCs w:val="24"/>
        </w:rPr>
        <w:t>Jipva</w:t>
      </w:r>
      <w:r w:rsidRPr="009A76C3">
        <w:rPr>
          <w:rFonts w:ascii="Times New Roman" w:hAnsi="Times New Roman" w:cs="Times New Roman"/>
          <w:noProof/>
          <w:sz w:val="24"/>
          <w:szCs w:val="24"/>
        </w:rPr>
        <w:t xml:space="preserve"> 2 (2018): 58.</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Luthfiyah, M F. </w:t>
      </w:r>
      <w:r w:rsidRPr="009A76C3">
        <w:rPr>
          <w:rFonts w:ascii="Times New Roman" w:hAnsi="Times New Roman" w:cs="Times New Roman"/>
          <w:i/>
          <w:iCs/>
          <w:noProof/>
          <w:sz w:val="24"/>
          <w:szCs w:val="24"/>
        </w:rPr>
        <w:t>Metodologi Penelitian: Penelitian Kualitatif, Tindakan Kelas &amp; Studi Kasus</w:t>
      </w:r>
      <w:r w:rsidRPr="009A76C3">
        <w:rPr>
          <w:rFonts w:ascii="Times New Roman" w:hAnsi="Times New Roman" w:cs="Times New Roman"/>
          <w:noProof/>
          <w:sz w:val="24"/>
          <w:szCs w:val="24"/>
        </w:rPr>
        <w:t>. CV Jejak (Jejak Publisher), 2018. https://books.google.co.id/books?id=UVRtDwAAQBAJ.</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Prasetiyo, Mochammad Bagas, and Brillian Rosy. “Model Pembelajaran Inkuiri Sebagai Strategi Mengembangkan Kemampuan Berpikir Kritis Siswa.” </w:t>
      </w:r>
      <w:r w:rsidRPr="009A76C3">
        <w:rPr>
          <w:rFonts w:ascii="Times New Roman" w:hAnsi="Times New Roman" w:cs="Times New Roman"/>
          <w:i/>
          <w:iCs/>
          <w:noProof/>
          <w:sz w:val="24"/>
          <w:szCs w:val="24"/>
        </w:rPr>
        <w:t>Jurnal Pendidikan Administrasi Perkantoran (JPAP)</w:t>
      </w:r>
      <w:r w:rsidRPr="009A76C3">
        <w:rPr>
          <w:rFonts w:ascii="Times New Roman" w:hAnsi="Times New Roman" w:cs="Times New Roman"/>
          <w:noProof/>
          <w:sz w:val="24"/>
          <w:szCs w:val="24"/>
        </w:rPr>
        <w:t xml:space="preserve"> 9, no. 1 (2020): 109–120.</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Rahman, Abdul. “Pendidikan Agama Islam Dan Pendidikan Islam - Tinjauan Epistemologi Dan Isi - Materi.” </w:t>
      </w:r>
      <w:r w:rsidRPr="009A76C3">
        <w:rPr>
          <w:rFonts w:ascii="Times New Roman" w:hAnsi="Times New Roman" w:cs="Times New Roman"/>
          <w:i/>
          <w:iCs/>
          <w:noProof/>
          <w:sz w:val="24"/>
          <w:szCs w:val="24"/>
        </w:rPr>
        <w:t>Eksis</w:t>
      </w:r>
      <w:r w:rsidRPr="009A76C3">
        <w:rPr>
          <w:rFonts w:ascii="Times New Roman" w:hAnsi="Times New Roman" w:cs="Times New Roman"/>
          <w:noProof/>
          <w:sz w:val="24"/>
          <w:szCs w:val="24"/>
        </w:rPr>
        <w:t xml:space="preserve"> 8, no. 1 (2012): 2053–2059.</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Rosad, Ali Miftakhu. “Implementasi Pendidikan Karakter Melalui Kegiatan Pembelajaran Di Lingkungan Sekolah.” </w:t>
      </w:r>
      <w:r w:rsidRPr="009A76C3">
        <w:rPr>
          <w:rFonts w:ascii="Times New Roman" w:hAnsi="Times New Roman" w:cs="Times New Roman"/>
          <w:i/>
          <w:iCs/>
          <w:noProof/>
          <w:sz w:val="24"/>
          <w:szCs w:val="24"/>
        </w:rPr>
        <w:t>Tarbawi: Jurnal Keilmuan Manajemen Pendidikan</w:t>
      </w:r>
      <w:r w:rsidRPr="009A76C3">
        <w:rPr>
          <w:rFonts w:ascii="Times New Roman" w:hAnsi="Times New Roman" w:cs="Times New Roman"/>
          <w:noProof/>
          <w:sz w:val="24"/>
          <w:szCs w:val="24"/>
        </w:rPr>
        <w:t xml:space="preserve"> 5, no. 02 (2019): 173–190.</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Sanjani, Maulana Akbar. “Pelaksanaan Strategi Pembelajaran Inkuiri.” </w:t>
      </w:r>
      <w:r w:rsidRPr="009A76C3">
        <w:rPr>
          <w:rFonts w:ascii="Times New Roman" w:hAnsi="Times New Roman" w:cs="Times New Roman"/>
          <w:i/>
          <w:iCs/>
          <w:noProof/>
          <w:sz w:val="24"/>
          <w:szCs w:val="24"/>
        </w:rPr>
        <w:t>Jurnal Serunai Administrasi Pendidikan</w:t>
      </w:r>
      <w:r w:rsidRPr="009A76C3">
        <w:rPr>
          <w:rFonts w:ascii="Times New Roman" w:hAnsi="Times New Roman" w:cs="Times New Roman"/>
          <w:noProof/>
          <w:sz w:val="24"/>
          <w:szCs w:val="24"/>
        </w:rPr>
        <w:t xml:space="preserve"> 8, no. 2 (2019).</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Sinaga, Sopian. “Problematika Pendidikan Agama Islam Di Sekolah Dan Solusinya.” </w:t>
      </w:r>
      <w:r w:rsidRPr="009A76C3">
        <w:rPr>
          <w:rFonts w:ascii="Times New Roman" w:hAnsi="Times New Roman" w:cs="Times New Roman"/>
          <w:i/>
          <w:iCs/>
          <w:noProof/>
          <w:sz w:val="24"/>
          <w:szCs w:val="24"/>
        </w:rPr>
        <w:t>WARAQAT : Jurnal Ilmu-Ilmu Keislaman</w:t>
      </w:r>
      <w:r w:rsidRPr="009A76C3">
        <w:rPr>
          <w:rFonts w:ascii="Times New Roman" w:hAnsi="Times New Roman" w:cs="Times New Roman"/>
          <w:noProof/>
          <w:sz w:val="24"/>
          <w:szCs w:val="24"/>
        </w:rPr>
        <w:t xml:space="preserve"> 2, no. 1 (2020): 14.</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Sunandar, Dwi, and Effendi Effendi. “Penerapan Metode Brainstorming</w:t>
      </w:r>
      <w:r w:rsidR="00885972">
        <w:rPr>
          <w:rFonts w:ascii="Times New Roman" w:hAnsi="Times New Roman" w:cs="Times New Roman"/>
          <w:noProof/>
          <w:sz w:val="24"/>
          <w:szCs w:val="24"/>
        </w:rPr>
        <w:t xml:space="preserve"> </w:t>
      </w:r>
      <w:r w:rsidRPr="009A76C3">
        <w:rPr>
          <w:rFonts w:ascii="Times New Roman" w:hAnsi="Times New Roman" w:cs="Times New Roman"/>
          <w:noProof/>
          <w:sz w:val="24"/>
          <w:szCs w:val="24"/>
        </w:rPr>
        <w:t xml:space="preserve">pada </w:t>
      </w:r>
      <w:r w:rsidRPr="009A76C3">
        <w:rPr>
          <w:rFonts w:ascii="Times New Roman" w:hAnsi="Times New Roman" w:cs="Times New Roman"/>
          <w:noProof/>
          <w:sz w:val="24"/>
          <w:szCs w:val="24"/>
        </w:rPr>
        <w:lastRenderedPageBreak/>
        <w:t xml:space="preserve">Pembelajaran Fisika Materi Wujud Zat.” </w:t>
      </w:r>
      <w:r w:rsidRPr="009A76C3">
        <w:rPr>
          <w:rFonts w:ascii="Times New Roman" w:hAnsi="Times New Roman" w:cs="Times New Roman"/>
          <w:i/>
          <w:iCs/>
          <w:noProof/>
          <w:sz w:val="24"/>
          <w:szCs w:val="24"/>
        </w:rPr>
        <w:t>JIPFRI (Jurnal Inovasi Pendidikan Fisika dan Riset Ilmiah)</w:t>
      </w:r>
      <w:r w:rsidRPr="009A76C3">
        <w:rPr>
          <w:rFonts w:ascii="Times New Roman" w:hAnsi="Times New Roman" w:cs="Times New Roman"/>
          <w:noProof/>
          <w:sz w:val="24"/>
          <w:szCs w:val="24"/>
        </w:rPr>
        <w:t xml:space="preserve"> 2, no. 1 (2018): 38–42.</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Tanjung, Indayana Febriani. “Guru Dan Strategi Inkuiri Dalam Pembelajaran Biologi.” </w:t>
      </w:r>
      <w:r w:rsidRPr="009A76C3">
        <w:rPr>
          <w:rFonts w:ascii="Times New Roman" w:hAnsi="Times New Roman" w:cs="Times New Roman"/>
          <w:i/>
          <w:iCs/>
          <w:noProof/>
          <w:sz w:val="24"/>
          <w:szCs w:val="24"/>
        </w:rPr>
        <w:t>Jurnal Tarbiyah</w:t>
      </w:r>
      <w:r w:rsidRPr="009A76C3">
        <w:rPr>
          <w:rFonts w:ascii="Times New Roman" w:hAnsi="Times New Roman" w:cs="Times New Roman"/>
          <w:noProof/>
          <w:sz w:val="24"/>
          <w:szCs w:val="24"/>
        </w:rPr>
        <w:t xml:space="preserve"> 23, no. 1 (2016).</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Usman, Faizal. “Implementasi Pembelajaran Inkuiri Dalam Pembelajaran Fikih Kelas VIII Di Pondok Pesantren Al Urwatul Wutsqaa Sidrap.” IAIN PAREPARE, 2021.</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Wafi, Abdul. “Konsep Dasar Kurikulum Pendidikan Agama Islam.” </w:t>
      </w:r>
      <w:r w:rsidRPr="009A76C3">
        <w:rPr>
          <w:rFonts w:ascii="Times New Roman" w:hAnsi="Times New Roman" w:cs="Times New Roman"/>
          <w:i/>
          <w:iCs/>
          <w:noProof/>
          <w:sz w:val="24"/>
          <w:szCs w:val="24"/>
        </w:rPr>
        <w:t>EDURELIGIA: Jurnal Pendidikan Agama Islam</w:t>
      </w:r>
      <w:r w:rsidRPr="009A76C3">
        <w:rPr>
          <w:rFonts w:ascii="Times New Roman" w:hAnsi="Times New Roman" w:cs="Times New Roman"/>
          <w:noProof/>
          <w:sz w:val="24"/>
          <w:szCs w:val="24"/>
        </w:rPr>
        <w:t xml:space="preserve"> 1, no. 2 (2017): 133–139.</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Warmi, Attin. “Pengaruh Penggunaan Strategi Pembelajaran Inkuiri Terhadap Kemampuan Pemahaman Matematik Peserta Didik (Penelitian Terhadap Peserta Didik Kelas V SDN Paturaman Desa Sukaratu Kecamatan Wanaraja Kabupaten Garut Tahun Pelajaran 2013/2014).” </w:t>
      </w:r>
      <w:r w:rsidRPr="009A76C3">
        <w:rPr>
          <w:rFonts w:ascii="Times New Roman" w:hAnsi="Times New Roman" w:cs="Times New Roman"/>
          <w:i/>
          <w:iCs/>
          <w:noProof/>
          <w:sz w:val="24"/>
          <w:szCs w:val="24"/>
        </w:rPr>
        <w:t>Jurnal Cakrawala Pendas</w:t>
      </w:r>
      <w:r w:rsidRPr="009A76C3">
        <w:rPr>
          <w:rFonts w:ascii="Times New Roman" w:hAnsi="Times New Roman" w:cs="Times New Roman"/>
          <w:noProof/>
          <w:sz w:val="24"/>
          <w:szCs w:val="24"/>
        </w:rPr>
        <w:t xml:space="preserve"> 2, no. 1 (2016): 280141.</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9A76C3">
        <w:rPr>
          <w:rFonts w:ascii="Times New Roman" w:hAnsi="Times New Roman" w:cs="Times New Roman"/>
          <w:noProof/>
          <w:sz w:val="24"/>
          <w:szCs w:val="24"/>
        </w:rPr>
        <w:t xml:space="preserve">Winanto, Adi, and Darma Makahube. “Implementasi Strategi Pembelajaran Inkuiri Untuk Meningkatkan Motivasi Dan Hasil Belajar Ipa Siswa Kelas 5 Sd Negeri Kutowinangun 11 Kota Salatiga.” </w:t>
      </w:r>
      <w:r w:rsidRPr="009A76C3">
        <w:rPr>
          <w:rFonts w:ascii="Times New Roman" w:hAnsi="Times New Roman" w:cs="Times New Roman"/>
          <w:i/>
          <w:iCs/>
          <w:noProof/>
          <w:sz w:val="24"/>
          <w:szCs w:val="24"/>
        </w:rPr>
        <w:t>Scholaria : Jurnal Pendidikan dan Kebudayaan</w:t>
      </w:r>
      <w:r w:rsidRPr="009A76C3">
        <w:rPr>
          <w:rFonts w:ascii="Times New Roman" w:hAnsi="Times New Roman" w:cs="Times New Roman"/>
          <w:noProof/>
          <w:sz w:val="24"/>
          <w:szCs w:val="24"/>
        </w:rPr>
        <w:t xml:space="preserve"> 6, no. 2 (2016): 119.</w:t>
      </w:r>
    </w:p>
    <w:p w:rsidR="009A76C3" w:rsidRPr="009A76C3" w:rsidRDefault="009A76C3" w:rsidP="009A76C3">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9A76C3">
        <w:rPr>
          <w:rFonts w:ascii="Times New Roman" w:hAnsi="Times New Roman" w:cs="Times New Roman"/>
          <w:noProof/>
          <w:sz w:val="24"/>
          <w:szCs w:val="24"/>
        </w:rPr>
        <w:t xml:space="preserve">Winata, Koko Adya, Uus Ruswandi, and Bambang Samsul Arifin. “Pendidikan Agama Islam (PAI) Dalam Kurikulum Nasional.” </w:t>
      </w:r>
      <w:r w:rsidRPr="009A76C3">
        <w:rPr>
          <w:rFonts w:ascii="Times New Roman" w:hAnsi="Times New Roman" w:cs="Times New Roman"/>
          <w:i/>
          <w:iCs/>
          <w:noProof/>
          <w:sz w:val="24"/>
          <w:szCs w:val="24"/>
        </w:rPr>
        <w:t>Attractive: Innovative Education Journal</w:t>
      </w:r>
      <w:r w:rsidRPr="009A76C3">
        <w:rPr>
          <w:rFonts w:ascii="Times New Roman" w:hAnsi="Times New Roman" w:cs="Times New Roman"/>
          <w:noProof/>
          <w:sz w:val="24"/>
          <w:szCs w:val="24"/>
        </w:rPr>
        <w:t xml:space="preserve"> 3, no. 2 (2021): 138–151.</w:t>
      </w:r>
    </w:p>
    <w:p w:rsidR="003B13F0" w:rsidRDefault="009A76C3" w:rsidP="003B13F0">
      <w:pPr>
        <w:widowControl w:val="0"/>
        <w:autoSpaceDE w:val="0"/>
        <w:autoSpaceDN w:val="0"/>
        <w:adjustRightInd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fldChar w:fldCharType="end"/>
      </w:r>
    </w:p>
    <w:p w:rsidR="003B13F0" w:rsidRDefault="003B13F0" w:rsidP="003B13F0">
      <w:pPr>
        <w:jc w:val="center"/>
        <w:rPr>
          <w:rFonts w:ascii="Times New Roman" w:hAnsi="Times New Roman" w:cs="Times New Roman"/>
          <w:b/>
          <w:sz w:val="24"/>
          <w:szCs w:val="24"/>
        </w:rPr>
        <w:sectPr w:rsidR="003B13F0" w:rsidSect="00A00C55">
          <w:pgSz w:w="11907" w:h="16839" w:code="9"/>
          <w:pgMar w:top="2268" w:right="1701" w:bottom="1701" w:left="2268" w:header="708" w:footer="708" w:gutter="0"/>
          <w:cols w:space="708"/>
          <w:titlePg/>
          <w:docGrid w:linePitch="360"/>
        </w:sectPr>
      </w:pPr>
    </w:p>
    <w:p w:rsidR="003B13F0" w:rsidRPr="00C162CD" w:rsidRDefault="003B13F0" w:rsidP="00C162CD">
      <w:pPr>
        <w:pStyle w:val="Heading1"/>
      </w:pPr>
      <w:bookmarkStart w:id="70" w:name="_Toc136417601"/>
      <w:bookmarkStart w:id="71" w:name="_Toc136418389"/>
      <w:r w:rsidRPr="00C162CD">
        <w:lastRenderedPageBreak/>
        <w:t>LAMPIRAN</w:t>
      </w:r>
      <w:bookmarkEnd w:id="70"/>
      <w:bookmarkEnd w:id="71"/>
    </w:p>
    <w:p w:rsidR="003B13F0" w:rsidRDefault="003B13F0" w:rsidP="003B13F0">
      <w:pPr>
        <w:jc w:val="center"/>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1"/>
        <w:gridCol w:w="3927"/>
      </w:tblGrid>
      <w:tr w:rsidR="003B13F0" w:rsidTr="008E1622">
        <w:tc>
          <w:tcPr>
            <w:tcW w:w="3964" w:type="dxa"/>
          </w:tcPr>
          <w:p w:rsidR="003B13F0" w:rsidRDefault="003B13F0" w:rsidP="008E1622">
            <w:pPr>
              <w:widowControl w:val="0"/>
              <w:autoSpaceDE w:val="0"/>
              <w:autoSpaceDN w:val="0"/>
              <w:adjustRightInd w:val="0"/>
              <w:jc w:val="center"/>
              <w:rPr>
                <w:rFonts w:ascii="Times New Roman" w:hAnsi="Times New Roman" w:cs="Times New Roman"/>
                <w:b/>
                <w:sz w:val="24"/>
                <w:szCs w:val="24"/>
              </w:rPr>
            </w:pPr>
          </w:p>
          <w:p w:rsidR="003B13F0" w:rsidRDefault="003B13F0" w:rsidP="008E1622">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34C8166" wp14:editId="790CE3DE">
                  <wp:extent cx="2582405" cy="116205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G20230302074751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85173" cy="1163295"/>
                          </a:xfrm>
                          <a:prstGeom prst="rect">
                            <a:avLst/>
                          </a:prstGeom>
                        </pic:spPr>
                      </pic:pic>
                    </a:graphicData>
                  </a:graphic>
                </wp:inline>
              </w:drawing>
            </w:r>
          </w:p>
          <w:p w:rsidR="003B13F0" w:rsidRDefault="003B13F0" w:rsidP="008E1622">
            <w:pPr>
              <w:widowControl w:val="0"/>
              <w:autoSpaceDE w:val="0"/>
              <w:autoSpaceDN w:val="0"/>
              <w:adjustRightInd w:val="0"/>
              <w:jc w:val="center"/>
              <w:rPr>
                <w:rFonts w:ascii="Times New Roman" w:hAnsi="Times New Roman" w:cs="Times New Roman"/>
                <w:b/>
                <w:sz w:val="24"/>
                <w:szCs w:val="24"/>
              </w:rPr>
            </w:pPr>
          </w:p>
        </w:tc>
        <w:tc>
          <w:tcPr>
            <w:tcW w:w="3964" w:type="dxa"/>
          </w:tcPr>
          <w:p w:rsidR="003B13F0" w:rsidRDefault="003B13F0" w:rsidP="008E1622">
            <w:pPr>
              <w:widowControl w:val="0"/>
              <w:autoSpaceDE w:val="0"/>
              <w:autoSpaceDN w:val="0"/>
              <w:adjustRightInd w:val="0"/>
              <w:rPr>
                <w:rFonts w:ascii="Times New Roman" w:hAnsi="Times New Roman" w:cs="Times New Roman"/>
                <w:b/>
                <w:sz w:val="24"/>
                <w:szCs w:val="24"/>
              </w:rPr>
            </w:pPr>
          </w:p>
          <w:p w:rsidR="003B13F0" w:rsidRDefault="003B13F0" w:rsidP="008E1622">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E8EB63A" wp14:editId="43F1D591">
                  <wp:extent cx="2525628" cy="1136501"/>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20230302092757.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5628" cy="1136501"/>
                          </a:xfrm>
                          <a:prstGeom prst="rect">
                            <a:avLst/>
                          </a:prstGeom>
                        </pic:spPr>
                      </pic:pic>
                    </a:graphicData>
                  </a:graphic>
                </wp:inline>
              </w:drawing>
            </w:r>
          </w:p>
        </w:tc>
      </w:tr>
      <w:tr w:rsidR="003B13F0" w:rsidTr="008E1622">
        <w:tc>
          <w:tcPr>
            <w:tcW w:w="3964" w:type="dxa"/>
          </w:tcPr>
          <w:p w:rsidR="003B13F0" w:rsidRDefault="003B13F0" w:rsidP="008E1622">
            <w:pPr>
              <w:widowControl w:val="0"/>
              <w:autoSpaceDE w:val="0"/>
              <w:autoSpaceDN w:val="0"/>
              <w:adjustRightInd w:val="0"/>
              <w:jc w:val="center"/>
              <w:rPr>
                <w:rFonts w:ascii="Times New Roman" w:hAnsi="Times New Roman" w:cs="Times New Roman"/>
                <w:b/>
                <w:sz w:val="24"/>
                <w:szCs w:val="24"/>
              </w:rPr>
            </w:pPr>
          </w:p>
          <w:p w:rsidR="003B13F0" w:rsidRDefault="003B13F0" w:rsidP="008E1622">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F9AF750" wp14:editId="670E9785">
                  <wp:extent cx="1349925" cy="2999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230302074729.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51689" cy="3003494"/>
                          </a:xfrm>
                          <a:prstGeom prst="rect">
                            <a:avLst/>
                          </a:prstGeom>
                        </pic:spPr>
                      </pic:pic>
                    </a:graphicData>
                  </a:graphic>
                </wp:inline>
              </w:drawing>
            </w:r>
          </w:p>
          <w:p w:rsidR="003B13F0" w:rsidRDefault="003B13F0" w:rsidP="008E1622">
            <w:pPr>
              <w:widowControl w:val="0"/>
              <w:autoSpaceDE w:val="0"/>
              <w:autoSpaceDN w:val="0"/>
              <w:adjustRightInd w:val="0"/>
              <w:jc w:val="center"/>
              <w:rPr>
                <w:rFonts w:ascii="Times New Roman" w:hAnsi="Times New Roman" w:cs="Times New Roman"/>
                <w:b/>
                <w:sz w:val="24"/>
                <w:szCs w:val="24"/>
              </w:rPr>
            </w:pPr>
          </w:p>
        </w:tc>
        <w:tc>
          <w:tcPr>
            <w:tcW w:w="3964" w:type="dxa"/>
          </w:tcPr>
          <w:p w:rsidR="003B13F0" w:rsidRDefault="003B13F0" w:rsidP="008E1622">
            <w:pPr>
              <w:widowControl w:val="0"/>
              <w:autoSpaceDE w:val="0"/>
              <w:autoSpaceDN w:val="0"/>
              <w:adjustRightInd w:val="0"/>
              <w:jc w:val="center"/>
              <w:rPr>
                <w:rFonts w:ascii="Times New Roman" w:hAnsi="Times New Roman" w:cs="Times New Roman"/>
                <w:b/>
                <w:sz w:val="24"/>
                <w:szCs w:val="24"/>
              </w:rPr>
            </w:pPr>
          </w:p>
          <w:p w:rsidR="003B13F0" w:rsidRDefault="003B13F0" w:rsidP="008E1622">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5D7B2E4" wp14:editId="2EF6AC0C">
                  <wp:extent cx="1588866" cy="2875646"/>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5-26 at 19.08.50.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91354" cy="2880150"/>
                          </a:xfrm>
                          <a:prstGeom prst="rect">
                            <a:avLst/>
                          </a:prstGeom>
                        </pic:spPr>
                      </pic:pic>
                    </a:graphicData>
                  </a:graphic>
                </wp:inline>
              </w:drawing>
            </w:r>
          </w:p>
        </w:tc>
      </w:tr>
      <w:tr w:rsidR="003B13F0" w:rsidTr="008E1622">
        <w:tc>
          <w:tcPr>
            <w:tcW w:w="3964" w:type="dxa"/>
          </w:tcPr>
          <w:p w:rsidR="003B13F0" w:rsidRDefault="003B13F0" w:rsidP="008E1622">
            <w:pPr>
              <w:widowControl w:val="0"/>
              <w:autoSpaceDE w:val="0"/>
              <w:autoSpaceDN w:val="0"/>
              <w:adjustRightInd w:val="0"/>
              <w:jc w:val="center"/>
              <w:rPr>
                <w:rFonts w:ascii="Times New Roman" w:hAnsi="Times New Roman" w:cs="Times New Roman"/>
                <w:b/>
                <w:sz w:val="24"/>
                <w:szCs w:val="24"/>
              </w:rPr>
            </w:pPr>
          </w:p>
          <w:p w:rsidR="003B13F0" w:rsidRDefault="003B13F0" w:rsidP="008E1622">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8330C52" wp14:editId="696C75F6">
                  <wp:extent cx="2402205" cy="1080962"/>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G20230302075848.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03732" cy="1081649"/>
                          </a:xfrm>
                          <a:prstGeom prst="rect">
                            <a:avLst/>
                          </a:prstGeom>
                        </pic:spPr>
                      </pic:pic>
                    </a:graphicData>
                  </a:graphic>
                </wp:inline>
              </w:drawing>
            </w:r>
          </w:p>
        </w:tc>
        <w:tc>
          <w:tcPr>
            <w:tcW w:w="3964" w:type="dxa"/>
          </w:tcPr>
          <w:p w:rsidR="003B13F0" w:rsidRDefault="003B13F0" w:rsidP="008E1622">
            <w:pPr>
              <w:widowControl w:val="0"/>
              <w:autoSpaceDE w:val="0"/>
              <w:autoSpaceDN w:val="0"/>
              <w:adjustRightInd w:val="0"/>
              <w:jc w:val="center"/>
              <w:rPr>
                <w:rFonts w:ascii="Times New Roman" w:hAnsi="Times New Roman" w:cs="Times New Roman"/>
                <w:b/>
                <w:sz w:val="24"/>
                <w:szCs w:val="24"/>
              </w:rPr>
            </w:pPr>
          </w:p>
          <w:p w:rsidR="003B13F0" w:rsidRDefault="003B13F0" w:rsidP="008E1622">
            <w:pPr>
              <w:widowControl w:val="0"/>
              <w:autoSpaceDE w:val="0"/>
              <w:autoSpaceDN w:val="0"/>
              <w:adjustRightInd w:val="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0F645D9" wp14:editId="02E24364">
                  <wp:extent cx="2533650" cy="1140111"/>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G2023030207475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37940" cy="1142041"/>
                          </a:xfrm>
                          <a:prstGeom prst="rect">
                            <a:avLst/>
                          </a:prstGeom>
                        </pic:spPr>
                      </pic:pic>
                    </a:graphicData>
                  </a:graphic>
                </wp:inline>
              </w:drawing>
            </w:r>
          </w:p>
        </w:tc>
      </w:tr>
    </w:tbl>
    <w:p w:rsidR="00FA5E45" w:rsidRDefault="003B13F0" w:rsidP="003B13F0">
      <w:pPr>
        <w:jc w:val="center"/>
        <w:rPr>
          <w:rFonts w:ascii="Times New Roman" w:hAnsi="Times New Roman" w:cs="Times New Roman"/>
          <w:b/>
          <w:sz w:val="24"/>
          <w:szCs w:val="24"/>
        </w:rPr>
      </w:pPr>
      <w:r>
        <w:rPr>
          <w:rFonts w:ascii="Times New Roman" w:hAnsi="Times New Roman" w:cs="Times New Roman"/>
          <w:b/>
          <w:sz w:val="24"/>
          <w:szCs w:val="24"/>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4"/>
        <w:gridCol w:w="3724"/>
      </w:tblGrid>
      <w:tr w:rsidR="00664B63" w:rsidTr="00664B63">
        <w:trPr>
          <w:jc w:val="center"/>
        </w:trPr>
        <w:tc>
          <w:tcPr>
            <w:tcW w:w="3964" w:type="dxa"/>
          </w:tcPr>
          <w:p w:rsidR="00ED5521" w:rsidRDefault="00ED5521">
            <w:pPr>
              <w:rPr>
                <w:rFonts w:ascii="Times New Roman" w:hAnsi="Times New Roman" w:cs="Times New Roman"/>
                <w:b/>
                <w:sz w:val="24"/>
                <w:szCs w:val="24"/>
              </w:rPr>
            </w:pPr>
          </w:p>
          <w:p w:rsidR="00ED5521" w:rsidRDefault="00ED5521" w:rsidP="00ED5521">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349415" cy="176220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3-05-26 at 19.08.50 (1).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9683" cy="1769911"/>
                          </a:xfrm>
                          <a:prstGeom prst="rect">
                            <a:avLst/>
                          </a:prstGeom>
                        </pic:spPr>
                      </pic:pic>
                    </a:graphicData>
                  </a:graphic>
                </wp:inline>
              </w:drawing>
            </w:r>
          </w:p>
          <w:p w:rsidR="00ED5521" w:rsidRDefault="00ED5521" w:rsidP="00ED5521">
            <w:pPr>
              <w:jc w:val="center"/>
              <w:rPr>
                <w:rFonts w:ascii="Times New Roman" w:hAnsi="Times New Roman" w:cs="Times New Roman"/>
                <w:b/>
                <w:sz w:val="24"/>
                <w:szCs w:val="24"/>
              </w:rPr>
            </w:pPr>
          </w:p>
        </w:tc>
        <w:tc>
          <w:tcPr>
            <w:tcW w:w="3964" w:type="dxa"/>
          </w:tcPr>
          <w:p w:rsidR="00ED5521" w:rsidRDefault="00ED5521">
            <w:pPr>
              <w:rPr>
                <w:rFonts w:ascii="Times New Roman" w:hAnsi="Times New Roman" w:cs="Times New Roman"/>
                <w:b/>
                <w:sz w:val="24"/>
                <w:szCs w:val="24"/>
              </w:rPr>
            </w:pPr>
          </w:p>
          <w:p w:rsidR="00ED5521" w:rsidRDefault="00ED5521" w:rsidP="00ED5521">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053087" cy="1814206"/>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3-05-26 at 19.08.49 (1).jpeg"/>
                          <pic:cNvPicPr/>
                        </pic:nvPicPr>
                        <pic:blipFill rotWithShape="1">
                          <a:blip r:embed="rId23" cstate="print">
                            <a:extLst>
                              <a:ext uri="{28A0092B-C50C-407E-A947-70E740481C1C}">
                                <a14:useLocalDpi xmlns:a14="http://schemas.microsoft.com/office/drawing/2010/main" val="0"/>
                              </a:ext>
                            </a:extLst>
                          </a:blip>
                          <a:srcRect r="15118"/>
                          <a:stretch/>
                        </pic:blipFill>
                        <pic:spPr bwMode="auto">
                          <a:xfrm>
                            <a:off x="0" y="0"/>
                            <a:ext cx="2061161" cy="1821340"/>
                          </a:xfrm>
                          <a:prstGeom prst="rect">
                            <a:avLst/>
                          </a:prstGeom>
                          <a:ln>
                            <a:noFill/>
                          </a:ln>
                          <a:extLst>
                            <a:ext uri="{53640926-AAD7-44D8-BBD7-CCE9431645EC}">
                              <a14:shadowObscured xmlns:a14="http://schemas.microsoft.com/office/drawing/2010/main"/>
                            </a:ext>
                          </a:extLst>
                        </pic:spPr>
                      </pic:pic>
                    </a:graphicData>
                  </a:graphic>
                </wp:inline>
              </w:drawing>
            </w:r>
          </w:p>
        </w:tc>
      </w:tr>
      <w:tr w:rsidR="00664B63" w:rsidTr="00664B63">
        <w:trPr>
          <w:jc w:val="center"/>
        </w:trPr>
        <w:tc>
          <w:tcPr>
            <w:tcW w:w="3964" w:type="dxa"/>
          </w:tcPr>
          <w:p w:rsidR="00ED5521" w:rsidRDefault="00ED5521">
            <w:pPr>
              <w:rPr>
                <w:rFonts w:ascii="Times New Roman" w:hAnsi="Times New Roman" w:cs="Times New Roman"/>
                <w:b/>
                <w:sz w:val="24"/>
                <w:szCs w:val="24"/>
              </w:rPr>
            </w:pPr>
          </w:p>
          <w:p w:rsidR="00ED5521" w:rsidRDefault="00664B63" w:rsidP="00ED5521">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2538970" cy="114250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hatsApp Image 2023-05-31 at 08.34.37.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48489" cy="1146789"/>
                          </a:xfrm>
                          <a:prstGeom prst="rect">
                            <a:avLst/>
                          </a:prstGeom>
                        </pic:spPr>
                      </pic:pic>
                    </a:graphicData>
                  </a:graphic>
                </wp:inline>
              </w:drawing>
            </w:r>
          </w:p>
          <w:p w:rsidR="00ED5521" w:rsidRDefault="00ED5521">
            <w:pPr>
              <w:rPr>
                <w:rFonts w:ascii="Times New Roman" w:hAnsi="Times New Roman" w:cs="Times New Roman"/>
                <w:b/>
                <w:sz w:val="24"/>
                <w:szCs w:val="24"/>
              </w:rPr>
            </w:pPr>
          </w:p>
        </w:tc>
        <w:tc>
          <w:tcPr>
            <w:tcW w:w="3964" w:type="dxa"/>
          </w:tcPr>
          <w:p w:rsidR="00ED5521" w:rsidRDefault="00ED5521">
            <w:pPr>
              <w:rPr>
                <w:rFonts w:ascii="Times New Roman" w:hAnsi="Times New Roman" w:cs="Times New Roman"/>
                <w:b/>
                <w:sz w:val="24"/>
                <w:szCs w:val="24"/>
              </w:rPr>
            </w:pPr>
          </w:p>
        </w:tc>
      </w:tr>
    </w:tbl>
    <w:p w:rsidR="00ED5521" w:rsidRDefault="00ED5521">
      <w:pPr>
        <w:rPr>
          <w:rFonts w:ascii="Times New Roman" w:hAnsi="Times New Roman" w:cs="Times New Roman"/>
          <w:b/>
          <w:sz w:val="24"/>
          <w:szCs w:val="24"/>
        </w:rPr>
      </w:pPr>
      <w:r>
        <w:rPr>
          <w:rFonts w:ascii="Times New Roman" w:hAnsi="Times New Roman" w:cs="Times New Roman"/>
          <w:b/>
          <w:sz w:val="24"/>
          <w:szCs w:val="24"/>
        </w:rPr>
        <w:br w:type="page"/>
      </w:r>
    </w:p>
    <w:p w:rsidR="003B13F0" w:rsidRDefault="003B13F0" w:rsidP="00FA5E45">
      <w:pPr>
        <w:spacing w:after="0" w:line="480" w:lineRule="auto"/>
        <w:jc w:val="center"/>
        <w:rPr>
          <w:rFonts w:ascii="Times New Roman" w:hAnsi="Times New Roman" w:cs="Times New Roman"/>
          <w:b/>
          <w:sz w:val="24"/>
          <w:szCs w:val="24"/>
        </w:rPr>
        <w:sectPr w:rsidR="003B13F0" w:rsidSect="00A00C55">
          <w:pgSz w:w="11907" w:h="16839" w:code="9"/>
          <w:pgMar w:top="2268" w:right="1701" w:bottom="1701" w:left="2268" w:header="708" w:footer="708" w:gutter="0"/>
          <w:cols w:space="708"/>
          <w:titlePg/>
          <w:docGrid w:linePitch="360"/>
        </w:sectPr>
      </w:pPr>
    </w:p>
    <w:p w:rsidR="001230D4" w:rsidRPr="00C162CD" w:rsidRDefault="00FA5E45" w:rsidP="00C162CD">
      <w:pPr>
        <w:pStyle w:val="Heading1"/>
      </w:pPr>
      <w:bookmarkStart w:id="72" w:name="_Toc136417602"/>
      <w:bookmarkStart w:id="73" w:name="_Toc136418390"/>
      <w:r w:rsidRPr="00C162CD">
        <w:lastRenderedPageBreak/>
        <w:t>RIWAYAT HIDUP</w:t>
      </w:r>
      <w:bookmarkEnd w:id="72"/>
      <w:bookmarkEnd w:id="73"/>
    </w:p>
    <w:p w:rsidR="004022F2" w:rsidRDefault="004022F2" w:rsidP="004022F2">
      <w:pPr>
        <w:spacing w:after="0" w:line="360" w:lineRule="auto"/>
        <w:jc w:val="both"/>
        <w:rPr>
          <w:rFonts w:ascii="Times New Roman" w:hAnsi="Times New Roman" w:cs="Times New Roman"/>
          <w:sz w:val="24"/>
          <w:szCs w:val="24"/>
        </w:rPr>
      </w:pPr>
    </w:p>
    <w:p w:rsidR="004022F2" w:rsidRDefault="004022F2" w:rsidP="004022F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simplePos x="0" y="0"/>
            <wp:positionH relativeFrom="column">
              <wp:posOffset>-1905</wp:posOffset>
            </wp:positionH>
            <wp:positionV relativeFrom="paragraph">
              <wp:posOffset>3810</wp:posOffset>
            </wp:positionV>
            <wp:extent cx="1304925" cy="1670699"/>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f49cc45ada5380f5e61018cc5e9c85f__1_-removebg-preview.png"/>
                    <pic:cNvPicPr/>
                  </pic:nvPicPr>
                  <pic:blipFill>
                    <a:blip r:embed="rId25">
                      <a:extLst>
                        <a:ext uri="{28A0092B-C50C-407E-A947-70E740481C1C}">
                          <a14:useLocalDpi xmlns:a14="http://schemas.microsoft.com/office/drawing/2010/main" val="0"/>
                        </a:ext>
                      </a:extLst>
                    </a:blip>
                    <a:stretch>
                      <a:fillRect/>
                    </a:stretch>
                  </pic:blipFill>
                  <pic:spPr>
                    <a:xfrm>
                      <a:off x="0" y="0"/>
                      <a:ext cx="1304925" cy="1670699"/>
                    </a:xfrm>
                    <a:prstGeom prst="rect">
                      <a:avLst/>
                    </a:prstGeom>
                  </pic:spPr>
                </pic:pic>
              </a:graphicData>
            </a:graphic>
            <wp14:sizeRelH relativeFrom="page">
              <wp14:pctWidth>0</wp14:pctWidth>
            </wp14:sizeRelH>
            <wp14:sizeRelV relativeFrom="page">
              <wp14:pctHeight>0</wp14:pctHeight>
            </wp14:sizeRelV>
          </wp:anchor>
        </w:drawing>
      </w:r>
      <w:r w:rsidR="00747497">
        <w:rPr>
          <w:rFonts w:ascii="Times New Roman" w:hAnsi="Times New Roman" w:cs="Times New Roman"/>
          <w:sz w:val="24"/>
          <w:szCs w:val="24"/>
        </w:rPr>
        <w:t xml:space="preserve">Anggun Taqiyuddin Prabowo, lahir di Lamasi, 4 April 2021. Anak pertama dari pasangan suami istri Pak Mu’alim dan Ibu Paini. Beralamat di Wiwitan Barat, Kec.Lamasi, Kab.Luwu, Sulawesi Selatan. Menempuh pendidikan di TK Jati Putih dan lulus pada tahun 2007, </w:t>
      </w:r>
      <w:r>
        <w:rPr>
          <w:rFonts w:ascii="Times New Roman" w:hAnsi="Times New Roman" w:cs="Times New Roman"/>
          <w:sz w:val="24"/>
          <w:szCs w:val="24"/>
        </w:rPr>
        <w:t>SDN 104 Lamasi lulus pada tahun 2013, SMPN 1 Lamasi lulus pada tahun 2016, MA Darut Taqwa Purwosari lulus pada tahun 2019, dan menempuh pendidikan di Universitas Yudharta Pasuruan pada tahun 2019 – 2023.</w:t>
      </w:r>
    </w:p>
    <w:p w:rsidR="00747497" w:rsidRPr="00A05C49" w:rsidRDefault="00747497" w:rsidP="00A05C49">
      <w:pPr>
        <w:spacing w:after="0" w:line="480" w:lineRule="auto"/>
        <w:jc w:val="both"/>
        <w:rPr>
          <w:rFonts w:ascii="Times New Roman" w:hAnsi="Times New Roman" w:cs="Times New Roman"/>
          <w:sz w:val="24"/>
          <w:szCs w:val="24"/>
        </w:rPr>
      </w:pPr>
    </w:p>
    <w:sectPr w:rsidR="00747497" w:rsidRPr="00A05C49" w:rsidSect="00A00C55">
      <w:pgSz w:w="11907" w:h="16839" w:code="9"/>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2CB1" w:rsidRDefault="00192CB1" w:rsidP="001230D4">
      <w:pPr>
        <w:spacing w:after="0" w:line="240" w:lineRule="auto"/>
      </w:pPr>
      <w:r>
        <w:separator/>
      </w:r>
    </w:p>
  </w:endnote>
  <w:endnote w:type="continuationSeparator" w:id="0">
    <w:p w:rsidR="00192CB1" w:rsidRDefault="00192CB1" w:rsidP="001230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PMQ Isep Misbah">
    <w:panose1 w:val="02000000000000000000"/>
    <w:charset w:val="00"/>
    <w:family w:val="auto"/>
    <w:pitch w:val="variable"/>
    <w:sig w:usb0="00002003" w:usb1="10000000" w:usb2="00000008" w:usb3="00000000" w:csb0="00000041" w:csb1="00000000"/>
  </w:font>
  <w:font w:name="Times New Roman - Arab">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3505858"/>
      <w:docPartObj>
        <w:docPartGallery w:val="Page Numbers (Bottom of Page)"/>
        <w:docPartUnique/>
      </w:docPartObj>
    </w:sdtPr>
    <w:sdtEndPr>
      <w:rPr>
        <w:noProof/>
      </w:rPr>
    </w:sdtEndPr>
    <w:sdtContent>
      <w:p w:rsidR="00282322" w:rsidRDefault="002823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82322" w:rsidRDefault="0028232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2322" w:rsidRDefault="002823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2CB1" w:rsidRDefault="00192CB1" w:rsidP="001230D4">
      <w:pPr>
        <w:spacing w:after="0" w:line="240" w:lineRule="auto"/>
      </w:pPr>
      <w:r>
        <w:separator/>
      </w:r>
    </w:p>
  </w:footnote>
  <w:footnote w:type="continuationSeparator" w:id="0">
    <w:p w:rsidR="00192CB1" w:rsidRDefault="00192CB1" w:rsidP="001230D4">
      <w:pPr>
        <w:spacing w:after="0" w:line="240" w:lineRule="auto"/>
      </w:pPr>
      <w:r>
        <w:continuationSeparator/>
      </w:r>
    </w:p>
  </w:footnote>
  <w:footnote w:id="1">
    <w:p w:rsidR="00282322" w:rsidRPr="00097549" w:rsidRDefault="00282322" w:rsidP="001230D4">
      <w:pPr>
        <w:pStyle w:val="FootnoteText"/>
        <w:jc w:val="both"/>
        <w:rPr>
          <w:rFonts w:ascii="Times New Roman" w:hAnsi="Times New Roman" w:cs="Times New Roman"/>
        </w:rPr>
      </w:pPr>
      <w:r w:rsidRPr="00097549">
        <w:rPr>
          <w:rStyle w:val="FootnoteReference"/>
          <w:rFonts w:ascii="Times New Roman" w:hAnsi="Times New Roman" w:cs="Times New Roman"/>
        </w:rPr>
        <w:footnoteRef/>
      </w:r>
      <w:r w:rsidRPr="00097549">
        <w:rPr>
          <w:rFonts w:ascii="Times New Roman" w:hAnsi="Times New Roman" w:cs="Times New Roman"/>
        </w:rPr>
        <w:t xml:space="preserve"> </w:t>
      </w:r>
      <w:r w:rsidRPr="00097549">
        <w:rPr>
          <w:rFonts w:ascii="Times New Roman" w:hAnsi="Times New Roman" w:cs="Times New Roman"/>
        </w:rPr>
        <w:fldChar w:fldCharType="begin" w:fldLock="1"/>
      </w:r>
      <w:r>
        <w:rPr>
          <w:rFonts w:ascii="Times New Roman" w:hAnsi="Times New Roman" w:cs="Times New Roman"/>
        </w:rPr>
        <w:instrText>ADDIN CSL_CITATION {"citationItems":[{"id":"ITEM-1","itemData":{"ISSN":"2541-7274","abstract":"Keluarga merupakan lembaga pendidikan tertua, bersifat informal, yangpertama dan utama dialami oleh anak serta lembaga pendidikan yang bersifat kodrati. Orang tua bertanggung jawab memelihara, merawat, melindungi dan mendidik anak agar tumbuh dan berkembang dengan baik. Untuk itu, keterlibatan orang tua sangat penting mengingat kedudukannaya secara kodrati adalah sebagai pendidik yang pertama bagi anak-anaknya, dan sekaligus orang tua merupakan contoh identifikasi sehingga apapun yang dilakukan oleh orang tua tentu dapat menjadi tolak ukur atau bahan perbandingan bagi anak . Sejak hari pertama kelahiran anak, dianjurkan kepada setiap muslim untuk segera memberikan ucapan selamat kepada seorang muslim yang melahirkan seorang anak, hal ini dilakukan untuk mempererat ikatan persaudaraan dan kecintaan antar keluarga sesama muslim.Dalam jurnal ini penulis mengambil beberapa ayat yang berkaitan dengan judul antaralain; Q.S. Luqman ayat 12-19, Q.S. at-Tahrim (6) yang memerintahkan kepada manusiaagar menjaga diri dan keluarga dari api neraka, Q.S.Adzariyat (56) bagiamana tujuan diciptakannya manusia. Kemudian materi yang berkaitan dengan pendidikan keluarga dalam pesrpektif Islam anatara lain; (1) Pendidikan akidah Islamiyah, (2) Pendidikan Ibadah, dan (3) Pendidikan Akhlak yang baik. serta penjelasan melalui penjelasan tafsir dan hadis terkait dengan bagaimana orang tua mendidik anak agar tidak melenceng dari apa yang diperintahkan Allah dan Rasulnya","author":[{"dropping-particle":"","family":"Adi La","given":"","non-dropping-particle":"","parse-names":false,"suffix":""}],"container-title":"Jurnal Pendidikan Ar-Rashid","id":"ITEM-1","issue":"1","issued":{"date-parts":[["2022"]]},"page":"1-9","title":"Pendidikan keluarga dalam perpekstif islam","type":"article-journal","volume":"7"},"uris":["http://www.mendeley.com/documents/?uuid=6bf6beae-0e00-4c10-a00e-dfaa38eb31b7"]}],"mendeley":{"formattedCitation":"Adi La, “Pendidikan Keluarga Dalam Perpekstif Islam,” &lt;i&gt;Jurnal Pendidikan Ar-Rashid&lt;/i&gt; 7, no. 1 (2022): 1–9, http://www2.irib.ir/worldservice/melayu.","manualFormatting":"Adi La, “Pendidikan Keluarga Dalam Perpekstif Islam,” Jurnal Pendidikan Ar-Rashid 7, no. 1 (2022): 3, http://www2.irib.ir/worldservice/melayu.","plainTextFormattedCitation":"Adi La, “Pendidikan Keluarga Dalam Perpekstif Islam,” Jurnal Pendidikan Ar-Rashid 7, no. 1 (2022): 1–9, http://www2.irib.ir/worldservice/melayu.","previouslyFormattedCitation":"Adi La, “Pendidikan Keluarga Dalam Perpekstif Islam,” &lt;i&gt;Jurnal Pendidikan Ar-Rashid&lt;/i&gt; 7, no. 1 (2022): 1–9, http://www2.irib.ir/worldservice/melayu."},"properties":{"noteIndex":1},"schema":"https://github.com/citation-style-language/schema/raw/master/csl-citation.json"}</w:instrText>
      </w:r>
      <w:r w:rsidRPr="00097549">
        <w:rPr>
          <w:rFonts w:ascii="Times New Roman" w:hAnsi="Times New Roman" w:cs="Times New Roman"/>
        </w:rPr>
        <w:fldChar w:fldCharType="separate"/>
      </w:r>
      <w:r w:rsidRPr="00097549">
        <w:rPr>
          <w:rFonts w:ascii="Times New Roman" w:hAnsi="Times New Roman" w:cs="Times New Roman"/>
          <w:noProof/>
        </w:rPr>
        <w:t xml:space="preserve">Adi La, “Pendidikan Keluarga Dalam Perpekstif Islam,” </w:t>
      </w:r>
      <w:r w:rsidRPr="00097549">
        <w:rPr>
          <w:rFonts w:ascii="Times New Roman" w:hAnsi="Times New Roman" w:cs="Times New Roman"/>
          <w:i/>
          <w:noProof/>
        </w:rPr>
        <w:t>Jurnal Pendidikan Ar-Rashid</w:t>
      </w:r>
      <w:r w:rsidRPr="00097549">
        <w:rPr>
          <w:rFonts w:ascii="Times New Roman" w:hAnsi="Times New Roman" w:cs="Times New Roman"/>
          <w:noProof/>
        </w:rPr>
        <w:t xml:space="preserve"> 7, no. 1 (2022): 3, http://www2.irib.ir/worldservice/melayu.</w:t>
      </w:r>
      <w:r w:rsidRPr="00097549">
        <w:rPr>
          <w:rFonts w:ascii="Times New Roman" w:hAnsi="Times New Roman" w:cs="Times New Roman"/>
        </w:rPr>
        <w:fldChar w:fldCharType="end"/>
      </w:r>
    </w:p>
  </w:footnote>
  <w:footnote w:id="2">
    <w:p w:rsidR="00282322" w:rsidRPr="00C3791F" w:rsidRDefault="00282322" w:rsidP="001230D4">
      <w:pPr>
        <w:pStyle w:val="FootnoteText"/>
        <w:jc w:val="both"/>
        <w:rPr>
          <w:rFonts w:ascii="Times New Roman" w:hAnsi="Times New Roman" w:cs="Times New Roman"/>
        </w:rPr>
      </w:pPr>
      <w:r w:rsidRPr="00C3791F">
        <w:rPr>
          <w:rStyle w:val="FootnoteReference"/>
          <w:rFonts w:ascii="Times New Roman" w:hAnsi="Times New Roman" w:cs="Times New Roman"/>
        </w:rPr>
        <w:footnoteRef/>
      </w:r>
      <w:r w:rsidRPr="00C3791F">
        <w:rPr>
          <w:rFonts w:ascii="Times New Roman" w:hAnsi="Times New Roman" w:cs="Times New Roman"/>
        </w:rPr>
        <w:t xml:space="preserve"> </w:t>
      </w:r>
      <w:r w:rsidRPr="00C3791F">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adalah gerbang menuju kehidupan yang lebih baik dengan memperjuangkan hal-hal terkecil hingga hal-hal terbesar yang normalnya akan dilewati oleh setiap manusia. Pada setiap zamannya selalu ada pembaharuan dalam sistem pendidikan. Di abad ke-21 ini, pendidikan dituntut untuk bisa semakin maju dan mudah diakses oleh semua kalangan. Salah satunya, diciptakannya “Revolusi Industri 4.0” dalam kata lain era yang berbasis digital.Salah satu tantangan industri 4.0 yaitu dalam dunia pendidikan adalah inovasi pembelajaran yang dilakukan oleh Sumber Daya Manusia, dalam hal ini gurudengan memanfaatkan sarana teknologi informasi yang berkembang pesat di era revolusi industri 4.0 sehingga dapat berperan meningkatkan mutu pembelajaran. Tantangan pendidikan dalam era ini adalah bagaimana mempersiapkan guru dalam pemanfaatan teknologi saat ini serta memaksimalkan kemampuan yang dimiliki guru dalam menggunakan peralatan teknologi terkini. Maka dari itu Indonesia harus segera menyiapkan tenaga pendidik professional yaitu pendidik yang mampu mengunakan e-learning, karena kemampuan pendidik dalam menggunakan teknologi merupakan salah satu solusi untuk menyiapkan generasi milineal yang kompeten.","author":[{"dropping-particle":"","family":"Fitriah","given":"Dhia","non-dropping-particle":"","parse-names":false,"suffix":""},{"dropping-particle":"","family":"Mirianda","given":"Meggie Ullyah","non-dropping-particle":"","parse-names":false,"suffix":""}],"container-title":"Prosiding Seminar Nasional Pendidikan Program Pascasarjana Universitas Pgri","id":"ITEM-1","issued":{"date-parts":[["2019"]]},"page":"148-153","title":"Kesiapan Guru Dalam Menghadapi Tantangan Pendidikan Berbasis Teknologi","type":"article-journal"},"uris":["http://www.mendeley.com/documents/?uuid=30271299-2e37-4804-936b-66674c78976b"]}],"mendeley":{"formattedCitation":"Dhia Fitriah and Meggie Ullyah Mirianda, “Kesiapan Guru Dalam Menghadapi Tantangan Pendidikan Berbasis Teknologi,” &lt;i&gt;Prosiding Seminar Nasional Pendidikan Program Pascasarjana Universitas Pgri&lt;/i&gt; (2019): 148–153.","manualFormatting":"Dhia Fitriah and Meggie Ullyah Mirianda, “Kesiapan Guru Dalam Menghadapi Tantangan Pendidikan Berbasis Teknologi,” Prosiding Seminar Nasional Pendidikan Program Pascasarjana Universitas Pgri (2019): 149.","plainTextFormattedCitation":"Dhia Fitriah and Meggie Ullyah Mirianda, “Kesiapan Guru Dalam Menghadapi Tantangan Pendidikan Berbasis Teknologi,” Prosiding Seminar Nasional Pendidikan Program Pascasarjana Universitas Pgri (2019): 148–153.","previouslyFormattedCitation":"Dhia Fitriah and Meggie Ullyah Mirianda, “Kesiapan Guru Dalam Menghadapi Tantangan Pendidikan Berbasis Teknologi,” &lt;i&gt;Prosiding Seminar Nasional Pendidikan Program Pascasarjana Universitas Pgri&lt;/i&gt; (2019): 148–153."},"properties":{"noteIndex":2},"schema":"https://github.com/citation-style-language/schema/raw/master/csl-citation.json"}</w:instrText>
      </w:r>
      <w:r w:rsidRPr="00C3791F">
        <w:rPr>
          <w:rFonts w:ascii="Times New Roman" w:hAnsi="Times New Roman" w:cs="Times New Roman"/>
        </w:rPr>
        <w:fldChar w:fldCharType="separate"/>
      </w:r>
      <w:r w:rsidRPr="00C3791F">
        <w:rPr>
          <w:rFonts w:ascii="Times New Roman" w:hAnsi="Times New Roman" w:cs="Times New Roman"/>
          <w:noProof/>
        </w:rPr>
        <w:t xml:space="preserve">Dhia Fitriah and Meggie Ullyah Mirianda, “Kesiapan Guru Dalam Menghadapi Tantangan Pendidikan Berbasis Teknologi,” </w:t>
      </w:r>
      <w:r w:rsidRPr="00C3791F">
        <w:rPr>
          <w:rFonts w:ascii="Times New Roman" w:hAnsi="Times New Roman" w:cs="Times New Roman"/>
          <w:i/>
          <w:noProof/>
        </w:rPr>
        <w:t>Prosiding Seminar Nasional Pendidikan Program Pascasarjana Universitas Pgri</w:t>
      </w:r>
      <w:r w:rsidRPr="00C3791F">
        <w:rPr>
          <w:rFonts w:ascii="Times New Roman" w:hAnsi="Times New Roman" w:cs="Times New Roman"/>
          <w:noProof/>
        </w:rPr>
        <w:t xml:space="preserve"> (2019): 149.</w:t>
      </w:r>
      <w:r w:rsidRPr="00C3791F">
        <w:rPr>
          <w:rFonts w:ascii="Times New Roman" w:hAnsi="Times New Roman" w:cs="Times New Roman"/>
        </w:rPr>
        <w:fldChar w:fldCharType="end"/>
      </w:r>
    </w:p>
  </w:footnote>
  <w:footnote w:id="3">
    <w:p w:rsidR="00282322" w:rsidRPr="00C3791F" w:rsidRDefault="00282322" w:rsidP="001230D4">
      <w:pPr>
        <w:pStyle w:val="FootnoteText"/>
        <w:jc w:val="both"/>
        <w:rPr>
          <w:rFonts w:ascii="Times New Roman" w:hAnsi="Times New Roman" w:cs="Times New Roman"/>
        </w:rPr>
      </w:pPr>
      <w:r w:rsidRPr="00C3791F">
        <w:rPr>
          <w:rStyle w:val="FootnoteReference"/>
          <w:rFonts w:ascii="Times New Roman" w:hAnsi="Times New Roman" w:cs="Times New Roman"/>
        </w:rPr>
        <w:footnoteRef/>
      </w:r>
      <w:r w:rsidRPr="00C3791F">
        <w:rPr>
          <w:rFonts w:ascii="Times New Roman" w:hAnsi="Times New Roman" w:cs="Times New Roman"/>
        </w:rPr>
        <w:t xml:space="preserve"> </w:t>
      </w:r>
      <w:r w:rsidRPr="00C3791F">
        <w:rPr>
          <w:rFonts w:ascii="Times New Roman" w:hAnsi="Times New Roman" w:cs="Times New Roman"/>
        </w:rPr>
        <w:fldChar w:fldCharType="begin" w:fldLock="1"/>
      </w:r>
      <w:r>
        <w:rPr>
          <w:rFonts w:ascii="Times New Roman" w:hAnsi="Times New Roman" w:cs="Times New Roman"/>
        </w:rPr>
        <w:instrText>ADDIN CSL_CITATION {"citationItems":[{"id":"ITEM-1","itemData":{"abstract":"Pendidikan adalah gerbang menuju kehidupan yang lebih baik dengan memperjuangkan hal-hal terkecil hingga hal-hal terbesar yang normalnya akan dilewati oleh setiap manusia. Pada setiap zamannya selalu ada pembaharuan dalam sistem pendidikan. Di abad ke-21 ini, pendidikan dituntut untuk bisa semakin maju dan mudah diakses oleh semua kalangan. Salah satunya, diciptakannya “Revolusi Industri 4.0” dalam kata lain era yang berbasis digital.Salah satu tantangan industri 4.0 yaitu dalam dunia pendidikan adalah inovasi pembelajaran yang dilakukan oleh Sumber Daya Manusia, dalam hal ini gurudengan memanfaatkan sarana teknologi informasi yang berkembang pesat di era revolusi industri 4.0 sehingga dapat berperan meningkatkan mutu pembelajaran. Tantangan pendidikan dalam era ini adalah bagaimana mempersiapkan guru dalam pemanfaatan teknologi saat ini serta memaksimalkan kemampuan yang dimiliki guru dalam menggunakan peralatan teknologi terkini. Maka dari itu Indonesia harus segera menyiapkan tenaga pendidik professional yaitu pendidik yang mampu mengunakan e-learning, karena kemampuan pendidik dalam menggunakan teknologi merupakan salah satu solusi untuk menyiapkan generasi milineal yang kompeten.","author":[{"dropping-particle":"","family":"Fitriah","given":"Dhia","non-dropping-particle":"","parse-names":false,"suffix":""},{"dropping-particle":"","family":"Mirianda","given":"Meggie Ullyah","non-dropping-particle":"","parse-names":false,"suffix":""}],"container-title":"Prosiding Seminar Nasional Pendidikan Program Pascasarjana Universitas Pgri","id":"ITEM-1","issued":{"date-parts":[["2019"]]},"page":"148-153","title":"Kesiapan Guru Dalam Menghadapi Tantangan Pendidikan Berbasis Teknologi","type":"article-journal"},"uris":["http://www.mendeley.com/documents/?uuid=30271299-2e37-4804-936b-66674c78976b"]}],"mendeley":{"formattedCitation":"Ibid.","manualFormatting":"Ibid: 149.","plainTextFormattedCitation":"Ibid.","previouslyFormattedCitation":"Ibid."},"properties":{"noteIndex":3},"schema":"https://github.com/citation-style-language/schema/raw/master/csl-citation.json"}</w:instrText>
      </w:r>
      <w:r w:rsidRPr="00C3791F">
        <w:rPr>
          <w:rFonts w:ascii="Times New Roman" w:hAnsi="Times New Roman" w:cs="Times New Roman"/>
        </w:rPr>
        <w:fldChar w:fldCharType="separate"/>
      </w:r>
      <w:r w:rsidRPr="00C3791F">
        <w:rPr>
          <w:rFonts w:ascii="Times New Roman" w:hAnsi="Times New Roman" w:cs="Times New Roman"/>
          <w:noProof/>
        </w:rPr>
        <w:t>Ibid: 149.</w:t>
      </w:r>
      <w:r w:rsidRPr="00C3791F">
        <w:rPr>
          <w:rFonts w:ascii="Times New Roman" w:hAnsi="Times New Roman" w:cs="Times New Roman"/>
        </w:rPr>
        <w:fldChar w:fldCharType="end"/>
      </w:r>
    </w:p>
  </w:footnote>
  <w:footnote w:id="4">
    <w:p w:rsidR="00282322" w:rsidRPr="009D0783" w:rsidRDefault="00282322" w:rsidP="001230D4">
      <w:pPr>
        <w:pStyle w:val="FootnoteText"/>
        <w:jc w:val="both"/>
        <w:rPr>
          <w:rFonts w:ascii="Times New Roman" w:hAnsi="Times New Roman" w:cs="Times New Roman"/>
        </w:rPr>
      </w:pPr>
      <w:r w:rsidRPr="009D0783">
        <w:rPr>
          <w:rStyle w:val="FootnoteReference"/>
          <w:rFonts w:ascii="Times New Roman" w:hAnsi="Times New Roman" w:cs="Times New Roman"/>
        </w:rPr>
        <w:footnoteRef/>
      </w:r>
      <w:r w:rsidRPr="009D0783">
        <w:rPr>
          <w:rFonts w:ascii="Times New Roman" w:hAnsi="Times New Roman" w:cs="Times New Roman"/>
        </w:rPr>
        <w:t xml:space="preserve"> </w:t>
      </w:r>
      <w:r w:rsidRPr="009D0783">
        <w:rPr>
          <w:rFonts w:ascii="Times New Roman" w:hAnsi="Times New Roman" w:cs="Times New Roman"/>
        </w:rPr>
        <w:fldChar w:fldCharType="begin" w:fldLock="1"/>
      </w:r>
      <w:r w:rsidRPr="009D0783">
        <w:rPr>
          <w:rFonts w:ascii="Times New Roman" w:hAnsi="Times New Roman" w:cs="Times New Roman"/>
        </w:rPr>
        <w:instrText>ADDIN CSL_CITATION {"citationItems":[{"id":"ITEM-1","itemData":{"DOI":"10.24246/j.scholaria.2016.v6.i2.p119-138","ISSN":"2088-3439","abstract":"&lt;p&gt;Penelitian ini dilatarbelakangi atas kebutuhan akan kemampuan memecahkan masalah baik di kelas atau di tengah-tengah masyarakat, kemampuan mengatasi masalah yang dihadapinya, dan juga perlunya kemampuan mengaplikasikan ilmu, pengetahuan dan keterampilan yang mereka dapatkan. Tujuan penelitian ini adalah untuk meningkatkan motivasi dan hasil belajar IPA pada siswa kelas V SDN Kutowinangun 11 Salatiga dengan mengaplikasikan strategi pembelajaran inkuiri. Strategi pembelajaran inkuiri ini meliputi langkah-langkah (1) orientasi, (2) merumuskan masalah, (3) merumuskan hipotesis, (4) mengumpulkan data, (5) menguji hipotesis (6) merumuskan kesimpulan. Pendekatan penelitian yang dilakukan dalam penelitian ini dengan nama penelitian tindakan kelas. Berdasarkan hasil penelitian dengan menggunakan strategi pembelajaran inkuiri terbukti dapat meningkatkan motivasi dan hasil belajar siswa.  Sebelum tindakan skor rata-rata motivasi siswa 37,4 dengan kriteria sedang, pada siklus I skor rata-rata motivasi belajar siswa meningkat menjadi 42,2 dengan kriteria sedang dan pada sikus II rata-rata motivasi belajar siswa mengalami peningkatan dengan kriteria tinggi (rata-rata skor 46,4). Sedangkan peningkatan nilai rata-rata hasil belajar, yaitu sebelum tindakan nilai rata-rata kelas sebesar 65,45; siklus I naik menjadi 72,15; dan pada siklus II naik menjadi 81,25. Pada tes pra siklus ketuntasan belajar siswa 35%, pada siklus I ketuntasan siswa meningkat menjadi 75%   sedangkan pada siklus II ketuntasan belajar siswa mencapai 85%  siswa atau 17 siswa mencapai nilai di atas KKM (65).&lt;/p&gt;","author":[{"dropping-particle":"","family":"Winanto","given":"Adi","non-dropping-particle":"","parse-names":false,"suffix":""},{"dropping-particle":"","family":"Makahube","given":"Darma","non-dropping-particle":"","parse-names":false,"suffix":""}],"container-title":"Scholaria : Jurnal Pendidikan dan Kebudayaan","id":"ITEM-1","issue":"2","issued":{"date-parts":[["2016"]]},"page":"119","title":"Implementasi Strategi Pembelajaran Inkuiri Untuk Meningkatkan Motivasi Dan Hasil Belajar Ipa Siswa Kelas 5 Sd Negeri Kutowinangun 11 Kota Salatiga","type":"article-journal","volume":"6"},"uris":["http://www.mendeley.com/documents/?uuid=2aab67cb-ed1c-4fa5-a8b6-03214c6467c6"]}],"mendeley":{"formattedCitation":"Adi Winanto and Darma Makahube, “Implementasi Strategi Pembelajaran Inkuiri Untuk Meningkatkan Motivasi Dan Hasil Belajar Ipa Siswa Kelas 5 Sd Negeri Kutowinangun 11 Kota Salatiga,” &lt;i&gt;Scholaria : Jurnal Pendidikan dan Kebudayaan&lt;/i&gt; 6, no. 2 (2016): 119.","manualFormatting":"Adi Winanto and Darma Makahube, “Implementasi Strategi Pembelajaran Inkuiri Untuk Meningkatkan Motivasi Dan Hasil Belajar Ipa Siswa Kelas 5 Sd Negeri Kutowinangun 11 Kota Salatiga,” Scholaria : Jurnal Pendidikan dan Kebudayaan 6, no. 2 (2016): 119-120.","plainTextFormattedCitation":"Adi Winanto and Darma Makahube, “Implementasi Strategi Pembelajaran Inkuiri Untuk Meningkatkan Motivasi Dan Hasil Belajar Ipa Siswa Kelas 5 Sd Negeri Kutowinangun 11 Kota Salatiga,” Scholaria : Jurnal Pendidikan dan Kebudayaan 6, no. 2 (2016): 119.","previouslyFormattedCitation":"Adi Winanto and Darma Makahube, “Implementasi Strategi Pembelajaran Inkuiri Untuk Meningkatkan Motivasi Dan Hasil Belajar Ipa Siswa Kelas 5 Sd Negeri Kutowinangun 11 Kota Salatiga,” &lt;i&gt;Scholaria : Jurnal Pendidikan dan Kebudayaan&lt;/i&gt; 6, no. 2 (2016): 119."},"properties":{"noteIndex":4},"schema":"https://github.com/citation-style-language/schema/raw/master/csl-citation.json"}</w:instrText>
      </w:r>
      <w:r w:rsidRPr="009D0783">
        <w:rPr>
          <w:rFonts w:ascii="Times New Roman" w:hAnsi="Times New Roman" w:cs="Times New Roman"/>
        </w:rPr>
        <w:fldChar w:fldCharType="separate"/>
      </w:r>
      <w:r w:rsidRPr="009D0783">
        <w:rPr>
          <w:rFonts w:ascii="Times New Roman" w:hAnsi="Times New Roman" w:cs="Times New Roman"/>
          <w:noProof/>
        </w:rPr>
        <w:t xml:space="preserve">Adi Winanto and Darma Makahube, “Implementasi Strategi Pembelajaran Inkuiri Untuk Meningkatkan Motivasi Dan Hasil Belajar Ipa Siswa Kelas 5 Sd Negeri Kutowinangun 11 Kota Salatiga,” </w:t>
      </w:r>
      <w:r w:rsidRPr="009D0783">
        <w:rPr>
          <w:rFonts w:ascii="Times New Roman" w:hAnsi="Times New Roman" w:cs="Times New Roman"/>
          <w:i/>
          <w:noProof/>
        </w:rPr>
        <w:t>Scholaria : Jurnal Pendidikan dan Kebudayaan</w:t>
      </w:r>
      <w:r w:rsidRPr="009D0783">
        <w:rPr>
          <w:rFonts w:ascii="Times New Roman" w:hAnsi="Times New Roman" w:cs="Times New Roman"/>
          <w:noProof/>
        </w:rPr>
        <w:t xml:space="preserve"> 6, no. 2 (2016): 119-120.</w:t>
      </w:r>
      <w:r w:rsidRPr="009D0783">
        <w:rPr>
          <w:rFonts w:ascii="Times New Roman" w:hAnsi="Times New Roman" w:cs="Times New Roman"/>
        </w:rPr>
        <w:fldChar w:fldCharType="end"/>
      </w:r>
    </w:p>
  </w:footnote>
  <w:footnote w:id="5">
    <w:p w:rsidR="00282322" w:rsidRPr="009D0783" w:rsidRDefault="00282322" w:rsidP="001230D4">
      <w:pPr>
        <w:pStyle w:val="FootnoteText"/>
        <w:jc w:val="both"/>
        <w:rPr>
          <w:rFonts w:ascii="Times New Roman" w:hAnsi="Times New Roman" w:cs="Times New Roman"/>
        </w:rPr>
      </w:pPr>
      <w:r w:rsidRPr="009D0783">
        <w:rPr>
          <w:rStyle w:val="FootnoteReference"/>
          <w:rFonts w:ascii="Times New Roman" w:hAnsi="Times New Roman" w:cs="Times New Roman"/>
        </w:rPr>
        <w:footnoteRef/>
      </w:r>
      <w:r w:rsidRPr="009D0783">
        <w:rPr>
          <w:rFonts w:ascii="Times New Roman" w:hAnsi="Times New Roman" w:cs="Times New Roman"/>
        </w:rPr>
        <w:t xml:space="preserve"> </w:t>
      </w:r>
      <w:r w:rsidRPr="009D0783">
        <w:rPr>
          <w:rFonts w:ascii="Times New Roman" w:hAnsi="Times New Roman" w:cs="Times New Roman"/>
        </w:rPr>
        <w:fldChar w:fldCharType="begin" w:fldLock="1"/>
      </w:r>
      <w:r>
        <w:rPr>
          <w:rFonts w:ascii="Times New Roman" w:hAnsi="Times New Roman" w:cs="Times New Roman"/>
        </w:rPr>
        <w:instrText>ADDIN CSL_CITATION {"citationItems":[{"id":"ITEM-1","itemData":{"DOI":"10.24246/j.scholaria.2016.v6.i2.p119-138","ISSN":"2088-3439","abstract":"&lt;p&gt;Penelitian ini dilatarbelakangi atas kebutuhan akan kemampuan memecahkan masalah baik di kelas atau di tengah-tengah masyarakat, kemampuan mengatasi masalah yang dihadapinya, dan juga perlunya kemampuan mengaplikasikan ilmu, pengetahuan dan keterampilan yang mereka dapatkan. Tujuan penelitian ini adalah untuk meningkatkan motivasi dan hasil belajar IPA pada siswa kelas V SDN Kutowinangun 11 Salatiga dengan mengaplikasikan strategi pembelajaran inkuiri. Strategi pembelajaran inkuiri ini meliputi langkah-langkah (1) orientasi, (2) merumuskan masalah, (3) merumuskan hipotesis, (4) mengumpulkan data, (5) menguji hipotesis (6) merumuskan kesimpulan. Pendekatan penelitian yang dilakukan dalam penelitian ini dengan nama penelitian tindakan kelas. Berdasarkan hasil penelitian dengan menggunakan strategi pembelajaran inkuiri terbukti dapat meningkatkan motivasi dan hasil belajar siswa.  Sebelum tindakan skor rata-rata motivasi siswa 37,4 dengan kriteria sedang, pada siklus I skor rata-rata motivasi belajar siswa meningkat menjadi 42,2 dengan kriteria sedang dan pada sikus II rata-rata motivasi belajar siswa mengalami peningkatan dengan kriteria tinggi (rata-rata skor 46,4). Sedangkan peningkatan nilai rata-rata hasil belajar, yaitu sebelum tindakan nilai rata-rata kelas sebesar 65,45; siklus I naik menjadi 72,15; dan pada siklus II naik menjadi 81,25. Pada tes pra siklus ketuntasan belajar siswa 35%, pada siklus I ketuntasan siswa meningkat menjadi 75%   sedangkan pada siklus II ketuntasan belajar siswa mencapai 85%  siswa atau 17 siswa mencapai nilai di atas KKM (65).&lt;/p&gt;","author":[{"dropping-particle":"","family":"Winanto","given":"Adi","non-dropping-particle":"","parse-names":false,"suffix":""},{"dropping-particle":"","family":"Makahube","given":"Darma","non-dropping-particle":"","parse-names":false,"suffix":""}],"container-title":"Scholaria : Jurnal Pendidikan dan Kebudayaan","id":"ITEM-1","issue":"2","issued":{"date-parts":[["2016"]]},"page":"119","title":"Implementasi Strategi Pembelajaran Inkuiri Untuk Meningkatkan Motivasi Dan Hasil Belajar Ipa Siswa Kelas 5 Sd Negeri Kutowinangun 11 Kota Salatiga","type":"article-journal","volume":"6"},"uris":["http://www.mendeley.com/documents/?uuid=2aab67cb-ed1c-4fa5-a8b6-03214c6467c6"]}],"mendeley":{"formattedCitation":"Ibid.","manualFormatting":"Ibid: 120.","plainTextFormattedCitation":"Ibid.","previouslyFormattedCitation":"Ibid."},"properties":{"noteIndex":5},"schema":"https://github.com/citation-style-language/schema/raw/master/csl-citation.json"}</w:instrText>
      </w:r>
      <w:r w:rsidRPr="009D0783">
        <w:rPr>
          <w:rFonts w:ascii="Times New Roman" w:hAnsi="Times New Roman" w:cs="Times New Roman"/>
        </w:rPr>
        <w:fldChar w:fldCharType="separate"/>
      </w:r>
      <w:r w:rsidRPr="009D0783">
        <w:rPr>
          <w:rFonts w:ascii="Times New Roman" w:hAnsi="Times New Roman" w:cs="Times New Roman"/>
          <w:noProof/>
        </w:rPr>
        <w:t>Ibid: 120.</w:t>
      </w:r>
      <w:r w:rsidRPr="009D0783">
        <w:rPr>
          <w:rFonts w:ascii="Times New Roman" w:hAnsi="Times New Roman" w:cs="Times New Roman"/>
        </w:rPr>
        <w:fldChar w:fldCharType="end"/>
      </w:r>
    </w:p>
  </w:footnote>
  <w:footnote w:id="6">
    <w:p w:rsidR="00282322" w:rsidRPr="00E068FC" w:rsidRDefault="00282322" w:rsidP="001230D4">
      <w:pPr>
        <w:pStyle w:val="FootnoteText"/>
        <w:jc w:val="both"/>
        <w:rPr>
          <w:rFonts w:ascii="Times New Roman" w:hAnsi="Times New Roman" w:cs="Times New Roman"/>
        </w:rPr>
      </w:pPr>
      <w:r w:rsidRPr="00E068FC">
        <w:rPr>
          <w:rStyle w:val="FootnoteReference"/>
          <w:rFonts w:ascii="Times New Roman" w:hAnsi="Times New Roman" w:cs="Times New Roman"/>
        </w:rPr>
        <w:footnoteRef/>
      </w:r>
      <w:r w:rsidRPr="00E068FC">
        <w:rPr>
          <w:rFonts w:ascii="Times New Roman" w:hAnsi="Times New Roman" w:cs="Times New Roman"/>
        </w:rPr>
        <w:t xml:space="preserve"> </w:t>
      </w:r>
      <w:r w:rsidRPr="00E068FC">
        <w:rPr>
          <w:rFonts w:ascii="Times New Roman" w:hAnsi="Times New Roman" w:cs="Times New Roman"/>
        </w:rPr>
        <w:fldChar w:fldCharType="begin" w:fldLock="1"/>
      </w:r>
      <w:r w:rsidRPr="00E068FC">
        <w:rPr>
          <w:rFonts w:ascii="Times New Roman" w:hAnsi="Times New Roman" w:cs="Times New Roman"/>
        </w:rPr>
        <w:instrText>ADDIN CSL_CITATION {"citationItems":[{"id":"ITEM-1","itemData":{"abstract":"H. ABDUL RAHMAN : Tulisan ini mengemukakan dua term yang sementara ini terdapat perbedaan yaitu pendidikan agama Islam (PAI) dan pendidikan Islam. Untuk melihat kedua term tersebut penulis meninjaunya dari dua aspek yang saling berkaitan yakni aspek epistemologi sebagai teori pengetahuan dan aspek isi atau materi yang merupakan salah satu poin penting dalam pemahaman kurikulum. Sementara itu dari sisi epistemologi, PAI lebih cenderung ke arah aplikasi dalam mendidikkan agama Islam. Sedang pendidikan Islam berbicara dalam tataran sumber, teori, prinsip yang nota bene menjadi cikal bakal materi PAI itu sendiri. Adapun dari sisi isi atau materi, pada dasarnya antara PAI dengan pendidikan Islam sebagaimana dalam pandangan epistemologi, tidaklah terdapat perbedaan yang berarti di mana term yang terdapat dalam PAI yaitu mencakup akidah, ibadah, dan akhlak diesensikan dalam istilah pengenalan kepada Allah SWT., potensi dan fungsi manusia, dan akhlak.","author":[{"dropping-particle":"","family":"Rahman","given":"Abdul","non-dropping-particle":"","parse-names":false,"suffix":""}],"container-title":"Eksis","id":"ITEM-1","issue":"1","issued":{"date-parts":[["2012"]]},"page":"2053-2059","title":"Pendidikan Agama Islam dan Pendidikan Islam - Tinjauan Epistemologi Dan Isi - Materi","type":"article-journal","volume":"8"},"uris":["http://www.mendeley.com/documents/?uuid=b5a1492d-3fe3-4281-946d-652937dee744"]}],"mendeley":{"formattedCitation":"Abdul Rahman, “Pendidikan Agama Islam Dan Pendidikan Islam - Tinjauan Epistemologi Dan Isi - Materi,” &lt;i&gt;Eksis&lt;/i&gt; 8, no. 1 (2012): 2053–2059.","manualFormatting":"Abdul Rahman, “Pendidikan Agama Islam Dan Pendidikan Islam - Tinjauan Epistemologi Dan Isi - Materi,” Eksis 8, no. 1 (2012): 2055.","plainTextFormattedCitation":"Abdul Rahman, “Pendidikan Agama Islam Dan Pendidikan Islam - Tinjauan Epistemologi Dan Isi - Materi,” Eksis 8, no. 1 (2012): 2053–2059.","previouslyFormattedCitation":"Abdul Rahman, “Pendidikan Agama Islam Dan Pendidikan Islam - Tinjauan Epistemologi Dan Isi - Materi,” &lt;i&gt;Eksis&lt;/i&gt; 8, no. 1 (2012): 2053–2059."},"properties":{"noteIndex":6},"schema":"https://github.com/citation-style-language/schema/raw/master/csl-citation.json"}</w:instrText>
      </w:r>
      <w:r w:rsidRPr="00E068FC">
        <w:rPr>
          <w:rFonts w:ascii="Times New Roman" w:hAnsi="Times New Roman" w:cs="Times New Roman"/>
        </w:rPr>
        <w:fldChar w:fldCharType="separate"/>
      </w:r>
      <w:r w:rsidRPr="00E068FC">
        <w:rPr>
          <w:rFonts w:ascii="Times New Roman" w:hAnsi="Times New Roman" w:cs="Times New Roman"/>
          <w:noProof/>
        </w:rPr>
        <w:t xml:space="preserve">Abdul Rahman, “Pendidikan Agama Islam Dan Pendidikan Islam - Tinjauan Epistemologi Dan Isi - Materi,” </w:t>
      </w:r>
      <w:r w:rsidRPr="00E068FC">
        <w:rPr>
          <w:rFonts w:ascii="Times New Roman" w:hAnsi="Times New Roman" w:cs="Times New Roman"/>
          <w:i/>
          <w:noProof/>
        </w:rPr>
        <w:t>Eksis</w:t>
      </w:r>
      <w:r w:rsidRPr="00E068FC">
        <w:rPr>
          <w:rFonts w:ascii="Times New Roman" w:hAnsi="Times New Roman" w:cs="Times New Roman"/>
          <w:noProof/>
        </w:rPr>
        <w:t xml:space="preserve"> 8, no. 1 (2012): 2055.</w:t>
      </w:r>
      <w:r w:rsidRPr="00E068FC">
        <w:rPr>
          <w:rFonts w:ascii="Times New Roman" w:hAnsi="Times New Roman" w:cs="Times New Roman"/>
        </w:rPr>
        <w:fldChar w:fldCharType="end"/>
      </w:r>
    </w:p>
  </w:footnote>
  <w:footnote w:id="7">
    <w:p w:rsidR="00282322" w:rsidRDefault="00282322" w:rsidP="001230D4">
      <w:pPr>
        <w:pStyle w:val="FootnoteText"/>
        <w:jc w:val="both"/>
      </w:pPr>
      <w:r w:rsidRPr="00E068FC">
        <w:rPr>
          <w:rStyle w:val="FootnoteReference"/>
          <w:rFonts w:ascii="Times New Roman" w:hAnsi="Times New Roman" w:cs="Times New Roman"/>
        </w:rPr>
        <w:footnoteRef/>
      </w:r>
      <w:r w:rsidRPr="00E068FC">
        <w:rPr>
          <w:rFonts w:ascii="Times New Roman" w:hAnsi="Times New Roman" w:cs="Times New Roman"/>
        </w:rPr>
        <w:t xml:space="preserve"> </w:t>
      </w:r>
      <w:r w:rsidRPr="00E068FC">
        <w:rPr>
          <w:rFonts w:ascii="Times New Roman" w:hAnsi="Times New Roman" w:cs="Times New Roman"/>
        </w:rPr>
        <w:fldChar w:fldCharType="begin" w:fldLock="1"/>
      </w:r>
      <w:r>
        <w:rPr>
          <w:rFonts w:ascii="Times New Roman" w:hAnsi="Times New Roman" w:cs="Times New Roman"/>
        </w:rPr>
        <w:instrText>ADDIN CSL_CITATION {"citationItems":[{"id":"ITEM-1","itemData":{"abstract":"H. ABDUL RAHMAN : Tulisan ini mengemukakan dua term yang sementara ini terdapat perbedaan yaitu pendidikan agama Islam (PAI) dan pendidikan Islam. Untuk melihat kedua term tersebut penulis meninjaunya dari dua aspek yang saling berkaitan yakni aspek epistemologi sebagai teori pengetahuan dan aspek isi atau materi yang merupakan salah satu poin penting dalam pemahaman kurikulum. Sementara itu dari sisi epistemologi, PAI lebih cenderung ke arah aplikasi dalam mendidikkan agama Islam. Sedang pendidikan Islam berbicara dalam tataran sumber, teori, prinsip yang nota bene menjadi cikal bakal materi PAI itu sendiri. Adapun dari sisi isi atau materi, pada dasarnya antara PAI dengan pendidikan Islam sebagaimana dalam pandangan epistemologi, tidaklah terdapat perbedaan yang berarti di mana term yang terdapat dalam PAI yaitu mencakup akidah, ibadah, dan akhlak diesensikan dalam istilah pengenalan kepada Allah SWT., potensi dan fungsi manusia, dan akhlak.","author":[{"dropping-particle":"","family":"Rahman","given":"Abdul","non-dropping-particle":"","parse-names":false,"suffix":""}],"container-title":"Eksis","id":"ITEM-1","issue":"1","issued":{"date-parts":[["2012"]]},"page":"2053-2059","title":"Pendidikan Agama Islam dan Pendidikan Islam - Tinjauan Epistemologi Dan Isi - Materi","type":"article-journal","volume":"8"},"uris":["http://www.mendeley.com/documents/?uuid=b5a1492d-3fe3-4281-946d-652937dee744"]}],"mendeley":{"formattedCitation":"Ibid.","manualFormatting":"Ibid: 2055.","plainTextFormattedCitation":"Ibid.","previouslyFormattedCitation":"Ibid."},"properties":{"noteIndex":7},"schema":"https://github.com/citation-style-language/schema/raw/master/csl-citation.json"}</w:instrText>
      </w:r>
      <w:r w:rsidRPr="00E068FC">
        <w:rPr>
          <w:rFonts w:ascii="Times New Roman" w:hAnsi="Times New Roman" w:cs="Times New Roman"/>
        </w:rPr>
        <w:fldChar w:fldCharType="separate"/>
      </w:r>
      <w:r w:rsidRPr="00E068FC">
        <w:rPr>
          <w:rFonts w:ascii="Times New Roman" w:hAnsi="Times New Roman" w:cs="Times New Roman"/>
          <w:noProof/>
        </w:rPr>
        <w:t>Ibid: 2055.</w:t>
      </w:r>
      <w:r w:rsidRPr="00E068FC">
        <w:rPr>
          <w:rFonts w:ascii="Times New Roman" w:hAnsi="Times New Roman" w:cs="Times New Roman"/>
        </w:rPr>
        <w:fldChar w:fldCharType="end"/>
      </w:r>
    </w:p>
  </w:footnote>
  <w:footnote w:id="8">
    <w:p w:rsidR="00282322" w:rsidRDefault="00282322" w:rsidP="001230D4">
      <w:pPr>
        <w:pStyle w:val="FootnoteText"/>
        <w:jc w:val="both"/>
        <w:rPr>
          <w:rFonts w:ascii="Times New Roman" w:hAnsi="Times New Roman" w:cs="Times New Roman"/>
          <w:noProof/>
        </w:rPr>
      </w:pPr>
      <w:r w:rsidRPr="00F33E3E">
        <w:rPr>
          <w:rStyle w:val="FootnoteReference"/>
          <w:rFonts w:ascii="Times New Roman" w:hAnsi="Times New Roman" w:cs="Times New Roman"/>
        </w:rPr>
        <w:footnoteRef/>
      </w:r>
      <w:r w:rsidRPr="00F33E3E">
        <w:rPr>
          <w:rFonts w:ascii="Times New Roman" w:hAnsi="Times New Roman" w:cs="Times New Roman"/>
        </w:rPr>
        <w:t xml:space="preserve"> </w:t>
      </w:r>
      <w:r w:rsidRPr="00F33E3E">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pengaruh implementasi strategi pembelajaran inkuiri terhadap kemampuan berpikir kritis peserta didik. Penelitian ini menggunakan metode SLR (Systematic Literature Review). Sumber data diperoleh dari artikel, jurnal penelitian, teori ahli, dan buku. Variabel yang digunakan dalam penelitian ini yakni variabel bebas dan variabel terikat. Dari kedua variabel tersebut, dapat disimpulkan bahwa implementasi strategi pembelajaran inkuiri memiliki dampak signifikan terhadap kemampuan berpikir kritis peserta didik. Perlu adanya pengelolaan waktu dan penggunaan alat penunjang agar hasil pembelajaran maksimal.","author":[{"dropping-particle":"","family":"Dhamayanti","given":"Putri Vadia","non-dropping-particle":"","parse-names":false,"suffix":""}],"container-title":"Indonesian Journal of Educational Development","id":"ITEM-1","issue":"2","issued":{"date-parts":[["2022"]]},"page":"209-219","title":"Systematic literature review: Pengaruh strategi pembelajaran inkuiri terhadap kemampuan berpikir kritis peserta didik","type":"article-journal","volume":"3"},"uris":["http://www.mendeley.com/documents/?uuid=cd2fb9aa-037f-4229-89a4-98eccf7d72d8"]}],"mendeley":{"formattedCitation":"Putri Vadia Dhamayanti, “Systematic Literature Review: Pengaruh Strategi Pembelajaran Inkuiri Terhadap Kemampuan Berpikir Kritis Peserta Didik,” &lt;i&gt;Indonesian Journal of Educational Development&lt;/i&gt; 3, no. 2 (2022): 209–219, https://ojs.mahadewa.ac.id/index.php/ijed/article/view/1966/1530.","manualFormatting":"Putri Vadia Dhamayanti, “Systematic Literature Review: Pengaruh Strategi Pembelajaran Inkuiri Terhadap Kemampuan Berpikir Kritis Peserta Didik,” Indonesian Journal of Educational Development 3, no. 2 (2022): 209, \rhttps://ojs.mahadewa.ac.id/index.php/ijed/article/view/1966/1530.","plainTextFormattedCitation":"Putri Vadia Dhamayanti, “Systematic Literature Review: Pengaruh Strategi Pembelajaran Inkuiri Terhadap Kemampuan Berpikir Kritis Peserta Didik,” Indonesian Journal of Educational Development 3, no. 2 (2022): 209–219, https://ojs.mahadewa.ac.id/index.php/ijed/article/view/1966/1530.","previouslyFormattedCitation":"Putri Vadia Dhamayanti, “Systematic Literature Review: Pengaruh Strategi Pembelajaran Inkuiri Terhadap Kemampuan Berpikir Kritis Peserta Didik,” &lt;i&gt;Indonesian Journal of Educational Development&lt;/i&gt; 3, no. 2 (2022): 209–219, https://ojs.mahadewa.ac.id/index.php/ijed/article/view/1966/1530."},"properties":{"noteIndex":8},"schema":"https://github.com/citation-style-language/schema/raw/master/csl-citation.json"}</w:instrText>
      </w:r>
      <w:r w:rsidRPr="00F33E3E">
        <w:rPr>
          <w:rFonts w:ascii="Times New Roman" w:hAnsi="Times New Roman" w:cs="Times New Roman"/>
        </w:rPr>
        <w:fldChar w:fldCharType="separate"/>
      </w:r>
      <w:r w:rsidRPr="00F33E3E">
        <w:rPr>
          <w:rFonts w:ascii="Times New Roman" w:hAnsi="Times New Roman" w:cs="Times New Roman"/>
          <w:noProof/>
        </w:rPr>
        <w:t xml:space="preserve">Putri Vadia Dhamayanti, “Systematic Literature Review: Pengaruh Strategi Pembelajaran Inkuiri Terhadap Kemampuan Berpikir Kritis Peserta Didik,” </w:t>
      </w:r>
      <w:r w:rsidRPr="00F33E3E">
        <w:rPr>
          <w:rFonts w:ascii="Times New Roman" w:hAnsi="Times New Roman" w:cs="Times New Roman"/>
          <w:i/>
          <w:noProof/>
        </w:rPr>
        <w:t>Indonesian Journal of Educational Development</w:t>
      </w:r>
      <w:r w:rsidRPr="00F33E3E">
        <w:rPr>
          <w:rFonts w:ascii="Times New Roman" w:hAnsi="Times New Roman" w:cs="Times New Roman"/>
          <w:noProof/>
        </w:rPr>
        <w:t xml:space="preserve"> 3, no. 2 (2022): 209, </w:t>
      </w:r>
    </w:p>
    <w:p w:rsidR="00282322" w:rsidRPr="00F33E3E" w:rsidRDefault="00282322" w:rsidP="001230D4">
      <w:pPr>
        <w:pStyle w:val="FootnoteText"/>
        <w:jc w:val="both"/>
        <w:rPr>
          <w:rFonts w:ascii="Times New Roman" w:hAnsi="Times New Roman" w:cs="Times New Roman"/>
        </w:rPr>
      </w:pPr>
      <w:r w:rsidRPr="00F33E3E">
        <w:rPr>
          <w:rFonts w:ascii="Times New Roman" w:hAnsi="Times New Roman" w:cs="Times New Roman"/>
          <w:noProof/>
        </w:rPr>
        <w:t>https://ojs.mahadewa.ac.id/index.php/ijed/article/view/1966/1530.</w:t>
      </w:r>
      <w:r w:rsidRPr="00F33E3E">
        <w:rPr>
          <w:rFonts w:ascii="Times New Roman" w:hAnsi="Times New Roman" w:cs="Times New Roman"/>
        </w:rPr>
        <w:fldChar w:fldCharType="end"/>
      </w:r>
    </w:p>
  </w:footnote>
  <w:footnote w:id="9">
    <w:p w:rsidR="00282322" w:rsidRDefault="00282322" w:rsidP="001230D4">
      <w:pPr>
        <w:pStyle w:val="FootnoteText"/>
        <w:jc w:val="both"/>
      </w:pPr>
      <w:r w:rsidRPr="00F33E3E">
        <w:rPr>
          <w:rStyle w:val="FootnoteReference"/>
          <w:rFonts w:ascii="Times New Roman" w:hAnsi="Times New Roman" w:cs="Times New Roman"/>
        </w:rPr>
        <w:footnoteRef/>
      </w:r>
      <w:r w:rsidRPr="00F33E3E">
        <w:rPr>
          <w:rFonts w:ascii="Times New Roman" w:hAnsi="Times New Roman" w:cs="Times New Roman"/>
        </w:rPr>
        <w:t xml:space="preserve"> </w:t>
      </w:r>
      <w:r w:rsidRPr="00F33E3E">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pengaruh implementasi strategi pembelajaran inkuiri terhadap kemampuan berpikir kritis peserta didik. Penelitian ini menggunakan metode SLR (Systematic Literature Review). Sumber data diperoleh dari artikel, jurnal penelitian, teori ahli, dan buku. Variabel yang digunakan dalam penelitian ini yakni variabel bebas dan variabel terikat. Dari kedua variabel tersebut, dapat disimpulkan bahwa implementasi strategi pembelajaran inkuiri memiliki dampak signifikan terhadap kemampuan berpikir kritis peserta didik. Perlu adanya pengelolaan waktu dan penggunaan alat penunjang agar hasil pembelajaran maksimal.","author":[{"dropping-particle":"","family":"Dhamayanti","given":"Putri Vadia","non-dropping-particle":"","parse-names":false,"suffix":""}],"container-title":"Indonesian Journal of Educational Development","id":"ITEM-1","issue":"2","issued":{"date-parts":[["2022"]]},"page":"209-219","title":"Systematic literature review: Pengaruh strategi pembelajaran inkuiri terhadap kemampuan berpikir kritis peserta didik","type":"article-journal","volume":"3"},"uris":["http://www.mendeley.com/documents/?uuid=cd2fb9aa-037f-4229-89a4-98eccf7d72d8"]}],"mendeley":{"formattedCitation":"Ibid.","manualFormatting":"Ibid:210.","plainTextFormattedCitation":"Ibid.","previouslyFormattedCitation":"Ibid."},"properties":{"noteIndex":9},"schema":"https://github.com/citation-style-language/schema/raw/master/csl-citation.json"}</w:instrText>
      </w:r>
      <w:r w:rsidRPr="00F33E3E">
        <w:rPr>
          <w:rFonts w:ascii="Times New Roman" w:hAnsi="Times New Roman" w:cs="Times New Roman"/>
        </w:rPr>
        <w:fldChar w:fldCharType="separate"/>
      </w:r>
      <w:r w:rsidRPr="00F33E3E">
        <w:rPr>
          <w:rFonts w:ascii="Times New Roman" w:hAnsi="Times New Roman" w:cs="Times New Roman"/>
          <w:noProof/>
        </w:rPr>
        <w:t>Ibid:210.</w:t>
      </w:r>
      <w:r w:rsidRPr="00F33E3E">
        <w:rPr>
          <w:rFonts w:ascii="Times New Roman" w:hAnsi="Times New Roman" w:cs="Times New Roman"/>
        </w:rPr>
        <w:fldChar w:fldCharType="end"/>
      </w:r>
    </w:p>
  </w:footnote>
  <w:footnote w:id="10">
    <w:p w:rsidR="00282322" w:rsidRPr="00010CF3" w:rsidRDefault="00282322" w:rsidP="001230D4">
      <w:pPr>
        <w:pStyle w:val="FootnoteText"/>
        <w:jc w:val="both"/>
        <w:rPr>
          <w:rFonts w:ascii="Times New Roman" w:hAnsi="Times New Roman" w:cs="Times New Roman"/>
        </w:rPr>
      </w:pPr>
      <w:r w:rsidRPr="00010CF3">
        <w:rPr>
          <w:rStyle w:val="FootnoteReference"/>
          <w:rFonts w:ascii="Times New Roman" w:hAnsi="Times New Roman" w:cs="Times New Roman"/>
        </w:rPr>
        <w:footnoteRef/>
      </w:r>
      <w:r w:rsidRPr="00010CF3">
        <w:rPr>
          <w:rFonts w:ascii="Times New Roman" w:hAnsi="Times New Roman" w:cs="Times New Roman"/>
        </w:rPr>
        <w:t xml:space="preserve"> </w:t>
      </w:r>
      <w:r w:rsidRPr="00010CF3">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bertujuan untuk mengetahui pengaruh implementasi strategi pembelajaran inkuiri terhadap kemampuan berpikir kritis peserta didik. Penelitian ini menggunakan metode SLR (Systematic Literature Review). Sumber data diperoleh dari artikel, jurnal penelitian, teori ahli, dan buku. Variabel yang digunakan dalam penelitian ini yakni variabel bebas dan variabel terikat. Dari kedua variabel tersebut, dapat disimpulkan bahwa implementasi strategi pembelajaran inkuiri memiliki dampak signifikan terhadap kemampuan berpikir kritis peserta didik. Perlu adanya pengelolaan waktu dan penggunaan alat penunjang agar hasil pembelajaran maksimal.","author":[{"dropping-particle":"","family":"Dhamayanti","given":"Putri Vadia","non-dropping-particle":"","parse-names":false,"suffix":""}],"container-title":"Indonesian Journal of Educational Development","id":"ITEM-1","issue":"2","issued":{"date-parts":[["2022"]]},"page":"209-219","title":"Systematic literature review: Pengaruh strategi pembelajaran inkuiri terhadap kemampuan berpikir kritis peserta didik","type":"article-journal","volume":"3"},"uris":["http://www.mendeley.com/documents/?uuid=cd2fb9aa-037f-4229-89a4-98eccf7d72d8"]}],"mendeley":{"formattedCitation":"Ibid.","manualFormatting":"Ibid:211.","plainTextFormattedCitation":"Ibid.","previouslyFormattedCitation":"Ibid."},"properties":{"noteIndex":10},"schema":"https://github.com/citation-style-language/schema/raw/master/csl-citation.json"}</w:instrText>
      </w:r>
      <w:r w:rsidRPr="00010CF3">
        <w:rPr>
          <w:rFonts w:ascii="Times New Roman" w:hAnsi="Times New Roman" w:cs="Times New Roman"/>
        </w:rPr>
        <w:fldChar w:fldCharType="separate"/>
      </w:r>
      <w:r w:rsidRPr="00010CF3">
        <w:rPr>
          <w:rFonts w:ascii="Times New Roman" w:hAnsi="Times New Roman" w:cs="Times New Roman"/>
          <w:noProof/>
        </w:rPr>
        <w:t>Ibid:211.</w:t>
      </w:r>
      <w:r w:rsidRPr="00010CF3">
        <w:rPr>
          <w:rFonts w:ascii="Times New Roman" w:hAnsi="Times New Roman" w:cs="Times New Roman"/>
        </w:rPr>
        <w:fldChar w:fldCharType="end"/>
      </w:r>
    </w:p>
  </w:footnote>
  <w:footnote w:id="11">
    <w:p w:rsidR="00282322" w:rsidRPr="001851AB" w:rsidRDefault="00282322" w:rsidP="001230D4">
      <w:pPr>
        <w:pStyle w:val="FootnoteText"/>
        <w:jc w:val="both"/>
        <w:rPr>
          <w:rFonts w:ascii="Times New Roman" w:hAnsi="Times New Roman" w:cs="Times New Roman"/>
        </w:rPr>
      </w:pPr>
      <w:r w:rsidRPr="001851AB">
        <w:rPr>
          <w:rStyle w:val="FootnoteReference"/>
          <w:rFonts w:ascii="Times New Roman" w:hAnsi="Times New Roman" w:cs="Times New Roman"/>
        </w:rPr>
        <w:footnoteRef/>
      </w:r>
      <w:r w:rsidRPr="001851AB">
        <w:rPr>
          <w:rFonts w:ascii="Times New Roman" w:hAnsi="Times New Roman" w:cs="Times New Roman"/>
        </w:rPr>
        <w:t xml:space="preserve"> </w:t>
      </w:r>
      <w:r w:rsidRPr="001851AB">
        <w:rPr>
          <w:rFonts w:ascii="Times New Roman" w:hAnsi="Times New Roman" w:cs="Times New Roman"/>
        </w:rPr>
        <w:fldChar w:fldCharType="begin" w:fldLock="1"/>
      </w:r>
      <w:r>
        <w:rPr>
          <w:rFonts w:ascii="Times New Roman" w:hAnsi="Times New Roman" w:cs="Times New Roman"/>
        </w:rPr>
        <w:instrText>ADDIN CSL_CITATION {"citationItems":[{"id":"ITEM-1","itemData":{"DOI":"10.24246/j.scholaria.2016.v6.i2.p119-138","ISSN":"2088-3439","abstract":"&lt;p&gt;Penelitian ini dilatarbelakangi atas kebutuhan akan kemampuan memecahkan masalah baik di kelas atau di tengah-tengah masyarakat, kemampuan mengatasi masalah yang dihadapinya, dan juga perlunya kemampuan mengaplikasikan ilmu, pengetahuan dan keterampilan yang mereka dapatkan. Tujuan penelitian ini adalah untuk meningkatkan motivasi dan hasil belajar IPA pada siswa kelas V SDN Kutowinangun 11 Salatiga dengan mengaplikasikan strategi pembelajaran inkuiri. Strategi pembelajaran inkuiri ini meliputi langkah-langkah (1) orientasi, (2) merumuskan masalah, (3) merumuskan hipotesis, (4) mengumpulkan data, (5) menguji hipotesis (6) merumuskan kesimpulan. Pendekatan penelitian yang dilakukan dalam penelitian ini dengan nama penelitian tindakan kelas. Berdasarkan hasil penelitian dengan menggunakan strategi pembelajaran inkuiri terbukti dapat meningkatkan motivasi dan hasil belajar siswa.  Sebelum tindakan skor rata-rata motivasi siswa 37,4 dengan kriteria sedang, pada siklus I skor rata-rata motivasi belajar siswa meningkat menjadi 42,2 dengan kriteria sedang dan pada sikus II rata-rata motivasi belajar siswa mengalami peningkatan dengan kriteria tinggi (rata-rata skor 46,4). Sedangkan peningkatan nilai rata-rata hasil belajar, yaitu sebelum tindakan nilai rata-rata kelas sebesar 65,45; siklus I naik menjadi 72,15; dan pada siklus II naik menjadi 81,25. Pada tes pra siklus ketuntasan belajar siswa 35%, pada siklus I ketuntasan siswa meningkat menjadi 75%   sedangkan pada siklus II ketuntasan belajar siswa mencapai 85%  siswa atau 17 siswa mencapai nilai di atas KKM (65).&lt;/p&gt;","author":[{"dropping-particle":"","family":"Winanto","given":"Adi","non-dropping-particle":"","parse-names":false,"suffix":""},{"dropping-particle":"","family":"Makahube","given":"Darma","non-dropping-particle":"","parse-names":false,"suffix":""}],"container-title":"Scholaria : Jurnal Pendidikan dan Kebudayaan","id":"ITEM-1","issue":"2","issued":{"date-parts":[["2016"]]},"page":"119","title":"Implementasi Strategi Pembelajaran Inkuiri Untuk Meningkatkan Motivasi Dan Hasil Belajar Ipa Siswa Kelas 5 Sd Negeri Kutowinangun 11 Kota Salatiga","type":"article-journal","volume":"6"},"uris":["http://www.mendeley.com/documents/?uuid=2aab67cb-ed1c-4fa5-a8b6-03214c6467c6"]}],"mendeley":{"formattedCitation":"Winanto and Makahube, “Implementasi Strategi Pembelajaran Inkuiri Untuk Meningkatkan Motivasi Dan Hasil Belajar Ipa Siswa Kelas 5 Sd Negeri Kutowinangun 11 Kota Salatiga.”","plainTextFormattedCitation":"Winanto and Makahube, “Implementasi Strategi Pembelajaran Inkuiri Untuk Meningkatkan Motivasi Dan Hasil Belajar Ipa Siswa Kelas 5 Sd Negeri Kutowinangun 11 Kota Salatiga.”","previouslyFormattedCitation":"Winanto and Makahube, “Implementasi Strategi Pembelajaran Inkuiri Untuk Meningkatkan Motivasi Dan Hasil Belajar Ipa Siswa Kelas 5 Sd Negeri Kutowinangun 11 Kota Salatiga.”"},"properties":{"noteIndex":11},"schema":"https://github.com/citation-style-language/schema/raw/master/csl-citation.json"}</w:instrText>
      </w:r>
      <w:r w:rsidRPr="001851AB">
        <w:rPr>
          <w:rFonts w:ascii="Times New Roman" w:hAnsi="Times New Roman" w:cs="Times New Roman"/>
        </w:rPr>
        <w:fldChar w:fldCharType="separate"/>
      </w:r>
      <w:r w:rsidRPr="001851AB">
        <w:rPr>
          <w:rFonts w:ascii="Times New Roman" w:hAnsi="Times New Roman" w:cs="Times New Roman"/>
          <w:noProof/>
        </w:rPr>
        <w:t>Winanto and Makahube, “Implementasi Strategi Pembelajaran Inkuiri Untuk Meningkatkan Motivasi Dan Hasil Belajar Ipa Siswa Kelas 5 Sd Negeri Kutowinangun 11 Kota Salatiga.”</w:t>
      </w:r>
      <w:r w:rsidRPr="001851AB">
        <w:rPr>
          <w:rFonts w:ascii="Times New Roman" w:hAnsi="Times New Roman" w:cs="Times New Roman"/>
        </w:rPr>
        <w:fldChar w:fldCharType="end"/>
      </w:r>
      <w:r w:rsidRPr="001851AB">
        <w:rPr>
          <w:rFonts w:ascii="Times New Roman" w:hAnsi="Times New Roman" w:cs="Times New Roman"/>
        </w:rPr>
        <w:t>: 122.</w:t>
      </w:r>
    </w:p>
  </w:footnote>
  <w:footnote w:id="12">
    <w:p w:rsidR="00282322" w:rsidRPr="001851AB" w:rsidRDefault="00282322" w:rsidP="001230D4">
      <w:pPr>
        <w:pStyle w:val="FootnoteText"/>
        <w:jc w:val="both"/>
        <w:rPr>
          <w:rFonts w:ascii="Times New Roman" w:hAnsi="Times New Roman" w:cs="Times New Roman"/>
        </w:rPr>
      </w:pPr>
      <w:r w:rsidRPr="001851AB">
        <w:rPr>
          <w:rStyle w:val="FootnoteReference"/>
          <w:rFonts w:ascii="Times New Roman" w:hAnsi="Times New Roman" w:cs="Times New Roman"/>
        </w:rPr>
        <w:footnoteRef/>
      </w:r>
      <w:r w:rsidRPr="001851AB">
        <w:rPr>
          <w:rFonts w:ascii="Times New Roman" w:hAnsi="Times New Roman" w:cs="Times New Roman"/>
        </w:rPr>
        <w:t xml:space="preserve"> </w:t>
      </w:r>
      <w:r w:rsidRPr="001851AB">
        <w:rPr>
          <w:rFonts w:ascii="Times New Roman" w:hAnsi="Times New Roman" w:cs="Times New Roman"/>
        </w:rPr>
        <w:fldChar w:fldCharType="begin" w:fldLock="1"/>
      </w:r>
      <w:r>
        <w:rPr>
          <w:rFonts w:ascii="Times New Roman" w:hAnsi="Times New Roman" w:cs="Times New Roman"/>
        </w:rPr>
        <w:instrText>ADDIN CSL_CITATION {"citationItems":[{"id":"ITEM-1","itemData":{"DOI":"10.33578/pjr.v3i1.6305","ISSN":"2580-8435","abstract":"ABSTRACTThis research was conducted issuing the low learning outcomes on Civics subject by the fifth grader students of SD Negeri 009 Pulau Bangkinang District, Kampar Regency with an average score of 63.40. It was seen that out of 16 students, there were only 7 students who passed the test (43.75%), while the other 9 students (56.25%) did not. The result was established according to the KKM (minumum score) determined by the school which was 75. The students' low performance might occur because of several reasons: (a) the way the presentation of the material delivered by the teacher did not really involve the students activity; (b) the teacher did not use learning media in explaining the learning material; and (c) the teacher applied an approach, model, or method that was less attractive to the students. This study aims at improving the students' achievement in Civics by using brainstorming methods with the help of graphic image media. The research is a classroom action research (CAR) consisting of three cycles with research subjects of grade V students of SDN 009 Pulau Bangkinang District, Kampar Regency. The results showed improvements in each cycle. The score increased from an average score of 62.50 to 69.06 in the first cycle. In the second cycle, the score increased to 75.93 and in the third cycle increased to 80.94. The increase of the score that occurred in the baseline score of  Daily Test I was 10.49%, then 21.49% in the Daily Test II and 29.50% in the Daily Test III. In other words, the brainstorming method with the help of graphic image media can improve the students learning outcomes in Civics subject. ","author":[{"dropping-particle":"","family":"Khaulani","given":"Fatma","non-dropping-particle":"","parse-names":false,"suffix":""},{"dropping-particle":"","family":"Noviana","given":"Eddy","non-dropping-particle":"","parse-names":false,"suffix":""},{"dropping-particle":"","family":"Witri","given":"Gustimal","non-dropping-particle":"","parse-names":false,"suffix":""}],"container-title":"JURNAL PAJAR (Pendidikan dan Pengajaran)","id":"ITEM-1","issue":"1","issued":{"date-parts":[["2019"]]},"page":"18","title":"PENERAPAN METODE BRAINSTORMING DENGAN BANTUAN MEDIA GAMBAR GRAFIS UNTUK MENINGKATKAN HASIL BELAJAR PKn SISWA KELAS V SD NEGERI 009 PULAU KECAMATAN BANGKINANG KABUPATEN KAMPAR","type":"article-journal","volume":"3"},"uris":["http://www.mendeley.com/documents/?uuid=bc9dc4f0-9fa6-4e74-bdef-e907a635ff2c"]}],"mendeley":{"formattedCitation":"Fatma Khaulani, Eddy Noviana, and Gustimal Witri, “PENERAPAN METODE BRAINSTORMING DENGAN BANTUAN MEDIA GAMBAR GRAFIS UNTUK MENINGKATKAN HASIL BELAJAR PKn SISWA KELAS V SD NEGERI 009 PULAU KECAMATAN BANGKINANG KABUPATEN KAMPAR,” &lt;i&gt;JURNAL PAJAR (Pendidikan dan Pengajaran)&lt;/i&gt; 3, no. 1 (2019): 18.","manualFormatting":"Fatma Khaulani, Eddy Noviana, and Gustimal Witri, “Penerapan Metode Brainstorming Dengan Bantuan Media Gambar Grafis Untuk Meningkatkan Hasil Belajar PKN Siswa Kelas V SD Negeri 009 Pulau Kecamatan Bangkinang Kabupaten Kampar,” Jurnal Pajar (Pendidikan dan Pengajaran) 3, no. 1 (2019): 19.","plainTextFormattedCitation":"Fatma Khaulani, Eddy Noviana, and Gustimal Witri, “PENERAPAN METODE BRAINSTORMING DENGAN BANTUAN MEDIA GAMBAR GRAFIS UNTUK MENINGKATKAN HASIL BELAJAR PKn SISWA KELAS V SD NEGERI 009 PULAU KECAMATAN BANGKINANG KABUPATEN KAMPAR,” JURNAL PAJAR (Pendidikan dan Pengajaran) 3, no. 1 (2019): 18.","previouslyFormattedCitation":"Fatma Khaulani, Eddy Noviana, and Gustimal Witri, “PENERAPAN METODE BRAINSTORMING DENGAN BANTUAN MEDIA GAMBAR GRAFIS UNTUK MENINGKATKAN HASIL BELAJAR PKn SISWA KELAS V SD NEGERI 009 PULAU KECAMATAN BANGKINANG KABUPATEN KAMPAR,” &lt;i&gt;JURNAL PAJAR (Pendidikan dan Pengajaran)&lt;/i&gt; 3, no. 1 (2019): 18."},"properties":{"noteIndex":12},"schema":"https://github.com/citation-style-language/schema/raw/master/csl-citation.json"}</w:instrText>
      </w:r>
      <w:r w:rsidRPr="001851AB">
        <w:rPr>
          <w:rFonts w:ascii="Times New Roman" w:hAnsi="Times New Roman" w:cs="Times New Roman"/>
        </w:rPr>
        <w:fldChar w:fldCharType="separate"/>
      </w:r>
      <w:r w:rsidRPr="001851AB">
        <w:rPr>
          <w:rFonts w:ascii="Times New Roman" w:hAnsi="Times New Roman" w:cs="Times New Roman"/>
          <w:noProof/>
        </w:rPr>
        <w:t>Fatma Khaulani, Eddy Noviana, and Gustimal Witri, “Penerapan Metode Brainstorming Dengan Bantuan Media Gambar Grafis Untu</w:t>
      </w:r>
      <w:r>
        <w:rPr>
          <w:rFonts w:ascii="Times New Roman" w:hAnsi="Times New Roman" w:cs="Times New Roman"/>
          <w:noProof/>
        </w:rPr>
        <w:t>k Meningkatkan Hasil Belajar PKN Siswa Kelas V SD</w:t>
      </w:r>
      <w:r w:rsidRPr="001851AB">
        <w:rPr>
          <w:rFonts w:ascii="Times New Roman" w:hAnsi="Times New Roman" w:cs="Times New Roman"/>
          <w:noProof/>
        </w:rPr>
        <w:t xml:space="preserve"> Negeri 009 Pulau Kecamatan Bangkinang Kabupaten Kampar,” </w:t>
      </w:r>
      <w:r w:rsidRPr="001851AB">
        <w:rPr>
          <w:rFonts w:ascii="Times New Roman" w:hAnsi="Times New Roman" w:cs="Times New Roman"/>
          <w:i/>
          <w:noProof/>
        </w:rPr>
        <w:t>Jurnal Pajar (Pendidikan dan Pengajaran)</w:t>
      </w:r>
      <w:r w:rsidRPr="001851AB">
        <w:rPr>
          <w:rFonts w:ascii="Times New Roman" w:hAnsi="Times New Roman" w:cs="Times New Roman"/>
          <w:noProof/>
        </w:rPr>
        <w:t xml:space="preserve"> 3, no. 1 (2019): 19.</w:t>
      </w:r>
      <w:r w:rsidRPr="001851AB">
        <w:rPr>
          <w:rFonts w:ascii="Times New Roman" w:hAnsi="Times New Roman" w:cs="Times New Roman"/>
        </w:rPr>
        <w:fldChar w:fldCharType="end"/>
      </w:r>
    </w:p>
  </w:footnote>
  <w:footnote w:id="13">
    <w:p w:rsidR="00282322" w:rsidRPr="00910A25" w:rsidRDefault="00282322" w:rsidP="001230D4">
      <w:pPr>
        <w:pStyle w:val="FootnoteText"/>
        <w:rPr>
          <w:rFonts w:ascii="Times New Roman" w:hAnsi="Times New Roman" w:cs="Times New Roman"/>
        </w:rPr>
      </w:pPr>
      <w:r w:rsidRPr="00910A25">
        <w:rPr>
          <w:rStyle w:val="FootnoteReference"/>
          <w:rFonts w:ascii="Times New Roman" w:hAnsi="Times New Roman" w:cs="Times New Roman"/>
        </w:rPr>
        <w:footnoteRef/>
      </w:r>
      <w:r w:rsidRPr="00910A25">
        <w:rPr>
          <w:rFonts w:ascii="Times New Roman" w:hAnsi="Times New Roman" w:cs="Times New Roman"/>
        </w:rPr>
        <w:t xml:space="preserve"> </w:t>
      </w:r>
      <w:r w:rsidRPr="00910A25">
        <w:rPr>
          <w:rFonts w:ascii="Times New Roman" w:hAnsi="Times New Roman" w:cs="Times New Roman"/>
        </w:rPr>
        <w:fldChar w:fldCharType="begin" w:fldLock="1"/>
      </w:r>
      <w:r>
        <w:rPr>
          <w:rFonts w:ascii="Times New Roman" w:hAnsi="Times New Roman" w:cs="Times New Roman"/>
        </w:rPr>
        <w:instrText>ADDIN CSL_CITATION {"citationItems":[{"id":"ITEM-1","itemData":{"ISBN":"9786022179801","author":[{"dropping-particle":"","family":"Abidin","given":"Y","non-dropping-particle":"","parse-names":false,"suffix":""},{"dropping-particle":"","family":"Misbah","given":"B.F.J.M.","non-dropping-particle":"","parse-names":false,"suffix":""},{"dropping-particle":"","family":"Putra","given":"A W","non-dropping-particle":"","parse-names":false,"suffix":""},{"dropping-particle":"","family":"Ertinawati","given":"Y","non-dropping-particle":"","parse-names":false,"suffix":""}],"id":"ITEM-1","issued":{"date-parts":[["2021"]]},"publisher":"Bumi Aksara","title":"Kemahiran Berbahasa Indonesia untuk Perguruan Tinggi: Buku Pegangan Mata Kuliah Wajib Umum (MKWU) Bahasa Indonesia Kurikulum 2013 di Perguruan Tinggi","type":"book"},"uris":["http://www.mendeley.com/documents/?uuid=39e5277b-410e-4d09-94fd-e3b145487d46"]}],"mendeley":{"formattedCitation":"Y Abidin et al., &lt;i&gt;Kemahiran Berbahasa Indonesia Untuk Perguruan Tinggi: Buku Pegangan Mata Kuliah Wajib Umum (MKWU) Bahasa Indonesia Kurikulum 2013 Di Perguruan Tinggi&lt;/i&gt; (Bumi Aksara, 2021), https://books.google.co.id/books?id=-I8lEAAAQBAJ.","manualFormatting":"Y Abidin et al., Kemahiran Berbahasa Indonesia Untuk Perguruan Tinggi: Buku Pegangan Mata Kuliah Wajib Umum (MKWU) Bahasa Indonesia Kurikulum 2013 Di Perguruan Tinggi (Bumi Aksara, 2021), Hal.92, https://books.google.co.id/books?id=-I8lEAAAQBAJ.","plainTextFormattedCitation":"Y Abidin et al., Kemahiran Berbahasa Indonesia Untuk Perguruan Tinggi: Buku Pegangan Mata Kuliah Wajib Umum (MKWU) Bahasa Indonesia Kurikulum 2013 Di Perguruan Tinggi (Bumi Aksara, 2021), https://books.google.co.id/books?id=-I8lEAAAQBAJ.","previouslyFormattedCitation":"Y Abidin et al., &lt;i&gt;Kemahiran Berbahasa Indonesia Untuk Perguruan Tinggi: Buku Pegangan Mata Kuliah Wajib Umum (MKWU) Bahasa Indonesia Kurikulum 2013 Di Perguruan Tinggi&lt;/i&gt; (Bumi Aksara, 2021), https://books.google.co.id/books?id=-I8lEAAAQBAJ."},"properties":{"noteIndex":13},"schema":"https://github.com/citation-style-language/schema/raw/master/csl-citation.json"}</w:instrText>
      </w:r>
      <w:r w:rsidRPr="00910A25">
        <w:rPr>
          <w:rFonts w:ascii="Times New Roman" w:hAnsi="Times New Roman" w:cs="Times New Roman"/>
        </w:rPr>
        <w:fldChar w:fldCharType="separate"/>
      </w:r>
      <w:r w:rsidRPr="00910A25">
        <w:rPr>
          <w:rFonts w:ascii="Times New Roman" w:hAnsi="Times New Roman" w:cs="Times New Roman"/>
          <w:noProof/>
        </w:rPr>
        <w:t xml:space="preserve">Y Abidin et al., </w:t>
      </w:r>
      <w:r w:rsidRPr="00910A25">
        <w:rPr>
          <w:rFonts w:ascii="Times New Roman" w:hAnsi="Times New Roman" w:cs="Times New Roman"/>
          <w:i/>
          <w:noProof/>
        </w:rPr>
        <w:t>Kemahiran Berbahasa Indonesia Untuk Perguruan Tinggi: Buku Pegangan Mata Kuliah Wajib Umum (MKWU) Bahasa Indonesia Kurikulum 2013 Di Perguruan Tinggi</w:t>
      </w:r>
      <w:r w:rsidRPr="00910A25">
        <w:rPr>
          <w:rFonts w:ascii="Times New Roman" w:hAnsi="Times New Roman" w:cs="Times New Roman"/>
          <w:noProof/>
        </w:rPr>
        <w:t xml:space="preserve"> (Bumi Aksara, 2021), Hal.92, https://books.google.co.id/books?id=-I8lEAAAQBAJ.</w:t>
      </w:r>
      <w:r w:rsidRPr="00910A25">
        <w:rPr>
          <w:rFonts w:ascii="Times New Roman" w:hAnsi="Times New Roman" w:cs="Times New Roman"/>
        </w:rPr>
        <w:fldChar w:fldCharType="end"/>
      </w:r>
    </w:p>
  </w:footnote>
  <w:footnote w:id="14">
    <w:p w:rsidR="00282322" w:rsidRPr="000A21DD" w:rsidRDefault="00282322" w:rsidP="001230D4">
      <w:pPr>
        <w:pStyle w:val="FootnoteText"/>
        <w:rPr>
          <w:rFonts w:ascii="Times New Roman" w:hAnsi="Times New Roman" w:cs="Times New Roman"/>
        </w:rPr>
      </w:pPr>
      <w:r w:rsidRPr="000A21DD">
        <w:rPr>
          <w:rStyle w:val="FootnoteReference"/>
          <w:rFonts w:ascii="Times New Roman" w:hAnsi="Times New Roman" w:cs="Times New Roman"/>
        </w:rPr>
        <w:footnoteRef/>
      </w:r>
      <w:r w:rsidRPr="000A21DD">
        <w:rPr>
          <w:rFonts w:ascii="Times New Roman" w:hAnsi="Times New Roman" w:cs="Times New Roman"/>
        </w:rPr>
        <w:t xml:space="preserve"> </w:t>
      </w:r>
      <w:r w:rsidRPr="000A21DD">
        <w:rPr>
          <w:rFonts w:ascii="Times New Roman" w:hAnsi="Times New Roman" w:cs="Times New Roman"/>
        </w:rPr>
        <w:fldChar w:fldCharType="begin" w:fldLock="1"/>
      </w:r>
      <w:r>
        <w:rPr>
          <w:rFonts w:ascii="Times New Roman" w:hAnsi="Times New Roman" w:cs="Times New Roman"/>
        </w:rPr>
        <w:instrText>ADDIN CSL_CITATION {"citationItems":[{"id":"ITEM-1","itemData":{"ISSN":"2442-8809","abstract":"Artikel ini bertujuan untuk mendeskripsikan hakikat implementasi pendidikan karakter melalui Kegiatan Pembelajaran di lingkungan sekolah. Artikel ini menggunakan pendekatan kualitatif jenis studi pustaka. Pendidikan karakter memiliki peranan penting dalam pembinaan moral siswa yang berkaitan dengan konsep moral, sikap moral, dan prilaku moral. Ketiga aspek tersebut harus mendapat dikembangkan agar dapat mewujudkan siswa yang berkarakter mulia. Sehubungan dengan konsep manajemen sekolah pendidikan karakter perlu diinternalisasikan melalui kegiatan pembelajaran, kegiatan ekstrakurikuler, dan kegiatan intrakurikuler. Pembentukan karakter melalui faktor lingkungan dapat dilakukan melalui beberapa strategi, antara lain yaitu keteladanan, intervensi, pembiasaan yang dilakukan secara konsisten dan penguatan. Dengan kata lain, perkembangan dalam pembentukan karakter memerlukan keteladanan yang ditularkan, intervensi melalui proses pembelajaran, pelatihan, pembiasaan terus-menerus dalam jangka panjang yang dilakukan secara kontinyu dan penguatan, serta harus diimbangi dengan nilai-nilai luhur.","author":[{"dropping-particle":"","family":"Rosad","given":"Ali Miftakhu","non-dropping-particle":"","parse-names":false,"suffix":""}],"container-title":"Tarbawi: Jurnal Keilmuan Manajemen Pendidikan","id":"ITEM-1","issue":"02","issued":{"date-parts":[["2019"]]},"page":"173-190","title":"Implementasi Pendidikan Karakter Melalui Kegiatan Pembelajaran di Lingkungan Sekolah","type":"article-journal","volume":"5"},"uris":["http://www.mendeley.com/documents/?uuid=aaa722e1-f7a3-428d-bd02-e34cbd59547d"]}],"mendeley":{"formattedCitation":"Ali Miftakhu Rosad, “Implementasi Pendidikan Karakter Melalui Kegiatan Pembelajaran Di Lingkungan Sekolah,” &lt;i&gt;Tarbawi: Jurnal Keilmuan Manajemen Pendidikan&lt;/i&gt; 5, no. 02 (2019): 173–190.","manualFormatting":"Ali Miftakhu Rosad, “Implementasi Pendidikan Karakter Melalui Kegiatan Pembelajaran Di Lingkungan Sekolah,” Tarbawi: Jurnal Keilmuan Manajemen Pendidikan 5, no. 02 (2019): 176.","plainTextFormattedCitation":"Ali Miftakhu Rosad, “Implementasi Pendidikan Karakter Melalui Kegiatan Pembelajaran Di Lingkungan Sekolah,” Tarbawi: Jurnal Keilmuan Manajemen Pendidikan 5, no. 02 (2019): 173–190.","previouslyFormattedCitation":"Ali Miftakhu Rosad, “Implementasi Pendidikan Karakter Melalui Kegiatan Pembelajaran Di Lingkungan Sekolah,” &lt;i&gt;Tarbawi: Jurnal Keilmuan Manajemen Pendidikan&lt;/i&gt; 5, no. 02 (2019): 173–190."},"properties":{"noteIndex":14},"schema":"https://github.com/citation-style-language/schema/raw/master/csl-citation.json"}</w:instrText>
      </w:r>
      <w:r w:rsidRPr="000A21DD">
        <w:rPr>
          <w:rFonts w:ascii="Times New Roman" w:hAnsi="Times New Roman" w:cs="Times New Roman"/>
        </w:rPr>
        <w:fldChar w:fldCharType="separate"/>
      </w:r>
      <w:r w:rsidRPr="000A21DD">
        <w:rPr>
          <w:rFonts w:ascii="Times New Roman" w:hAnsi="Times New Roman" w:cs="Times New Roman"/>
          <w:noProof/>
        </w:rPr>
        <w:t xml:space="preserve">Ali Miftakhu Rosad, “Implementasi Pendidikan Karakter Melalui Kegiatan Pembelajaran Di Lingkungan Sekolah,” </w:t>
      </w:r>
      <w:r w:rsidRPr="000A21DD">
        <w:rPr>
          <w:rFonts w:ascii="Times New Roman" w:hAnsi="Times New Roman" w:cs="Times New Roman"/>
          <w:i/>
          <w:noProof/>
        </w:rPr>
        <w:t>Tarbawi: Jurnal Keilmuan Manajemen Pendidikan</w:t>
      </w:r>
      <w:r w:rsidRPr="000A21DD">
        <w:rPr>
          <w:rFonts w:ascii="Times New Roman" w:hAnsi="Times New Roman" w:cs="Times New Roman"/>
          <w:noProof/>
        </w:rPr>
        <w:t xml:space="preserve"> 5, no. 02 (2019): 176.</w:t>
      </w:r>
      <w:r w:rsidRPr="000A21DD">
        <w:rPr>
          <w:rFonts w:ascii="Times New Roman" w:hAnsi="Times New Roman" w:cs="Times New Roman"/>
        </w:rPr>
        <w:fldChar w:fldCharType="end"/>
      </w:r>
    </w:p>
  </w:footnote>
  <w:footnote w:id="15">
    <w:p w:rsidR="00282322" w:rsidRPr="002C67AA" w:rsidRDefault="00282322" w:rsidP="001230D4">
      <w:pPr>
        <w:pStyle w:val="FootnoteText"/>
        <w:rPr>
          <w:rFonts w:ascii="Times New Roman" w:hAnsi="Times New Roman" w:cs="Times New Roman"/>
        </w:rPr>
      </w:pPr>
      <w:r w:rsidRPr="002C67AA">
        <w:rPr>
          <w:rStyle w:val="FootnoteReference"/>
          <w:rFonts w:ascii="Times New Roman" w:hAnsi="Times New Roman" w:cs="Times New Roman"/>
        </w:rPr>
        <w:footnoteRef/>
      </w:r>
      <w:r w:rsidRPr="002C67AA">
        <w:rPr>
          <w:rFonts w:ascii="Times New Roman" w:hAnsi="Times New Roman" w:cs="Times New Roman"/>
        </w:rPr>
        <w:t xml:space="preserve"> </w:t>
      </w:r>
      <w:r w:rsidRPr="002C67AA">
        <w:rPr>
          <w:rFonts w:ascii="Times New Roman" w:hAnsi="Times New Roman" w:cs="Times New Roman"/>
        </w:rPr>
        <w:fldChar w:fldCharType="begin" w:fldLock="1"/>
      </w:r>
      <w:r>
        <w:rPr>
          <w:rFonts w:ascii="Times New Roman" w:hAnsi="Times New Roman" w:cs="Times New Roman"/>
        </w:rPr>
        <w:instrText>ADDIN CSL_CITATION {"citationItems":[{"id":"ITEM-1","itemData":{"ISSN":"2597-4270","author":[{"dropping-particle":"","family":"Tanjung","given":"Indayana Febriani","non-dropping-particle":"","parse-names":false,"suffix":""}],"container-title":"Jurnal Tarbiyah","id":"ITEM-1","issue":"1","issued":{"date-parts":[["2016"]]},"title":"Guru dan strategi inkuiri dalam pembelajaran biologi","type":"article-journal","volume":"23"},"uris":["http://www.mendeley.com/documents/?uuid=330d5f7d-68cb-49e3-a883-10c00a352d63"]}],"mendeley":{"formattedCitation":"Indayana Febriani Tanjung, “Guru Dan Strategi Inkuiri Dalam Pembelajaran Biologi,” &lt;i&gt;Jurnal Tarbiyah&lt;/i&gt; 23, no. 1 (2016).","manualFormatting":"Indayana Febriani Tanjung, “Guru Dan Strategi Inkuiri Dalam Pembelajaran Biologi,” Jurnal Tarbiyah 23, no. 1 (2016):66.","plainTextFormattedCitation":"Indayana Febriani Tanjung, “Guru Dan Strategi Inkuiri Dalam Pembelajaran Biologi,” Jurnal Tarbiyah 23, no. 1 (2016).","previouslyFormattedCitation":"Indayana Febriani Tanjung, “Guru Dan Strategi Inkuiri Dalam Pembelajaran Biologi,” &lt;i&gt;Jurnal Tarbiyah&lt;/i&gt; 23, no. 1 (2016)."},"properties":{"noteIndex":15},"schema":"https://github.com/citation-style-language/schema/raw/master/csl-citation.json"}</w:instrText>
      </w:r>
      <w:r w:rsidRPr="002C67AA">
        <w:rPr>
          <w:rFonts w:ascii="Times New Roman" w:hAnsi="Times New Roman" w:cs="Times New Roman"/>
        </w:rPr>
        <w:fldChar w:fldCharType="separate"/>
      </w:r>
      <w:r w:rsidRPr="002C67AA">
        <w:rPr>
          <w:rFonts w:ascii="Times New Roman" w:hAnsi="Times New Roman" w:cs="Times New Roman"/>
          <w:noProof/>
        </w:rPr>
        <w:t xml:space="preserve">Indayana Febriani Tanjung, “Guru Dan Strategi Inkuiri Dalam Pembelajaran Biologi,” </w:t>
      </w:r>
      <w:r w:rsidRPr="002C67AA">
        <w:rPr>
          <w:rFonts w:ascii="Times New Roman" w:hAnsi="Times New Roman" w:cs="Times New Roman"/>
          <w:i/>
          <w:noProof/>
        </w:rPr>
        <w:t>Jurnal Tarbiyah</w:t>
      </w:r>
      <w:r w:rsidRPr="002C67AA">
        <w:rPr>
          <w:rFonts w:ascii="Times New Roman" w:hAnsi="Times New Roman" w:cs="Times New Roman"/>
          <w:noProof/>
        </w:rPr>
        <w:t xml:space="preserve"> 23, no. 1 (2016):66.</w:t>
      </w:r>
      <w:r w:rsidRPr="002C67AA">
        <w:rPr>
          <w:rFonts w:ascii="Times New Roman" w:hAnsi="Times New Roman" w:cs="Times New Roman"/>
        </w:rPr>
        <w:fldChar w:fldCharType="end"/>
      </w:r>
    </w:p>
  </w:footnote>
  <w:footnote w:id="16">
    <w:p w:rsidR="00282322" w:rsidRPr="002C67AA" w:rsidRDefault="00282322" w:rsidP="001230D4">
      <w:pPr>
        <w:pStyle w:val="FootnoteText"/>
        <w:rPr>
          <w:rFonts w:ascii="Times New Roman" w:hAnsi="Times New Roman" w:cs="Times New Roman"/>
        </w:rPr>
      </w:pPr>
      <w:r w:rsidRPr="002C67AA">
        <w:rPr>
          <w:rStyle w:val="FootnoteReference"/>
          <w:rFonts w:ascii="Times New Roman" w:hAnsi="Times New Roman" w:cs="Times New Roman"/>
        </w:rPr>
        <w:footnoteRef/>
      </w:r>
      <w:r w:rsidRPr="002C67AA">
        <w:rPr>
          <w:rFonts w:ascii="Times New Roman" w:hAnsi="Times New Roman" w:cs="Times New Roman"/>
        </w:rPr>
        <w:t xml:space="preserve"> </w:t>
      </w:r>
      <w:r w:rsidRPr="002C67AA">
        <w:rPr>
          <w:rFonts w:ascii="Times New Roman" w:hAnsi="Times New Roman" w:cs="Times New Roman"/>
        </w:rPr>
        <w:fldChar w:fldCharType="begin" w:fldLock="1"/>
      </w:r>
      <w:r>
        <w:rPr>
          <w:rFonts w:ascii="Times New Roman" w:hAnsi="Times New Roman" w:cs="Times New Roman"/>
        </w:rPr>
        <w:instrText>ADDIN CSL_CITATION {"citationItems":[{"id":"ITEM-1","itemData":{"abstract":"Creativity is a factor that supports a person in entrepreneurship.","author":[{"dropping-particle":"","family":"Harianti","given":"Asni","non-dropping-particle":"","parse-names":false,"suffix":""},{"dropping-particle":"","family":"Margaretha","given":"Yolla","non-dropping-particle":"","parse-names":false,"suffix":""}],"container-title":"Jurnal Manajemen","id":"ITEM-1","issue":"2","issued":{"date-parts":[["2014"]]},"page":"175-192","title":"Pengembangan Krativitas Mahasiswa Dengan Menggunakan Metode Brainstorming Dalam Mata Kuliah Kewirausahaan","type":"article-journal","volume":"13"},"uris":["http://www.mendeley.com/documents/?uuid=a9b93465-5933-4a63-b555-f4842a164d35"]}],"mendeley":{"formattedCitation":"Asni Harianti and Yolla Margaretha, “Pengembangan Krativitas Mahasiswa Dengan Menggunakan Metode Brainstorming Dalam Mata Kuliah Kewirausahaan,” &lt;i&gt;Jurnal Manajemen&lt;/i&gt; 13, no. 2 (2014): 175–192.","manualFormatting":"Asni Harianti and Yolla Margaretha, “Pengembangan Krativitas Mahasiswa Dengan Menggunakan Metode Brainstorming Dalam Mata Kuliah Kewirausahaan,” Jurnal Manajemen 13, no. 2 (2014): 177-178.","plainTextFormattedCitation":"Asni Harianti and Yolla Margaretha, “Pengembangan Krativitas Mahasiswa Dengan Menggunakan Metode Brainstorming Dalam Mata Kuliah Kewirausahaan,” Jurnal Manajemen 13, no. 2 (2014): 175–192.","previouslyFormattedCitation":"Asni Harianti and Yolla Margaretha, “Pengembangan Krativitas Mahasiswa Dengan Menggunakan Metode Brainstorming Dalam Mata Kuliah Kewirausahaan,” &lt;i&gt;Jurnal Manajemen&lt;/i&gt; 13, no. 2 (2014): 175–192."},"properties":{"noteIndex":16},"schema":"https://github.com/citation-style-language/schema/raw/master/csl-citation.json"}</w:instrText>
      </w:r>
      <w:r w:rsidRPr="002C67AA">
        <w:rPr>
          <w:rFonts w:ascii="Times New Roman" w:hAnsi="Times New Roman" w:cs="Times New Roman"/>
        </w:rPr>
        <w:fldChar w:fldCharType="separate"/>
      </w:r>
      <w:r w:rsidRPr="002C67AA">
        <w:rPr>
          <w:rFonts w:ascii="Times New Roman" w:hAnsi="Times New Roman" w:cs="Times New Roman"/>
          <w:noProof/>
        </w:rPr>
        <w:t xml:space="preserve">Asni Harianti and Yolla Margaretha, “Pengembangan Krativitas Mahasiswa Dengan Menggunakan Metode Brainstorming Dalam Mata Kuliah Kewirausahaan,” </w:t>
      </w:r>
      <w:r w:rsidRPr="002C67AA">
        <w:rPr>
          <w:rFonts w:ascii="Times New Roman" w:hAnsi="Times New Roman" w:cs="Times New Roman"/>
          <w:i/>
          <w:noProof/>
        </w:rPr>
        <w:t>Jurnal Manajemen</w:t>
      </w:r>
      <w:r w:rsidRPr="002C67AA">
        <w:rPr>
          <w:rFonts w:ascii="Times New Roman" w:hAnsi="Times New Roman" w:cs="Times New Roman"/>
          <w:noProof/>
        </w:rPr>
        <w:t xml:space="preserve"> 13, no. 2 (2014): 177-178.</w:t>
      </w:r>
      <w:r w:rsidRPr="002C67AA">
        <w:rPr>
          <w:rFonts w:ascii="Times New Roman" w:hAnsi="Times New Roman" w:cs="Times New Roman"/>
        </w:rPr>
        <w:fldChar w:fldCharType="end"/>
      </w:r>
    </w:p>
  </w:footnote>
  <w:footnote w:id="17">
    <w:p w:rsidR="00282322" w:rsidRPr="00592705" w:rsidRDefault="00282322" w:rsidP="001230D4">
      <w:pPr>
        <w:pStyle w:val="FootnoteText"/>
        <w:rPr>
          <w:rFonts w:ascii="Times New Roman" w:hAnsi="Times New Roman" w:cs="Times New Roman"/>
        </w:rPr>
      </w:pPr>
      <w:r w:rsidRPr="00592705">
        <w:rPr>
          <w:rStyle w:val="FootnoteReference"/>
          <w:rFonts w:ascii="Times New Roman" w:hAnsi="Times New Roman" w:cs="Times New Roman"/>
        </w:rPr>
        <w:footnoteRef/>
      </w:r>
      <w:r w:rsidRPr="00592705">
        <w:rPr>
          <w:rFonts w:ascii="Times New Roman" w:hAnsi="Times New Roman" w:cs="Times New Roman"/>
        </w:rPr>
        <w:t xml:space="preserve"> </w:t>
      </w:r>
      <w:r w:rsidRPr="00592705">
        <w:rPr>
          <w:rFonts w:ascii="Times New Roman" w:hAnsi="Times New Roman" w:cs="Times New Roman"/>
        </w:rPr>
        <w:fldChar w:fldCharType="begin" w:fldLock="1"/>
      </w:r>
      <w:r>
        <w:rPr>
          <w:rFonts w:ascii="Times New Roman" w:hAnsi="Times New Roman" w:cs="Times New Roman"/>
        </w:rPr>
        <w:instrText>ADDIN CSL_CITATION {"citationItems":[{"id":"ITEM-1","itemData":{"abstract":"Kemajuan suatu bangsa didukung oleh sumber daya manusia paripurna dengan tiga elemen penting; sehat, cerdas, dan berkarakter baik. Namun, cita-cita untuk memajukan bangsa tersebut hanya akan menjadi mimpi semata ketika fenomena yang memperlihatkan karakter buruk kian mengemuka di negeri ini, dan hal yang paling menghawatirkan adalah kalangan siswa terlibat di dalamnya. Dalam posisi itu, ketidakberhasilan pendidikan adalah bidang yang sering menjadi bahan perbincangan, dan terutama pendidikan agama kian menjadi sorotan utama. Di tengah hegemoni perbincangan materi, model, dan penciptaan lingkungan dalam kondisi kekinian, artikel ini bertujuan menelusuri kembali konsep PAI secara utuh mencakup pengertian, tujuan, dasar dan fungsinya, sehingga berbagai aktivitas ke-PAI-an, terutama di persekolahan, tidak melenceng dari khithahnya. Literatur review dipilih sebagai metode untuk mengkaji tulisan-tulisan para tokoh, penulis buku dan jurnal, serta dokumen regulasi berkaitan pendidikan dan PAI. Hasil kajian menunjukkan bahwa ada tiga kata yang sering dibahas para tokoh ketika menelusuri konsep pendidikan dalam Islam, yakni tarbiyah, ta’dib, dan ta’lim. Ketiga kata itu menjadi dasar dalam menelusuri konsep PAI secara utuh di Indonesia. PAI telah mewarnai proses pendidikan di Indonesia, dengan ajaran Islam sebagai konten yang diajarkan. Dengan memperhatikan dasar dan fungsinya, PAI di persekolahan harus diajarkan oleh Guru PAI profesional dengan tujuan untuk mendidik, membimbing, dan mengarahkan siswa menjadi pribadi Islami (insan kamil; beriman, taat, dan berakhlak) dalam kerangka diri siswa sebagai individu, anggota kelaurga, bagian masyarakat, warga negara, dan warga dunia. Poin ini sekaligus menegaskan bahwa tujuan PAI bukanlah menjadikan siswa menjadi ahli ilmu agama Islam. Artikel ini dapat memberi wawasan terutama kepada Guru atau mahasiswa prodi PAI dalam memahami PAI secara utuh, terutama kaitannya di persekolahan. Kata","author":[{"dropping-particle":"","family":"Firmansyah, Iman","given":"Mokh","non-dropping-particle":"","parse-names":false,"suffix":""}],"container-title":"Jurnal Pendidikan Agama Islam","id":"ITEM-1","issue":"2","issued":{"date-parts":[["2019"]]},"page":"79-90","title":"Pendidikan Agama Islam: Pengertian, Tujuan, Dasar Dan Fungsi","type":"article-journal","volume":"17"},"uris":["http://www.mendeley.com/documents/?uuid=93c80703-7c4c-4593-b616-61c001ec1460"]}],"mendeley":{"formattedCitation":"Mokh Firmansyah, Iman, “Pendidikan Agama Islam: Pengertian, Tujuan, Dasar Dan Fungsi,” &lt;i&gt;Jurnal Pendidikan Agama Islam&lt;/i&gt; 17, no. 2 (2019): 79–90.","manualFormatting":"Mokh Firmansyah, Iman, “Pendidikan Agama Islam: Pengertian, Tujuan, Dasar Dan Fungsi,” Jurnal Pendidikan Agama Islam 17, no. 2 (2019): 83–84.","plainTextFormattedCitation":"Mokh Firmansyah, Iman, “Pendidikan Agama Islam: Pengertian, Tujuan, Dasar Dan Fungsi,” Jurnal Pendidikan Agama Islam 17, no. 2 (2019): 79–90.","previouslyFormattedCitation":"Mokh Firmansyah, Iman, “Pendidikan Agama Islam: Pengertian, Tujuan, Dasar Dan Fungsi,” &lt;i&gt;Jurnal Pendidikan Agama Islam&lt;/i&gt; 17, no. 2 (2019): 79–90."},"properties":{"noteIndex":17},"schema":"https://github.com/citation-style-language/schema/raw/master/csl-citation.json"}</w:instrText>
      </w:r>
      <w:r w:rsidRPr="00592705">
        <w:rPr>
          <w:rFonts w:ascii="Times New Roman" w:hAnsi="Times New Roman" w:cs="Times New Roman"/>
        </w:rPr>
        <w:fldChar w:fldCharType="separate"/>
      </w:r>
      <w:r w:rsidRPr="00592705">
        <w:rPr>
          <w:rFonts w:ascii="Times New Roman" w:hAnsi="Times New Roman" w:cs="Times New Roman"/>
          <w:noProof/>
        </w:rPr>
        <w:t xml:space="preserve">Mokh Firmansyah, Iman, “Pendidikan Agama Islam: Pengertian, Tujuan, Dasar Dan Fungsi,” </w:t>
      </w:r>
      <w:r w:rsidRPr="00592705">
        <w:rPr>
          <w:rFonts w:ascii="Times New Roman" w:hAnsi="Times New Roman" w:cs="Times New Roman"/>
          <w:i/>
          <w:noProof/>
        </w:rPr>
        <w:t>Jurnal Pendidikan Agama Islam</w:t>
      </w:r>
      <w:r w:rsidRPr="00592705">
        <w:rPr>
          <w:rFonts w:ascii="Times New Roman" w:hAnsi="Times New Roman" w:cs="Times New Roman"/>
          <w:noProof/>
        </w:rPr>
        <w:t xml:space="preserve"> 17, no. 2 (2019): 83–84.</w:t>
      </w:r>
      <w:r w:rsidRPr="00592705">
        <w:rPr>
          <w:rFonts w:ascii="Times New Roman" w:hAnsi="Times New Roman" w:cs="Times New Roman"/>
        </w:rPr>
        <w:fldChar w:fldCharType="end"/>
      </w:r>
    </w:p>
  </w:footnote>
  <w:footnote w:id="18">
    <w:p w:rsidR="00282322" w:rsidRPr="00775288" w:rsidRDefault="00282322" w:rsidP="001230D4">
      <w:pPr>
        <w:pStyle w:val="FootnoteText"/>
        <w:jc w:val="both"/>
        <w:rPr>
          <w:rFonts w:ascii="Times New Roman" w:hAnsi="Times New Roman" w:cs="Times New Roman"/>
        </w:rPr>
      </w:pPr>
      <w:r w:rsidRPr="00775288">
        <w:rPr>
          <w:rStyle w:val="FootnoteReference"/>
          <w:rFonts w:ascii="Times New Roman" w:hAnsi="Times New Roman" w:cs="Times New Roman"/>
        </w:rPr>
        <w:footnoteRef/>
      </w:r>
      <w:r w:rsidRPr="00775288">
        <w:rPr>
          <w:rFonts w:ascii="Times New Roman" w:hAnsi="Times New Roman" w:cs="Times New Roman"/>
        </w:rPr>
        <w:t xml:space="preserve"> </w:t>
      </w:r>
      <w:r w:rsidRPr="00775288">
        <w:rPr>
          <w:rFonts w:ascii="Times New Roman" w:hAnsi="Times New Roman" w:cs="Times New Roman"/>
        </w:rPr>
        <w:fldChar w:fldCharType="begin" w:fldLock="1"/>
      </w:r>
      <w:r>
        <w:rPr>
          <w:rFonts w:ascii="Times New Roman" w:hAnsi="Times New Roman" w:cs="Times New Roman"/>
        </w:rPr>
        <w:instrText>ADDIN CSL_CITATION {"citationItems":[{"id":"ITEM-1","itemData":{"DOI":"10.36088/palapa.v7i1.180","ISSN":"2338-2325","abstract":"This research is motivated by assumption that in maximizing student learning result it is deemed necessary to present new inovation in a learning process. This study was purposed to fully describe the role of inquiry learning strategies that have collaborated with other learning strategies or methods in maximizing learning result obtained by students of SMKN 02 KRAKSAAN. The implementation of strategies or learning methods is considered to be dominantly influential in improving student learning result. This research method uses descriptive research methods that are collaborative in qualitative form. The subject of this research are the teachers and students of SMKN 02 KRAKSAAN. Research data obtained from interviews, observations, and documentation. The result of this study showed an increase in the average student learning result by 15 points (documentation result) from the previous action (the implementation of inquiry learning strategies). Things that show the enormity of the influence given by inquiry learning strategies in maximizing student learning result.","author":[{"dropping-particle":"","family":"Hamdani","given":"Risqyanto Hasan","non-dropping-particle":"","parse-names":false,"suffix":""},{"dropping-particle":"","family":"Islam","given":"Syaiful","non-dropping-particle":"","parse-names":false,"suffix":""}],"container-title":"Palapa","id":"ITEM-1","issue":"1","issued":{"date-parts":[["2019"]]},"page":"30-49","title":"Inovasi Strategi Pembelajaran Inkuiri dalam Pembelajaran","type":"article-journal","volume":"7"},"uris":["http://www.mendeley.com/documents/?uuid=ce63cb2c-fead-4280-b00d-f9292de6852f"]}],"mendeley":{"formattedCitation":"Risqyanto Hasan Hamdani and Syaiful Islam, “Inovasi Strategi Pembelajaran Inkuiri Dalam Pembelajaran,” &lt;i&gt;Palapa&lt;/i&gt; 7, no. 1 (2019): 30–49.","manualFormatting":"Risqyanto Hasan Hamdani and Syaiful Islam, “Inovasi Strategi Pembelajaran Inkuiri Dalam Pembelajaran,” Palapa 7, no. 1 (2019): 35.","plainTextFormattedCitation":"Risqyanto Hasan Hamdani and Syaiful Islam, “Inovasi Strategi Pembelajaran Inkuiri Dalam Pembelajaran,” Palapa 7, no. 1 (2019): 30–49.","previouslyFormattedCitation":"Risqyanto Hasan Hamdani and Syaiful Islam, “Inovasi Strategi Pembelajaran Inkuiri Dalam Pembelajaran,” &lt;i&gt;Palapa&lt;/i&gt; 7, no. 1 (2019): 30–49."},"properties":{"noteIndex":18},"schema":"https://github.com/citation-style-language/schema/raw/master/csl-citation.json"}</w:instrText>
      </w:r>
      <w:r w:rsidRPr="00775288">
        <w:rPr>
          <w:rFonts w:ascii="Times New Roman" w:hAnsi="Times New Roman" w:cs="Times New Roman"/>
        </w:rPr>
        <w:fldChar w:fldCharType="separate"/>
      </w:r>
      <w:r w:rsidRPr="00775288">
        <w:rPr>
          <w:rFonts w:ascii="Times New Roman" w:hAnsi="Times New Roman" w:cs="Times New Roman"/>
          <w:noProof/>
        </w:rPr>
        <w:t xml:space="preserve">Risqyanto Hasan Hamdani and Syaiful Islam, “Inovasi Strategi Pembelajaran Inkuiri Dalam Pembelajaran,” </w:t>
      </w:r>
      <w:r w:rsidRPr="00775288">
        <w:rPr>
          <w:rFonts w:ascii="Times New Roman" w:hAnsi="Times New Roman" w:cs="Times New Roman"/>
          <w:i/>
          <w:noProof/>
        </w:rPr>
        <w:t>Palapa</w:t>
      </w:r>
      <w:r w:rsidRPr="00775288">
        <w:rPr>
          <w:rFonts w:ascii="Times New Roman" w:hAnsi="Times New Roman" w:cs="Times New Roman"/>
          <w:noProof/>
        </w:rPr>
        <w:t xml:space="preserve"> 7, no. 1 (2019): 35.</w:t>
      </w:r>
      <w:r w:rsidRPr="00775288">
        <w:rPr>
          <w:rFonts w:ascii="Times New Roman" w:hAnsi="Times New Roman" w:cs="Times New Roman"/>
        </w:rPr>
        <w:fldChar w:fldCharType="end"/>
      </w:r>
    </w:p>
  </w:footnote>
  <w:footnote w:id="19">
    <w:p w:rsidR="00282322" w:rsidRPr="00BD735D" w:rsidRDefault="00282322" w:rsidP="001230D4">
      <w:pPr>
        <w:pStyle w:val="FootnoteText"/>
        <w:jc w:val="both"/>
        <w:rPr>
          <w:rFonts w:ascii="Times New Roman" w:hAnsi="Times New Roman" w:cs="Times New Roman"/>
        </w:rPr>
      </w:pPr>
      <w:r w:rsidRPr="00BD735D">
        <w:rPr>
          <w:rStyle w:val="FootnoteReference"/>
          <w:rFonts w:ascii="Times New Roman" w:hAnsi="Times New Roman" w:cs="Times New Roman"/>
        </w:rPr>
        <w:footnoteRef/>
      </w:r>
      <w:r w:rsidRPr="00BD735D">
        <w:rPr>
          <w:rFonts w:ascii="Times New Roman" w:hAnsi="Times New Roman" w:cs="Times New Roman"/>
        </w:rPr>
        <w:t xml:space="preserve"> </w:t>
      </w:r>
      <w:r w:rsidRPr="00BD735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jani","given":"Maulana Akbar","non-dropping-particle":"","parse-names":false,"suffix":""}],"container-title":"Jurnal Serunai Administrasi Pendidikan","id":"ITEM-1","issue":"2","issued":{"date-parts":[["2019"]]},"title":"Pelaksanaan Strategi Pembelajaran Inkuiri","type":"article-journal","volume":"8"},"uris":["http://www.mendeley.com/documents/?uuid=225b2621-b635-47cb-b3b3-6ffe6bcf23a2"]}],"mendeley":{"formattedCitation":"Maulana Akbar Sanjani, “Pelaksanaan Strategi Pembelajaran Inkuiri,” &lt;i&gt;Jurnal Serunai Administrasi Pendidikan&lt;/i&gt; 8, no. 2 (2019).","manualFormatting":"Maulana Akbar Sanjani, “Pelaksanaan Strategi Pembelajaran Inkuiri,” Jurnal Serunai Administrasi Pendidikan 8, no. 2 (2019): 41.","plainTextFormattedCitation":"Maulana Akbar Sanjani, “Pelaksanaan Strategi Pembelajaran Inkuiri,” Jurnal Serunai Administrasi Pendidikan 8, no. 2 (2019).","previouslyFormattedCitation":"Maulana Akbar Sanjani, “Pelaksanaan Strategi Pembelajaran Inkuiri,” &lt;i&gt;Jurnal Serunai Administrasi Pendidikan&lt;/i&gt; 8, no. 2 (2019)."},"properties":{"noteIndex":19},"schema":"https://github.com/citation-style-language/schema/raw/master/csl-citation.json"}</w:instrText>
      </w:r>
      <w:r w:rsidRPr="00BD735D">
        <w:rPr>
          <w:rFonts w:ascii="Times New Roman" w:hAnsi="Times New Roman" w:cs="Times New Roman"/>
        </w:rPr>
        <w:fldChar w:fldCharType="separate"/>
      </w:r>
      <w:r w:rsidRPr="00BD735D">
        <w:rPr>
          <w:rFonts w:ascii="Times New Roman" w:hAnsi="Times New Roman" w:cs="Times New Roman"/>
          <w:noProof/>
        </w:rPr>
        <w:t xml:space="preserve">Maulana Akbar Sanjani, “Pelaksanaan Strategi Pembelajaran Inkuiri,” </w:t>
      </w:r>
      <w:r w:rsidRPr="00BD735D">
        <w:rPr>
          <w:rFonts w:ascii="Times New Roman" w:hAnsi="Times New Roman" w:cs="Times New Roman"/>
          <w:i/>
          <w:noProof/>
        </w:rPr>
        <w:t>Jurnal Serunai Administrasi Pendidikan</w:t>
      </w:r>
      <w:r w:rsidRPr="00BD735D">
        <w:rPr>
          <w:rFonts w:ascii="Times New Roman" w:hAnsi="Times New Roman" w:cs="Times New Roman"/>
          <w:noProof/>
        </w:rPr>
        <w:t xml:space="preserve"> 8, no. 2 (2019): 41.</w:t>
      </w:r>
      <w:r w:rsidRPr="00BD735D">
        <w:rPr>
          <w:rFonts w:ascii="Times New Roman" w:hAnsi="Times New Roman" w:cs="Times New Roman"/>
        </w:rPr>
        <w:fldChar w:fldCharType="end"/>
      </w:r>
    </w:p>
  </w:footnote>
  <w:footnote w:id="20">
    <w:p w:rsidR="00282322" w:rsidRPr="00E84C66" w:rsidRDefault="00282322" w:rsidP="001230D4">
      <w:pPr>
        <w:pStyle w:val="FootnoteText"/>
        <w:jc w:val="both"/>
        <w:rPr>
          <w:rFonts w:ascii="Times New Roman" w:hAnsi="Times New Roman" w:cs="Times New Roman"/>
        </w:rPr>
      </w:pPr>
      <w:r w:rsidRPr="00E84C66">
        <w:rPr>
          <w:rStyle w:val="FootnoteReference"/>
          <w:rFonts w:ascii="Times New Roman" w:hAnsi="Times New Roman" w:cs="Times New Roman"/>
        </w:rPr>
        <w:footnoteRef/>
      </w:r>
      <w:r w:rsidRPr="00E84C66">
        <w:rPr>
          <w:rFonts w:ascii="Times New Roman" w:hAnsi="Times New Roman" w:cs="Times New Roman"/>
        </w:rPr>
        <w:t xml:space="preserve"> </w:t>
      </w:r>
      <w:r w:rsidRPr="00E84C66">
        <w:rPr>
          <w:rFonts w:ascii="Times New Roman" w:hAnsi="Times New Roman" w:cs="Times New Roman"/>
        </w:rPr>
        <w:fldChar w:fldCharType="begin" w:fldLock="1"/>
      </w:r>
      <w:r>
        <w:rPr>
          <w:rFonts w:ascii="Times New Roman" w:hAnsi="Times New Roman" w:cs="Times New Roman"/>
        </w:rPr>
        <w:instrText>ADDIN CSL_CITATION {"citationItems":[{"id":"ITEM-1","itemData":{"DOI":"10.30870/jpsd.v3i1.1137","ISSN":"2540-909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dracipta","given":"Nana","non-dropping-particle":"","parse-names":false,"suffix":""},{"dropping-particle":"","family":"Syachruroji","given":"A.","non-dropping-particle":"","parse-names":false,"suffix":""},{"dropping-particle":"","family":"Hermawilda","given":"Hermawilda","non-dropping-particle":"","parse-names":false,"suffix":""}],"container-title":"Jurnal Pendidikan Sekolah Dasar","id":"ITEM-1","issue":"1","issued":{"date-parts":[["2017"]]},"page":"33","title":"Perbedaan Hasil Belajar Siswa Antara Yang Menggunakan Srategi Inkuiri Dengan Strategi Ekspositori","type":"article-journal","volume":"3"},"uris":["http://www.mendeley.com/documents/?uuid=0bc92fa7-d334-443f-8127-9bb0136a268e"]}],"mendeley":{"formattedCitation":"Nana Hendracipta, A. Syachruroji, and Hermawilda Hermawilda, “Perbedaan Hasil Belajar Siswa Antara Yang Menggunakan Srategi Inkuiri Dengan Strategi Ekspositori,” &lt;i&gt;Jurnal Pendidikan Sekolah Dasar&lt;/i&gt; 3, no. 1 (2017): 33.","manualFormatting":"Nana Hendracipta, A. Syachruroji, and Hermawilda Hermawilda, “Perbedaan Hasil Belajar Siswa Antara Yang Menggunakan Srategi Inkuiri Dengan Strategi Ekspositori,” Jurnal Pendidikan Sekolah Dasar 3, no. 1 (2017): 35-36.","plainTextFormattedCitation":"Nana Hendracipta, A. Syachruroji, and Hermawilda Hermawilda, “Perbedaan Hasil Belajar Siswa Antara Yang Menggunakan Srategi Inkuiri Dengan Strategi Ekspositori,” Jurnal Pendidikan Sekolah Dasar 3, no. 1 (2017): 33.","previouslyFormattedCitation":"Nana Hendracipta, A. Syachruroji, and Hermawilda Hermawilda, “Perbedaan Hasil Belajar Siswa Antara Yang Menggunakan Srategi Inkuiri Dengan Strategi Ekspositori,” &lt;i&gt;Jurnal Pendidikan Sekolah Dasar&lt;/i&gt; 3, no. 1 (2017): 33."},"properties":{"noteIndex":20},"schema":"https://github.com/citation-style-language/schema/raw/master/csl-citation.json"}</w:instrText>
      </w:r>
      <w:r w:rsidRPr="00E84C66">
        <w:rPr>
          <w:rFonts w:ascii="Times New Roman" w:hAnsi="Times New Roman" w:cs="Times New Roman"/>
        </w:rPr>
        <w:fldChar w:fldCharType="separate"/>
      </w:r>
      <w:r w:rsidRPr="00E84C66">
        <w:rPr>
          <w:rFonts w:ascii="Times New Roman" w:hAnsi="Times New Roman" w:cs="Times New Roman"/>
          <w:noProof/>
        </w:rPr>
        <w:t xml:space="preserve">Nana Hendracipta, A. Syachruroji, and Hermawilda Hermawilda, “Perbedaan Hasil Belajar Siswa Antara Yang Menggunakan Srategi Inkuiri Dengan Strategi Ekspositori,” </w:t>
      </w:r>
      <w:r w:rsidRPr="00E84C66">
        <w:rPr>
          <w:rFonts w:ascii="Times New Roman" w:hAnsi="Times New Roman" w:cs="Times New Roman"/>
          <w:i/>
          <w:noProof/>
        </w:rPr>
        <w:t>Jurnal Pendidikan Sekolah Dasar</w:t>
      </w:r>
      <w:r w:rsidRPr="00E84C66">
        <w:rPr>
          <w:rFonts w:ascii="Times New Roman" w:hAnsi="Times New Roman" w:cs="Times New Roman"/>
          <w:noProof/>
        </w:rPr>
        <w:t xml:space="preserve"> 3, no. 1 (2017): 35-36.</w:t>
      </w:r>
      <w:r w:rsidRPr="00E84C66">
        <w:rPr>
          <w:rFonts w:ascii="Times New Roman" w:hAnsi="Times New Roman" w:cs="Times New Roman"/>
        </w:rPr>
        <w:fldChar w:fldCharType="end"/>
      </w:r>
    </w:p>
  </w:footnote>
  <w:footnote w:id="21">
    <w:p w:rsidR="00282322" w:rsidRPr="00C82FB2" w:rsidRDefault="00282322" w:rsidP="001230D4">
      <w:pPr>
        <w:pStyle w:val="FootnoteText"/>
        <w:jc w:val="both"/>
        <w:rPr>
          <w:rFonts w:ascii="Times New Roman" w:hAnsi="Times New Roman" w:cs="Times New Roman"/>
        </w:rPr>
      </w:pPr>
      <w:r w:rsidRPr="00C82FB2">
        <w:rPr>
          <w:rStyle w:val="FootnoteReference"/>
          <w:rFonts w:ascii="Times New Roman" w:hAnsi="Times New Roman" w:cs="Times New Roman"/>
        </w:rPr>
        <w:footnoteRef/>
      </w:r>
      <w:r w:rsidRPr="00C82FB2">
        <w:rPr>
          <w:rFonts w:ascii="Times New Roman" w:hAnsi="Times New Roman" w:cs="Times New Roman"/>
        </w:rPr>
        <w:t xml:space="preserve"> </w:t>
      </w:r>
      <w:r w:rsidRPr="00C82FB2">
        <w:rPr>
          <w:rFonts w:ascii="Times New Roman" w:hAnsi="Times New Roman" w:cs="Times New Roman"/>
        </w:rPr>
        <w:fldChar w:fldCharType="begin" w:fldLock="1"/>
      </w:r>
      <w:r>
        <w:rPr>
          <w:rFonts w:ascii="Times New Roman" w:hAnsi="Times New Roman" w:cs="Times New Roman"/>
        </w:rPr>
        <w:instrText>ADDIN CSL_CITATION {"citationItems":[{"id":"ITEM-1","itemData":{"ISSN":"2579-4442","author":[{"dropping-particle":"","family":"Warmi","given":"Attin","non-dropping-particle":"","parse-names":false,"suffix":""}],"container-title":"Jurnal Cakrawala Pendas","id":"ITEM-1","issue":"1","issued":{"date-parts":[["2016"]]},"page":"280141","publisher":"Universitas Majalengka","title":"Pengaruh Penggunaan Strategi Pembelajaran Inkuiri Terhadap Kemampuan Pemahaman Matematik Peserta Didik (Penelitian terhadap Peserta Didik Kelas V SDN Paturaman Desa Sukaratu Kecamatan Wanaraja Kabupaten Garut Tahun Pelajaran 2013/2014)","type":"article-journal","volume":"2"},"uris":["http://www.mendeley.com/documents/?uuid=03ff5bb4-8679-4c25-9b61-e030a9d63d04"]}],"mendeley":{"formattedCitation":"Attin Warmi, “Pengaruh Penggunaan Strategi Pembelajaran Inkuiri Terhadap Kemampuan Pemahaman Matematik Peserta Didik (Penelitian Terhadap Peserta Didik Kelas V SDN Paturaman Desa Sukaratu Kecamatan Wanaraja Kabupaten Garut Tahun Pelajaran 2013/2014),” &lt;i&gt;Jurnal Cakrawala Pendas&lt;/i&gt; 2, no. 1 (2016): 280141.","manualFormatting":"Attin Warmi, “Pengaruh Penggunaan Strategi Pembelajaran Inkuiri Terhadap Kemampuan Pemahaman Matematik Peserta Didik (Penelitian Terhadap Peserta Didik Kelas V SDN Paturaman Desa Sukaratu Kecamatan Wanaraja Kabupaten Garut Tahun Pelajaran 2013/2014),” Jurnal Cakrawala Pendas 2, no. 1 (2016): 73.","plainTextFormattedCitation":"Attin Warmi, “Pengaruh Penggunaan Strategi Pembelajaran Inkuiri Terhadap Kemampuan Pemahaman Matematik Peserta Didik (Penelitian Terhadap Peserta Didik Kelas V SDN Paturaman Desa Sukaratu Kecamatan Wanaraja Kabupaten Garut Tahun Pelajaran 2013/2014),” Jurnal Cakrawala Pendas 2, no. 1 (2016): 280141.","previouslyFormattedCitation":"Attin Warmi, “Pengaruh Penggunaan Strategi Pembelajaran Inkuiri Terhadap Kemampuan Pemahaman Matematik Peserta Didik (Penelitian Terhadap Peserta Didik Kelas V SDN Paturaman Desa Sukaratu Kecamatan Wanaraja Kabupaten Garut Tahun Pelajaran 2013/2014),” &lt;i&gt;Jurnal Cakrawala Pendas&lt;/i&gt; 2, no. 1 (2016): 280141."},"properties":{"noteIndex":21},"schema":"https://github.com/citation-style-language/schema/raw/master/csl-citation.json"}</w:instrText>
      </w:r>
      <w:r w:rsidRPr="00C82FB2">
        <w:rPr>
          <w:rFonts w:ascii="Times New Roman" w:hAnsi="Times New Roman" w:cs="Times New Roman"/>
        </w:rPr>
        <w:fldChar w:fldCharType="separate"/>
      </w:r>
      <w:r w:rsidRPr="00C82FB2">
        <w:rPr>
          <w:rFonts w:ascii="Times New Roman" w:hAnsi="Times New Roman" w:cs="Times New Roman"/>
          <w:noProof/>
        </w:rPr>
        <w:t xml:space="preserve">Attin Warmi, “Pengaruh Penggunaan Strategi Pembelajaran Inkuiri Terhadap Kemampuan Pemahaman Matematik Peserta Didik (Penelitian Terhadap Peserta Didik Kelas V SDN Paturaman Desa Sukaratu Kecamatan Wanaraja Kabupaten Garut Tahun Pelajaran 2013/2014),” </w:t>
      </w:r>
      <w:r w:rsidRPr="00C82FB2">
        <w:rPr>
          <w:rFonts w:ascii="Times New Roman" w:hAnsi="Times New Roman" w:cs="Times New Roman"/>
          <w:i/>
          <w:noProof/>
        </w:rPr>
        <w:t>Jurnal Cakrawala Pendas</w:t>
      </w:r>
      <w:r w:rsidRPr="00C82FB2">
        <w:rPr>
          <w:rFonts w:ascii="Times New Roman" w:hAnsi="Times New Roman" w:cs="Times New Roman"/>
          <w:noProof/>
        </w:rPr>
        <w:t xml:space="preserve"> 2, no. 1 (2016): 73.</w:t>
      </w:r>
      <w:r w:rsidRPr="00C82FB2">
        <w:rPr>
          <w:rFonts w:ascii="Times New Roman" w:hAnsi="Times New Roman" w:cs="Times New Roman"/>
        </w:rPr>
        <w:fldChar w:fldCharType="end"/>
      </w:r>
    </w:p>
  </w:footnote>
  <w:footnote w:id="22">
    <w:p w:rsidR="00282322" w:rsidRPr="00E84C66" w:rsidRDefault="00282322" w:rsidP="001230D4">
      <w:pPr>
        <w:pStyle w:val="FootnoteText"/>
        <w:jc w:val="both"/>
        <w:rPr>
          <w:rFonts w:ascii="Times New Roman" w:hAnsi="Times New Roman" w:cs="Times New Roman"/>
        </w:rPr>
      </w:pPr>
      <w:r w:rsidRPr="00E84C66">
        <w:rPr>
          <w:rStyle w:val="FootnoteReference"/>
          <w:rFonts w:ascii="Times New Roman" w:hAnsi="Times New Roman" w:cs="Times New Roman"/>
        </w:rPr>
        <w:footnoteRef/>
      </w:r>
      <w:r w:rsidRPr="00E84C66">
        <w:rPr>
          <w:rFonts w:ascii="Times New Roman" w:hAnsi="Times New Roman" w:cs="Times New Roman"/>
        </w:rPr>
        <w:t xml:space="preserve"> </w:t>
      </w:r>
      <w:r w:rsidRPr="00E84C66">
        <w:rPr>
          <w:rFonts w:ascii="Times New Roman" w:hAnsi="Times New Roman" w:cs="Times New Roman"/>
        </w:rPr>
        <w:fldChar w:fldCharType="begin" w:fldLock="1"/>
      </w:r>
      <w:r>
        <w:rPr>
          <w:rFonts w:ascii="Times New Roman" w:hAnsi="Times New Roman" w:cs="Times New Roman"/>
        </w:rPr>
        <w:instrText>ADDIN CSL_CITATION {"citationItems":[{"id":"ITEM-1","itemData":{"DOI":"10.30870/jpsd.v3i1.1137","ISSN":"2540-909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dracipta","given":"Nana","non-dropping-particle":"","parse-names":false,"suffix":""},{"dropping-particle":"","family":"Syachruroji","given":"A.","non-dropping-particle":"","parse-names":false,"suffix":""},{"dropping-particle":"","family":"Hermawilda","given":"Hermawilda","non-dropping-particle":"","parse-names":false,"suffix":""}],"container-title":"Jurnal Pendidikan Sekolah Dasar","id":"ITEM-1","issue":"1","issued":{"date-parts":[["2017"]]},"page":"33","title":"Perbedaan Hasil Belajar Siswa Antara Yang Menggunakan Srategi Inkuiri Dengan Strategi Ekspositori","type":"article-journal","volume":"3"},"uris":["http://www.mendeley.com/documents/?uuid=0bc92fa7-d334-443f-8127-9bb0136a268e"]}],"mendeley":{"formattedCitation":"Hendracipta, Syachruroji, and Hermawilda, “Perbedaan Hasil Belajar Siswa Antara Yang Menggunakan Srategi Inkuiri Dengan Strategi Ekspositori.”","manualFormatting":"Hendracipta, Syachruroji, and Hermawilda, “Perbedaan Hasil Belajar Siswa Antara Yang Menggunakan Srategi Inkuiri Dengan Strategi Ekspositori.\": 35.","plainTextFormattedCitation":"Hendracipta, Syachruroji, and Hermawilda, “Perbedaan Hasil Belajar Siswa Antara Yang Menggunakan Srategi Inkuiri Dengan Strategi Ekspositori.”","previouslyFormattedCitation":"Hendracipta, Syachruroji, and Hermawilda, “Perbedaan Hasil Belajar Siswa Antara Yang Menggunakan Srategi Inkuiri Dengan Strategi Ekspositori.”"},"properties":{"noteIndex":22},"schema":"https://github.com/citation-style-language/schema/raw/master/csl-citation.json"}</w:instrText>
      </w:r>
      <w:r w:rsidRPr="00E84C66">
        <w:rPr>
          <w:rFonts w:ascii="Times New Roman" w:hAnsi="Times New Roman" w:cs="Times New Roman"/>
        </w:rPr>
        <w:fldChar w:fldCharType="separate"/>
      </w:r>
      <w:r w:rsidRPr="00E84C66">
        <w:rPr>
          <w:rFonts w:ascii="Times New Roman" w:hAnsi="Times New Roman" w:cs="Times New Roman"/>
          <w:noProof/>
        </w:rPr>
        <w:t>Hendracipta, Syachruroji, and Hermawilda, “Perbedaan Hasil Belajar Siswa Antara Yang Menggunakan Srategi Inkuiri Dengan Strategi Ekspositori.": 35.</w:t>
      </w:r>
      <w:r w:rsidRPr="00E84C66">
        <w:rPr>
          <w:rFonts w:ascii="Times New Roman" w:hAnsi="Times New Roman" w:cs="Times New Roman"/>
        </w:rPr>
        <w:fldChar w:fldCharType="end"/>
      </w:r>
      <w:r w:rsidRPr="00E84C66">
        <w:rPr>
          <w:rFonts w:ascii="Times New Roman" w:hAnsi="Times New Roman" w:cs="Times New Roman"/>
        </w:rPr>
        <w:t xml:space="preserve"> </w:t>
      </w:r>
    </w:p>
  </w:footnote>
  <w:footnote w:id="23">
    <w:p w:rsidR="00282322" w:rsidRPr="00E84C66" w:rsidRDefault="00282322" w:rsidP="001230D4">
      <w:pPr>
        <w:pStyle w:val="FootnoteText"/>
        <w:jc w:val="both"/>
        <w:rPr>
          <w:rFonts w:ascii="Times New Roman" w:hAnsi="Times New Roman" w:cs="Times New Roman"/>
        </w:rPr>
      </w:pPr>
      <w:r w:rsidRPr="00E84C66">
        <w:rPr>
          <w:rStyle w:val="FootnoteReference"/>
          <w:rFonts w:ascii="Times New Roman" w:hAnsi="Times New Roman" w:cs="Times New Roman"/>
        </w:rPr>
        <w:footnoteRef/>
      </w:r>
      <w:r w:rsidRPr="00E84C66">
        <w:rPr>
          <w:rFonts w:ascii="Times New Roman" w:hAnsi="Times New Roman" w:cs="Times New Roman"/>
        </w:rPr>
        <w:t xml:space="preserve"> </w:t>
      </w:r>
      <w:r w:rsidRPr="00E84C66">
        <w:rPr>
          <w:rFonts w:ascii="Times New Roman" w:hAnsi="Times New Roman" w:cs="Times New Roman"/>
        </w:rPr>
        <w:fldChar w:fldCharType="begin" w:fldLock="1"/>
      </w:r>
      <w:r>
        <w:rPr>
          <w:rFonts w:ascii="Times New Roman" w:hAnsi="Times New Roman" w:cs="Times New Roman"/>
        </w:rPr>
        <w:instrText>ADDIN CSL_CITATION {"citationItems":[{"id":"ITEM-1","itemData":{"DOI":"10.26740/jpap.v9n1.p109-120","abstract":"This article discusses how inquiry learning models as a strategy develop students' critical thinking skills. The basic competency used for this learning purpose are management functions. In the learning process in the classroom teachers are expected to be more varied in providing learning models, because the problem that often occurs at this time is the delivery of material that is not right makes students feel bored and bored resulting in not focusing on learning. The role of the teacher here is very important when determining the methods and models of learning to be delivered must be adjusted to the basic competencies of the subject matter. The Inquiry Learning Model is felt to be able to change the mindset of students who initially only focused on the teacher and passive in the classroom, became more critical in solving problems encountered and can find answers to the questions they asked. Inquiry learning is very important for students not only in schools, but in the environment in which they are located, because inquiry relies on the ability of each individual to solve existing problems and bring up their critical thinking skills and innovation and creativity. This type of research is conceptual which proves inquiry learning model that can improve students' critical thinking skillson learning management functions.","author":[{"dropping-particle":"","family":"Prasetiyo","given":"Mochammad Bagas","non-dropping-particle":"","parse-names":false,"suffix":""},{"dropping-particle":"","family":"Rosy","given":"Brillian","non-dropping-particle":"","parse-names":false,"suffix":""}],"container-title":"Jurnal Pendidikan Administrasi Perkantoran (JPAP)","id":"ITEM-1","issue":"1","issued":{"date-parts":[["2020"]]},"page":"109-120","title":"Model Pembelajaran Inkuiri Sebagai Strategi Mengembangkan Kemampuan Berpikir Kritis Siswa","type":"article-journal","volume":"9"},"uris":["http://www.mendeley.com/documents/?uuid=3eddcd68-3900-46b7-9f3d-971713279f1a"]}],"mendeley":{"formattedCitation":"Mochammad Bagas Prasetiyo and Brillian Rosy, “Model Pembelajaran Inkuiri Sebagai Strategi Mengembangkan Kemampuan Berpikir Kritis Siswa,” &lt;i&gt;Jurnal Pendidikan Administrasi Perkantoran (JPAP)&lt;/i&gt; 9, no. 1 (2020): 109–120.","manualFormatting":"Mochammad Bagas Prasetiyo and Brillian Rosy, “Model Pembelajaran Inkuiri Sebagai Strategi Mengembangkan Kemampuan Berpikir Kritis Siswa,” Jurnal Pendidikan Administrasi Perkantoran (JPAP) 9, no. 1 (2020): 111–112.","plainTextFormattedCitation":"Mochammad Bagas Prasetiyo and Brillian Rosy, “Model Pembelajaran Inkuiri Sebagai Strategi Mengembangkan Kemampuan Berpikir Kritis Siswa,” Jurnal Pendidikan Administrasi Perkantoran (JPAP) 9, no. 1 (2020): 109–120.","previouslyFormattedCitation":"Mochammad Bagas Prasetiyo and Brillian Rosy, “Model Pembelajaran Inkuiri Sebagai Strategi Mengembangkan Kemampuan Berpikir Kritis Siswa,” &lt;i&gt;Jurnal Pendidikan Administrasi Perkantoran (JPAP)&lt;/i&gt; 9, no. 1 (2020): 109–120."},"properties":{"noteIndex":23},"schema":"https://github.com/citation-style-language/schema/raw/master/csl-citation.json"}</w:instrText>
      </w:r>
      <w:r w:rsidRPr="00E84C66">
        <w:rPr>
          <w:rFonts w:ascii="Times New Roman" w:hAnsi="Times New Roman" w:cs="Times New Roman"/>
        </w:rPr>
        <w:fldChar w:fldCharType="separate"/>
      </w:r>
      <w:r w:rsidRPr="00E84C66">
        <w:rPr>
          <w:rFonts w:ascii="Times New Roman" w:hAnsi="Times New Roman" w:cs="Times New Roman"/>
          <w:noProof/>
        </w:rPr>
        <w:t xml:space="preserve">Mochammad Bagas Prasetiyo and Brillian Rosy, “Model Pembelajaran Inkuiri Sebagai Strategi Mengembangkan Kemampuan Berpikir Kritis Siswa,” </w:t>
      </w:r>
      <w:r w:rsidRPr="00E84C66">
        <w:rPr>
          <w:rFonts w:ascii="Times New Roman" w:hAnsi="Times New Roman" w:cs="Times New Roman"/>
          <w:i/>
          <w:noProof/>
        </w:rPr>
        <w:t>Jurnal Pendidikan Administrasi Perkantoran (JPAP)</w:t>
      </w:r>
      <w:r w:rsidRPr="00E84C66">
        <w:rPr>
          <w:rFonts w:ascii="Times New Roman" w:hAnsi="Times New Roman" w:cs="Times New Roman"/>
          <w:noProof/>
        </w:rPr>
        <w:t xml:space="preserve"> 9, no. 1 (2020): 111–112.</w:t>
      </w:r>
      <w:r w:rsidRPr="00E84C66">
        <w:rPr>
          <w:rFonts w:ascii="Times New Roman" w:hAnsi="Times New Roman" w:cs="Times New Roman"/>
        </w:rPr>
        <w:fldChar w:fldCharType="end"/>
      </w:r>
    </w:p>
  </w:footnote>
  <w:footnote w:id="24">
    <w:p w:rsidR="00282322" w:rsidRPr="008C65E9" w:rsidRDefault="00282322" w:rsidP="001230D4">
      <w:pPr>
        <w:pStyle w:val="FootnoteText"/>
        <w:jc w:val="both"/>
        <w:rPr>
          <w:rFonts w:ascii="Times New Roman" w:hAnsi="Times New Roman" w:cs="Times New Roman"/>
        </w:rPr>
      </w:pPr>
      <w:r w:rsidRPr="008C65E9">
        <w:rPr>
          <w:rStyle w:val="FootnoteReference"/>
          <w:rFonts w:ascii="Times New Roman" w:hAnsi="Times New Roman" w:cs="Times New Roman"/>
        </w:rPr>
        <w:footnoteRef/>
      </w:r>
      <w:r w:rsidRPr="008C65E9">
        <w:rPr>
          <w:rFonts w:ascii="Times New Roman" w:hAnsi="Times New Roman" w:cs="Times New Roman"/>
        </w:rPr>
        <w:t xml:space="preserve"> </w:t>
      </w:r>
      <w:r w:rsidRPr="008C65E9">
        <w:rPr>
          <w:rFonts w:ascii="Times New Roman" w:hAnsi="Times New Roman" w:cs="Times New Roman"/>
        </w:rPr>
        <w:fldChar w:fldCharType="begin" w:fldLock="1"/>
      </w:r>
      <w:r>
        <w:rPr>
          <w:rFonts w:ascii="Times New Roman" w:hAnsi="Times New Roman" w:cs="Times New Roman"/>
        </w:rPr>
        <w:instrText>ADDIN CSL_CITATION {"citationItems":[{"id":"ITEM-1","itemData":{"DOI":"10.26740/jpap.v9n1.p109-120","abstract":"This article discusses how inquiry learning models as a strategy develop students' critical thinking skills. The basic competency used for this learning purpose are management functions. In the learning process in the classroom teachers are expected to be more varied in providing learning models, because the problem that often occurs at this time is the delivery of material that is not right makes students feel bored and bored resulting in not focusing on learning. The role of the teacher here is very important when determining the methods and models of learning to be delivered must be adjusted to the basic competencies of the subject matter. The Inquiry Learning Model is felt to be able to change the mindset of students who initially only focused on the teacher and passive in the classroom, became more critical in solving problems encountered and can find answers to the questions they asked. Inquiry learning is very important for students not only in schools, but in the environment in which they are located, because inquiry relies on the ability of each individual to solve existing problems and bring up their critical thinking skills and innovation and creativity. This type of research is conceptual which proves inquiry learning model that can improve students' critical thinking skillson learning management functions.","author":[{"dropping-particle":"","family":"Prasetiyo","given":"Mochammad Bagas","non-dropping-particle":"","parse-names":false,"suffix":""},{"dropping-particle":"","family":"Rosy","given":"Brillian","non-dropping-particle":"","parse-names":false,"suffix":""}],"container-title":"Jurnal Pendidikan Administrasi Perkantoran (JPAP)","id":"ITEM-1","issue":"1","issued":{"date-parts":[["2020"]]},"page":"109-120","title":"Model Pembelajaran Inkuiri Sebagai Strategi Mengembangkan Kemampuan Berpikir Kritis Siswa","type":"article-journal","volume":"9"},"uris":["http://www.mendeley.com/documents/?uuid=3eddcd68-3900-46b7-9f3d-971713279f1a"]}],"mendeley":{"formattedCitation":"Ibid.","manualFormatting":"Ibid:37.","plainTextFormattedCitation":"Ibid.","previouslyFormattedCitation":"Ibid."},"properties":{"noteIndex":24},"schema":"https://github.com/citation-style-language/schema/raw/master/csl-citation.json"}</w:instrText>
      </w:r>
      <w:r w:rsidRPr="008C65E9">
        <w:rPr>
          <w:rFonts w:ascii="Times New Roman" w:hAnsi="Times New Roman" w:cs="Times New Roman"/>
        </w:rPr>
        <w:fldChar w:fldCharType="separate"/>
      </w:r>
      <w:r w:rsidRPr="008C65E9">
        <w:rPr>
          <w:rFonts w:ascii="Times New Roman" w:hAnsi="Times New Roman" w:cs="Times New Roman"/>
          <w:noProof/>
        </w:rPr>
        <w:t>Ibid:37.</w:t>
      </w:r>
      <w:r w:rsidRPr="008C65E9">
        <w:rPr>
          <w:rFonts w:ascii="Times New Roman" w:hAnsi="Times New Roman" w:cs="Times New Roman"/>
        </w:rPr>
        <w:fldChar w:fldCharType="end"/>
      </w:r>
    </w:p>
  </w:footnote>
  <w:footnote w:id="25">
    <w:p w:rsidR="00282322" w:rsidRPr="002A3E5A" w:rsidRDefault="00282322" w:rsidP="001230D4">
      <w:pPr>
        <w:pStyle w:val="FootnoteText"/>
        <w:jc w:val="both"/>
        <w:rPr>
          <w:rFonts w:ascii="Times New Roman" w:hAnsi="Times New Roman" w:cs="Times New Roman"/>
        </w:rPr>
      </w:pPr>
      <w:r w:rsidRPr="002A3E5A">
        <w:rPr>
          <w:rStyle w:val="FootnoteReference"/>
          <w:rFonts w:ascii="Times New Roman" w:hAnsi="Times New Roman" w:cs="Times New Roman"/>
        </w:rPr>
        <w:footnoteRef/>
      </w:r>
      <w:r w:rsidRPr="002A3E5A">
        <w:rPr>
          <w:rFonts w:ascii="Times New Roman" w:hAnsi="Times New Roman" w:cs="Times New Roman"/>
        </w:rPr>
        <w:t xml:space="preserve"> </w:t>
      </w:r>
      <w:r w:rsidRPr="002A3E5A">
        <w:rPr>
          <w:rFonts w:ascii="Times New Roman" w:hAnsi="Times New Roman" w:cs="Times New Roman"/>
        </w:rPr>
        <w:fldChar w:fldCharType="begin" w:fldLock="1"/>
      </w:r>
      <w:r>
        <w:rPr>
          <w:rFonts w:ascii="Times New Roman" w:hAnsi="Times New Roman" w:cs="Times New Roman"/>
        </w:rPr>
        <w:instrText>ADDIN CSL_CITATION {"citationItems":[{"id":"ITEM-1","itemData":{"ISSN":"2579-4442","author":[{"dropping-particle":"","family":"Warmi","given":"Attin","non-dropping-particle":"","parse-names":false,"suffix":""}],"container-title":"Jurnal Cakrawala Pendas","id":"ITEM-1","issue":"1","issued":{"date-parts":[["2016"]]},"page":"280141","publisher":"Universitas Majalengka","title":"Pengaruh Penggunaan Strategi Pembelajaran Inkuiri Terhadap Kemampuan Pemahaman Matematik Peserta Didik (Penelitian terhadap Peserta Didik Kelas V SDN Paturaman Desa Sukaratu Kecamatan Wanaraja Kabupaten Garut Tahun Pelajaran 2013/2014)","type":"article-journal","volume":"2"},"uris":["http://www.mendeley.com/documents/?uuid=03ff5bb4-8679-4c25-9b61-e030a9d63d04"]}],"mendeley":{"formattedCitation":"Warmi, “Pengaruh Penggunaan Strategi Pembelajaran Inkuiri Terhadap Kemampuan Pemahaman Matematik Peserta Didik (Penelitian Terhadap Peserta Didik Kelas V SDN Paturaman Desa Sukaratu Kecamatan Wanaraja Kabupaten Garut Tahun Pelajaran 2013/2014).”","manualFormatting":"Warmi, “Pengaruh Penggunaan Strategi Pembelajaran Inkuiri Terhadap Kemampuan Pemahaman Matematik Peserta Didik (Penelitian Terhadap Peserta Didik Kelas V SDN Paturaman Desa Sukaratu Kecamatan Wanaraja Kabupaten Garut Tahun Pelajaran 2013/2014)\": 74.","plainTextFormattedCitation":"Warmi, “Pengaruh Penggunaan Strategi Pembelajaran Inkuiri Terhadap Kemampuan Pemahaman Matematik Peserta Didik (Penelitian Terhadap Peserta Didik Kelas V SDN Paturaman Desa Sukaratu Kecamatan Wanaraja Kabupaten Garut Tahun Pelajaran 2013/2014).”","previouslyFormattedCitation":"Warmi, “Pengaruh Penggunaan Strategi Pembelajaran Inkuiri Terhadap Kemampuan Pemahaman Matematik Peserta Didik (Penelitian Terhadap Peserta Didik Kelas V SDN Paturaman Desa Sukaratu Kecamatan Wanaraja Kabupaten Garut Tahun Pelajaran 2013/2014).”"},"properties":{"noteIndex":25},"schema":"https://github.com/citation-style-language/schema/raw/master/csl-citation.json"}</w:instrText>
      </w:r>
      <w:r w:rsidRPr="002A3E5A">
        <w:rPr>
          <w:rFonts w:ascii="Times New Roman" w:hAnsi="Times New Roman" w:cs="Times New Roman"/>
        </w:rPr>
        <w:fldChar w:fldCharType="separate"/>
      </w:r>
      <w:r w:rsidRPr="002A3E5A">
        <w:rPr>
          <w:rFonts w:ascii="Times New Roman" w:hAnsi="Times New Roman" w:cs="Times New Roman"/>
          <w:noProof/>
        </w:rPr>
        <w:t>Warmi, “Pengaruh Penggunaan Strategi Pembelajaran Inkuiri Terhadap Kemampuan Pemahaman Matematik Peserta Didik (Penelitian Terhadap Peserta Didik Kelas V SDN Paturaman Desa Sukaratu Kecamatan Wanaraja Kabupaten Garut Tahun Pelajaran 2013/2014)": 74.</w:t>
      </w:r>
      <w:r w:rsidRPr="002A3E5A">
        <w:rPr>
          <w:rFonts w:ascii="Times New Roman" w:hAnsi="Times New Roman" w:cs="Times New Roman"/>
        </w:rPr>
        <w:fldChar w:fldCharType="end"/>
      </w:r>
      <w:r w:rsidRPr="002A3E5A">
        <w:rPr>
          <w:rFonts w:ascii="Times New Roman" w:hAnsi="Times New Roman" w:cs="Times New Roman"/>
        </w:rPr>
        <w:t xml:space="preserve"> </w:t>
      </w:r>
    </w:p>
  </w:footnote>
  <w:footnote w:id="26">
    <w:p w:rsidR="00282322" w:rsidRPr="00830400" w:rsidRDefault="00282322" w:rsidP="001230D4">
      <w:pPr>
        <w:pStyle w:val="FootnoteText"/>
        <w:rPr>
          <w:rFonts w:ascii="Times New Roman" w:hAnsi="Times New Roman" w:cs="Times New Roman"/>
        </w:rPr>
      </w:pPr>
      <w:r w:rsidRPr="00830400">
        <w:rPr>
          <w:rStyle w:val="FootnoteReference"/>
          <w:rFonts w:ascii="Times New Roman" w:hAnsi="Times New Roman" w:cs="Times New Roman"/>
        </w:rPr>
        <w:footnoteRef/>
      </w:r>
      <w:r w:rsidRPr="00830400">
        <w:rPr>
          <w:rFonts w:ascii="Times New Roman" w:hAnsi="Times New Roman" w:cs="Times New Roman"/>
        </w:rPr>
        <w:t xml:space="preserve"> </w:t>
      </w:r>
      <w:r w:rsidRPr="00830400">
        <w:rPr>
          <w:rFonts w:ascii="Times New Roman" w:hAnsi="Times New Roman" w:cs="Times New Roman"/>
        </w:rPr>
        <w:fldChar w:fldCharType="begin" w:fldLock="1"/>
      </w:r>
      <w:r>
        <w:rPr>
          <w:rFonts w:ascii="Times New Roman" w:hAnsi="Times New Roman" w:cs="Times New Roman"/>
        </w:rPr>
        <w:instrText>ADDIN CSL_CITATION {"citationItems":[{"id":"ITEM-1","itemData":{"ISSN":"2579-4442","author":[{"dropping-particle":"","family":"Warmi","given":"Attin","non-dropping-particle":"","parse-names":false,"suffix":""}],"container-title":"Jurnal Cakrawala Pendas","id":"ITEM-1","issue":"1","issued":{"date-parts":[["2016"]]},"page":"280141","publisher":"Universitas Majalengka","title":"Pengaruh Penggunaan Strategi Pembelajaran Inkuiri Terhadap Kemampuan Pemahaman Matematik Peserta Didik (Penelitian terhadap Peserta Didik Kelas V SDN Paturaman Desa Sukaratu Kecamatan Wanaraja Kabupaten Garut Tahun Pelajaran 2013/2014)","type":"article-journal","volume":"2"},"uris":["http://www.mendeley.com/documents/?uuid=03ff5bb4-8679-4c25-9b61-e030a9d63d04"]}],"mendeley":{"formattedCitation":"Ibid.","manualFormatting":"Ibid:74.","plainTextFormattedCitation":"Ibid.","previouslyFormattedCitation":"Ibid."},"properties":{"noteIndex":26},"schema":"https://github.com/citation-style-language/schema/raw/master/csl-citation.json"}</w:instrText>
      </w:r>
      <w:r w:rsidRPr="00830400">
        <w:rPr>
          <w:rFonts w:ascii="Times New Roman" w:hAnsi="Times New Roman" w:cs="Times New Roman"/>
        </w:rPr>
        <w:fldChar w:fldCharType="separate"/>
      </w:r>
      <w:r w:rsidRPr="00830400">
        <w:rPr>
          <w:rFonts w:ascii="Times New Roman" w:hAnsi="Times New Roman" w:cs="Times New Roman"/>
          <w:noProof/>
        </w:rPr>
        <w:t>Ibid:74.</w:t>
      </w:r>
      <w:r w:rsidRPr="00830400">
        <w:rPr>
          <w:rFonts w:ascii="Times New Roman" w:hAnsi="Times New Roman" w:cs="Times New Roman"/>
        </w:rPr>
        <w:fldChar w:fldCharType="end"/>
      </w:r>
    </w:p>
  </w:footnote>
  <w:footnote w:id="27">
    <w:p w:rsidR="00282322" w:rsidRPr="00BE3168" w:rsidRDefault="00282322" w:rsidP="001230D4">
      <w:pPr>
        <w:pStyle w:val="FootnoteText"/>
        <w:jc w:val="both"/>
        <w:rPr>
          <w:rFonts w:ascii="Times New Roman" w:hAnsi="Times New Roman" w:cs="Times New Roman"/>
        </w:rPr>
      </w:pPr>
      <w:r w:rsidRPr="00BE3168">
        <w:rPr>
          <w:rStyle w:val="FootnoteReference"/>
          <w:rFonts w:ascii="Times New Roman" w:hAnsi="Times New Roman" w:cs="Times New Roman"/>
        </w:rPr>
        <w:footnoteRef/>
      </w:r>
      <w:r w:rsidRPr="00BE3168">
        <w:rPr>
          <w:rFonts w:ascii="Times New Roman" w:hAnsi="Times New Roman" w:cs="Times New Roman"/>
        </w:rPr>
        <w:t xml:space="preserve"> </w:t>
      </w:r>
      <w:r w:rsidRPr="00BE3168">
        <w:rPr>
          <w:rFonts w:ascii="Times New Roman" w:hAnsi="Times New Roman" w:cs="Times New Roman"/>
        </w:rPr>
        <w:fldChar w:fldCharType="begin" w:fldLock="1"/>
      </w:r>
      <w:r>
        <w:rPr>
          <w:rFonts w:ascii="Times New Roman" w:hAnsi="Times New Roman" w:cs="Times New Roman"/>
        </w:rPr>
        <w:instrText>ADDIN CSL_CITATION {"citationItems":[{"id":"ITEM-1","itemData":{"DOI":"10.36088/palapa.v7i1.180","ISSN":"2338-2325","abstract":"This research is motivated by assumption that in maximizing student learning result it is deemed necessary to present new inovation in a learning process. This study was purposed to fully describe the role of inquiry learning strategies that have collaborated with other learning strategies or methods in maximizing learning result obtained by students of SMKN 02 KRAKSAAN. The implementation of strategies or learning methods is considered to be dominantly influential in improving student learning result. This research method uses descriptive research methods that are collaborative in qualitative form. The subject of this research are the teachers and students of SMKN 02 KRAKSAAN. Research data obtained from interviews, observations, and documentation. The result of this study showed an increase in the average student learning result by 15 points (documentation result) from the previous action (the implementation of inquiry learning strategies). Things that show the enormity of the influence given by inquiry learning strategies in maximizing student learning result.","author":[{"dropping-particle":"","family":"Hamdani","given":"Risqyanto Hasan","non-dropping-particle":"","parse-names":false,"suffix":""},{"dropping-particle":"","family":"Islam","given":"Syaiful","non-dropping-particle":"","parse-names":false,"suffix":""}],"container-title":"Palapa","id":"ITEM-1","issue":"1","issued":{"date-parts":[["2019"]]},"page":"30-49","title":"Inovasi Strategi Pembelajaran Inkuiri dalam Pembelajaran","type":"article-journal","volume":"7"},"uris":["http://www.mendeley.com/documents/?uuid=ce63cb2c-fead-4280-b00d-f9292de6852f"]}],"mendeley":{"formattedCitation":"Hamdani and Islam, “Inovasi Strategi Pembelajaran Inkuiri Dalam Pembelajaran.”","manualFormatting":"Hamdani and Islam, “Inovasi Strategi Pembelajaran Inkuiri Dalam Pembelajaran\": 39.","plainTextFormattedCitation":"Hamdani and Islam, “Inovasi Strategi Pembelajaran Inkuiri Dalam Pembelajaran.”","previouslyFormattedCitation":"Hamdani and Islam, “Inovasi Strategi Pembelajaran Inkuiri Dalam Pembelajaran.”"},"properties":{"noteIndex":27},"schema":"https://github.com/citation-style-language/schema/raw/master/csl-citation.json"}</w:instrText>
      </w:r>
      <w:r w:rsidRPr="00BE3168">
        <w:rPr>
          <w:rFonts w:ascii="Times New Roman" w:hAnsi="Times New Roman" w:cs="Times New Roman"/>
        </w:rPr>
        <w:fldChar w:fldCharType="separate"/>
      </w:r>
      <w:r w:rsidRPr="00BE3168">
        <w:rPr>
          <w:rFonts w:ascii="Times New Roman" w:hAnsi="Times New Roman" w:cs="Times New Roman"/>
          <w:noProof/>
        </w:rPr>
        <w:t>Hamdani and Islam, “Inovasi Strategi Pembelajaran Inkuiri Dalam Pembelajaran": 39.</w:t>
      </w:r>
      <w:r w:rsidRPr="00BE3168">
        <w:rPr>
          <w:rFonts w:ascii="Times New Roman" w:hAnsi="Times New Roman" w:cs="Times New Roman"/>
        </w:rPr>
        <w:fldChar w:fldCharType="end"/>
      </w:r>
      <w:r w:rsidRPr="00BE3168">
        <w:rPr>
          <w:rFonts w:ascii="Times New Roman" w:hAnsi="Times New Roman" w:cs="Times New Roman"/>
        </w:rPr>
        <w:t xml:space="preserve"> </w:t>
      </w:r>
    </w:p>
  </w:footnote>
  <w:footnote w:id="28">
    <w:p w:rsidR="00282322" w:rsidRPr="00BE3168" w:rsidRDefault="00282322" w:rsidP="001230D4">
      <w:pPr>
        <w:pStyle w:val="FootnoteText"/>
        <w:jc w:val="both"/>
        <w:rPr>
          <w:rFonts w:ascii="Times New Roman" w:hAnsi="Times New Roman" w:cs="Times New Roman"/>
        </w:rPr>
      </w:pPr>
      <w:r w:rsidRPr="00BE3168">
        <w:rPr>
          <w:rStyle w:val="FootnoteReference"/>
          <w:rFonts w:ascii="Times New Roman" w:hAnsi="Times New Roman" w:cs="Times New Roman"/>
        </w:rPr>
        <w:footnoteRef/>
      </w:r>
      <w:r w:rsidRPr="00BE3168">
        <w:rPr>
          <w:rFonts w:ascii="Times New Roman" w:hAnsi="Times New Roman" w:cs="Times New Roman"/>
        </w:rPr>
        <w:t xml:space="preserve"> </w:t>
      </w:r>
      <w:r w:rsidRPr="00BE316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jani","given":"Maulana Akbar","non-dropping-particle":"","parse-names":false,"suffix":""}],"container-title":"Jurnal Serunai Administrasi Pendidikan","id":"ITEM-1","issue":"2","issued":{"date-parts":[["2019"]]},"title":"Pelaksanaan Strategi Pembelajaran Inkuiri","type":"article-journal","volume":"8"},"uris":["http://www.mendeley.com/documents/?uuid=225b2621-b635-47cb-b3b3-6ffe6bcf23a2"]}],"mendeley":{"formattedCitation":"Sanjani, “Pelaksanaan Strategi Pembelajaran Inkuiri.”","manualFormatting":"Sanjani, “Pelaksanaan Strategi Pembelajaran Inkuiri\": 43.","plainTextFormattedCitation":"Sanjani, “Pelaksanaan Strategi Pembelajaran Inkuiri.”","previouslyFormattedCitation":"Sanjani, “Pelaksanaan Strategi Pembelajaran Inkuiri.”"},"properties":{"noteIndex":28},"schema":"https://github.com/citation-style-language/schema/raw/master/csl-citation.json"}</w:instrText>
      </w:r>
      <w:r w:rsidRPr="00BE3168">
        <w:rPr>
          <w:rFonts w:ascii="Times New Roman" w:hAnsi="Times New Roman" w:cs="Times New Roman"/>
        </w:rPr>
        <w:fldChar w:fldCharType="separate"/>
      </w:r>
      <w:r w:rsidRPr="00BE3168">
        <w:rPr>
          <w:rFonts w:ascii="Times New Roman" w:hAnsi="Times New Roman" w:cs="Times New Roman"/>
          <w:noProof/>
        </w:rPr>
        <w:t>Sanjani, “Pelaksanaan Strategi Pembelajaran Inkuiri": 43.</w:t>
      </w:r>
      <w:r w:rsidRPr="00BE3168">
        <w:rPr>
          <w:rFonts w:ascii="Times New Roman" w:hAnsi="Times New Roman" w:cs="Times New Roman"/>
        </w:rPr>
        <w:fldChar w:fldCharType="end"/>
      </w:r>
      <w:r w:rsidRPr="00BE3168">
        <w:rPr>
          <w:rFonts w:ascii="Times New Roman" w:hAnsi="Times New Roman" w:cs="Times New Roman"/>
        </w:rPr>
        <w:t xml:space="preserve"> </w:t>
      </w:r>
    </w:p>
  </w:footnote>
  <w:footnote w:id="29">
    <w:p w:rsidR="00282322" w:rsidRPr="00592705" w:rsidRDefault="00282322" w:rsidP="001230D4">
      <w:pPr>
        <w:pStyle w:val="FootnoteText"/>
        <w:jc w:val="both"/>
        <w:rPr>
          <w:rFonts w:ascii="Times New Roman" w:hAnsi="Times New Roman" w:cs="Times New Roman"/>
        </w:rPr>
      </w:pPr>
      <w:r w:rsidRPr="00592705">
        <w:rPr>
          <w:rStyle w:val="FootnoteReference"/>
          <w:rFonts w:ascii="Times New Roman" w:hAnsi="Times New Roman" w:cs="Times New Roman"/>
        </w:rPr>
        <w:footnoteRef/>
      </w:r>
      <w:r w:rsidRPr="00592705">
        <w:rPr>
          <w:rFonts w:ascii="Times New Roman" w:hAnsi="Times New Roman" w:cs="Times New Roman"/>
        </w:rPr>
        <w:t xml:space="preserve"> </w:t>
      </w:r>
      <w:r w:rsidRPr="00592705">
        <w:rPr>
          <w:rFonts w:ascii="Times New Roman" w:hAnsi="Times New Roman" w:cs="Times New Roman"/>
        </w:rPr>
        <w:fldChar w:fldCharType="begin" w:fldLock="1"/>
      </w:r>
      <w:r>
        <w:rPr>
          <w:rFonts w:ascii="Times New Roman" w:hAnsi="Times New Roman" w:cs="Times New Roman"/>
        </w:rPr>
        <w:instrText>ADDIN CSL_CITATION {"citationItems":[{"id":"ITEM-1","itemData":{"DOI":"10.36088/palapa.v7i1.180","ISSN":"2338-2325","abstract":"This research is motivated by assumption that in maximizing student learning result it is deemed necessary to present new inovation in a learning process. This study was purposed to fully describe the role of inquiry learning strategies that have collaborated with other learning strategies or methods in maximizing learning result obtained by students of SMKN 02 KRAKSAAN. The implementation of strategies or learning methods is considered to be dominantly influential in improving student learning result. This research method uses descriptive research methods that are collaborative in qualitative form. The subject of this research are the teachers and students of SMKN 02 KRAKSAAN. Research data obtained from interviews, observations, and documentation. The result of this study showed an increase in the average student learning result by 15 points (documentation result) from the previous action (the implementation of inquiry learning strategies). Things that show the enormity of the influence given by inquiry learning strategies in maximizing student learning result.","author":[{"dropping-particle":"","family":"Hamdani","given":"Risqyanto Hasan","non-dropping-particle":"","parse-names":false,"suffix":""},{"dropping-particle":"","family":"Islam","given":"Syaiful","non-dropping-particle":"","parse-names":false,"suffix":""}],"container-title":"Palapa","id":"ITEM-1","issue":"1","issued":{"date-parts":[["2019"]]},"page":"30-49","title":"Inovasi Strategi Pembelajaran Inkuiri dalam Pembelajaran","type":"article-journal","volume":"7"},"uris":["http://www.mendeley.com/documents/?uuid=ce63cb2c-fead-4280-b00d-f9292de6852f"]}],"mendeley":{"formattedCitation":"Hamdani and Islam, “Inovasi Strategi Pembelajaran Inkuiri Dalam Pembelajaran.”","manualFormatting":"Hamdani and Islam, “Inovasi Strategi Pembelajaran Inkuiri Dalam Pembelajaran'; 39.","plainTextFormattedCitation":"Hamdani and Islam, “Inovasi Strategi Pembelajaran Inkuiri Dalam Pembelajaran.”","previouslyFormattedCitation":"Hamdani and Islam, “Inovasi Strategi Pembelajaran Inkuiri Dalam Pembelajaran.”"},"properties":{"noteIndex":29},"schema":"https://github.com/citation-style-language/schema/raw/master/csl-citation.json"}</w:instrText>
      </w:r>
      <w:r w:rsidRPr="00592705">
        <w:rPr>
          <w:rFonts w:ascii="Times New Roman" w:hAnsi="Times New Roman" w:cs="Times New Roman"/>
        </w:rPr>
        <w:fldChar w:fldCharType="separate"/>
      </w:r>
      <w:r w:rsidRPr="00592705">
        <w:rPr>
          <w:rFonts w:ascii="Times New Roman" w:hAnsi="Times New Roman" w:cs="Times New Roman"/>
          <w:noProof/>
        </w:rPr>
        <w:t>Hamdani and Islam, “Inovasi Strategi Pembelajaran Inkuiri Dalam Pembelajaran'; 39.</w:t>
      </w:r>
      <w:r w:rsidRPr="00592705">
        <w:rPr>
          <w:rFonts w:ascii="Times New Roman" w:hAnsi="Times New Roman" w:cs="Times New Roman"/>
        </w:rPr>
        <w:fldChar w:fldCharType="end"/>
      </w:r>
      <w:r w:rsidRPr="00592705">
        <w:rPr>
          <w:rFonts w:ascii="Times New Roman" w:hAnsi="Times New Roman" w:cs="Times New Roman"/>
        </w:rPr>
        <w:t xml:space="preserve"> </w:t>
      </w:r>
    </w:p>
  </w:footnote>
  <w:footnote w:id="30">
    <w:p w:rsidR="00282322" w:rsidRDefault="00282322" w:rsidP="001230D4">
      <w:pPr>
        <w:pStyle w:val="FootnoteText"/>
        <w:jc w:val="both"/>
      </w:pPr>
      <w:r w:rsidRPr="00592705">
        <w:rPr>
          <w:rStyle w:val="FootnoteReference"/>
          <w:rFonts w:ascii="Times New Roman" w:hAnsi="Times New Roman" w:cs="Times New Roman"/>
        </w:rPr>
        <w:footnoteRef/>
      </w:r>
      <w:r w:rsidRPr="00592705">
        <w:rPr>
          <w:rFonts w:ascii="Times New Roman" w:hAnsi="Times New Roman" w:cs="Times New Roman"/>
        </w:rPr>
        <w:t xml:space="preserve"> </w:t>
      </w:r>
      <w:r w:rsidRPr="0059270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jani","given":"Maulana Akbar","non-dropping-particle":"","parse-names":false,"suffix":""}],"container-title":"Jurnal Serunai Administrasi Pendidikan","id":"ITEM-1","issue":"2","issued":{"date-parts":[["2019"]]},"title":"Pelaksanaan Strategi Pembelajaran Inkuiri","type":"article-journal","volume":"8"},"uris":["http://www.mendeley.com/documents/?uuid=225b2621-b635-47cb-b3b3-6ffe6bcf23a2"]}],"mendeley":{"formattedCitation":"Sanjani, “Pelaksanaan Strategi Pembelajaran Inkuiri.”","manualFormatting":"Sanjani, “Pelaksanaan Strategi Pembelajaran Inkuiri\": 43.","plainTextFormattedCitation":"Sanjani, “Pelaksanaan Strategi Pembelajaran Inkuiri.”","previouslyFormattedCitation":"Sanjani, “Pelaksanaan Strategi Pembelajaran Inkuiri.”"},"properties":{"noteIndex":30},"schema":"https://github.com/citation-style-language/schema/raw/master/csl-citation.json"}</w:instrText>
      </w:r>
      <w:r w:rsidRPr="00592705">
        <w:rPr>
          <w:rFonts w:ascii="Times New Roman" w:hAnsi="Times New Roman" w:cs="Times New Roman"/>
        </w:rPr>
        <w:fldChar w:fldCharType="separate"/>
      </w:r>
      <w:r w:rsidRPr="00592705">
        <w:rPr>
          <w:rFonts w:ascii="Times New Roman" w:hAnsi="Times New Roman" w:cs="Times New Roman"/>
          <w:noProof/>
        </w:rPr>
        <w:t>Sanjani, “Pelaksanaan Strategi Pembelajaran Inkuiri": 43.</w:t>
      </w:r>
      <w:r w:rsidRPr="00592705">
        <w:rPr>
          <w:rFonts w:ascii="Times New Roman" w:hAnsi="Times New Roman" w:cs="Times New Roman"/>
        </w:rPr>
        <w:fldChar w:fldCharType="end"/>
      </w:r>
      <w:r>
        <w:t xml:space="preserve"> </w:t>
      </w:r>
    </w:p>
  </w:footnote>
  <w:footnote w:id="31">
    <w:p w:rsidR="00282322" w:rsidRPr="003D39B5" w:rsidRDefault="00282322" w:rsidP="001230D4">
      <w:pPr>
        <w:pStyle w:val="FootnoteText"/>
        <w:jc w:val="both"/>
        <w:rPr>
          <w:rFonts w:ascii="Times New Roman" w:hAnsi="Times New Roman" w:cs="Times New Roman"/>
        </w:rPr>
      </w:pPr>
      <w:r w:rsidRPr="003D39B5">
        <w:rPr>
          <w:rStyle w:val="FootnoteReference"/>
          <w:rFonts w:ascii="Times New Roman" w:hAnsi="Times New Roman" w:cs="Times New Roman"/>
        </w:rPr>
        <w:footnoteRef/>
      </w:r>
      <w:r w:rsidRPr="003D39B5">
        <w:rPr>
          <w:rFonts w:ascii="Times New Roman" w:hAnsi="Times New Roman" w:cs="Times New Roman"/>
        </w:rPr>
        <w:t xml:space="preserve"> </w:t>
      </w:r>
      <w:r w:rsidRPr="003D39B5">
        <w:rPr>
          <w:rFonts w:ascii="Times New Roman" w:hAnsi="Times New Roman" w:cs="Times New Roman"/>
        </w:rPr>
        <w:fldChar w:fldCharType="begin" w:fldLock="1"/>
      </w:r>
      <w:r>
        <w:rPr>
          <w:rFonts w:ascii="Times New Roman" w:hAnsi="Times New Roman" w:cs="Times New Roman"/>
        </w:rPr>
        <w:instrText>ADDIN CSL_CITATION {"citationItems":[{"id":"ITEM-1","itemData":{"DOI":"10.36088/palapa.v7i1.180","ISSN":"2338-2325","abstract":"This research is motivated by assumption that in maximizing student learning result it is deemed necessary to present new inovation in a learning process. This study was purposed to fully describe the role of inquiry learning strategies that have collaborated with other learning strategies or methods in maximizing learning result obtained by students of SMKN 02 KRAKSAAN. The implementation of strategies or learning methods is considered to be dominantly influential in improving student learning result. This research method uses descriptive research methods that are collaborative in qualitative form. The subject of this research are the teachers and students of SMKN 02 KRAKSAAN. Research data obtained from interviews, observations, and documentation. The result of this study showed an increase in the average student learning result by 15 points (documentation result) from the previous action (the implementation of inquiry learning strategies). Things that show the enormity of the influence given by inquiry learning strategies in maximizing student learning result.","author":[{"dropping-particle":"","family":"Hamdani","given":"Risqyanto Hasan","non-dropping-particle":"","parse-names":false,"suffix":""},{"dropping-particle":"","family":"Islam","given":"Syaiful","non-dropping-particle":"","parse-names":false,"suffix":""}],"container-title":"Palapa","id":"ITEM-1","issue":"1","issued":{"date-parts":[["2019"]]},"page":"30-49","title":"Inovasi Strategi Pembelajaran Inkuiri dalam Pembelajaran","type":"article-journal","volume":"7"},"uris":["http://www.mendeley.com/documents/?uuid=ce63cb2c-fead-4280-b00d-f9292de6852f"]}],"mendeley":{"formattedCitation":"Hamdani and Islam, “Inovasi Strategi Pembelajaran Inkuiri Dalam Pembelajaran.”","manualFormatting":"Hamdani and Islam, “Inovasi Strategi Pembelajaran Inkuiri Dalam Pembelajaran\": 39.","plainTextFormattedCitation":"Hamdani and Islam, “Inovasi Strategi Pembelajaran Inkuiri Dalam Pembelajaran.”","previouslyFormattedCitation":"Hamdani and Islam, “Inovasi Strategi Pembelajaran Inkuiri Dalam Pembelajaran.”"},"properties":{"noteIndex":31},"schema":"https://github.com/citation-style-language/schema/raw/master/csl-citation.json"}</w:instrText>
      </w:r>
      <w:r w:rsidRPr="003D39B5">
        <w:rPr>
          <w:rFonts w:ascii="Times New Roman" w:hAnsi="Times New Roman" w:cs="Times New Roman"/>
        </w:rPr>
        <w:fldChar w:fldCharType="separate"/>
      </w:r>
      <w:r w:rsidRPr="003D39B5">
        <w:rPr>
          <w:rFonts w:ascii="Times New Roman" w:hAnsi="Times New Roman" w:cs="Times New Roman"/>
          <w:noProof/>
        </w:rPr>
        <w:t>Hamdani and Islam, “Inovasi Strategi Pembelajaran Inkuiri Dalam Pembelajaran": 39.</w:t>
      </w:r>
      <w:r w:rsidRPr="003D39B5">
        <w:rPr>
          <w:rFonts w:ascii="Times New Roman" w:hAnsi="Times New Roman" w:cs="Times New Roman"/>
        </w:rPr>
        <w:fldChar w:fldCharType="end"/>
      </w:r>
      <w:r w:rsidRPr="003D39B5">
        <w:rPr>
          <w:rFonts w:ascii="Times New Roman" w:hAnsi="Times New Roman" w:cs="Times New Roman"/>
        </w:rPr>
        <w:t xml:space="preserve"> </w:t>
      </w:r>
    </w:p>
  </w:footnote>
  <w:footnote w:id="32">
    <w:p w:rsidR="00282322" w:rsidRPr="00FB2E20" w:rsidRDefault="00282322" w:rsidP="001230D4">
      <w:pPr>
        <w:pStyle w:val="FootnoteText"/>
        <w:jc w:val="both"/>
        <w:rPr>
          <w:rFonts w:ascii="Times New Roman" w:hAnsi="Times New Roman" w:cs="Times New Roman"/>
        </w:rPr>
      </w:pPr>
      <w:r w:rsidRPr="00FB2E20">
        <w:rPr>
          <w:rStyle w:val="FootnoteReference"/>
          <w:rFonts w:ascii="Times New Roman" w:hAnsi="Times New Roman" w:cs="Times New Roman"/>
        </w:rPr>
        <w:footnoteRef/>
      </w:r>
      <w:r w:rsidRPr="00FB2E20">
        <w:rPr>
          <w:rFonts w:ascii="Times New Roman" w:hAnsi="Times New Roman" w:cs="Times New Roman"/>
        </w:rPr>
        <w:t xml:space="preserve"> </w:t>
      </w:r>
      <w:r w:rsidRPr="00FB2E20">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jani","given":"Maulana Akbar","non-dropping-particle":"","parse-names":false,"suffix":""}],"container-title":"Jurnal Serunai Administrasi Pendidikan","id":"ITEM-1","issue":"2","issued":{"date-parts":[["2019"]]},"title":"Pelaksanaan Strategi Pembelajaran Inkuiri","type":"article-journal","volume":"8"},"uris":["http://www.mendeley.com/documents/?uuid=225b2621-b635-47cb-b3b3-6ffe6bcf23a2"]}],"mendeley":{"formattedCitation":"Sanjani, “Pelaksanaan Strategi Pembelajaran Inkuiri.”","manualFormatting":"Sanjani, “Pelaksanaan Strategi Pembelajaran Inkuiri\": 44.","plainTextFormattedCitation":"Sanjani, “Pelaksanaan Strategi Pembelajaran Inkuiri.”","previouslyFormattedCitation":"Sanjani, “Pelaksanaan Strategi Pembelajaran Inkuiri.”"},"properties":{"noteIndex":32},"schema":"https://github.com/citation-style-language/schema/raw/master/csl-citation.json"}</w:instrText>
      </w:r>
      <w:r w:rsidRPr="00FB2E20">
        <w:rPr>
          <w:rFonts w:ascii="Times New Roman" w:hAnsi="Times New Roman" w:cs="Times New Roman"/>
        </w:rPr>
        <w:fldChar w:fldCharType="separate"/>
      </w:r>
      <w:r w:rsidRPr="00FB2E20">
        <w:rPr>
          <w:rFonts w:ascii="Times New Roman" w:hAnsi="Times New Roman" w:cs="Times New Roman"/>
          <w:noProof/>
        </w:rPr>
        <w:t>Sanjani, “Pelaksanaan Strategi Pembelajaran Inkuiri": 44.</w:t>
      </w:r>
      <w:r w:rsidRPr="00FB2E20">
        <w:rPr>
          <w:rFonts w:ascii="Times New Roman" w:hAnsi="Times New Roman" w:cs="Times New Roman"/>
        </w:rPr>
        <w:fldChar w:fldCharType="end"/>
      </w:r>
      <w:r w:rsidRPr="00FB2E20">
        <w:rPr>
          <w:rFonts w:ascii="Times New Roman" w:hAnsi="Times New Roman" w:cs="Times New Roman"/>
        </w:rPr>
        <w:t xml:space="preserve"> </w:t>
      </w:r>
    </w:p>
  </w:footnote>
  <w:footnote w:id="33">
    <w:p w:rsidR="00282322" w:rsidRPr="00350578" w:rsidRDefault="00282322" w:rsidP="001230D4">
      <w:pPr>
        <w:pStyle w:val="FootnoteText"/>
        <w:jc w:val="both"/>
        <w:rPr>
          <w:rFonts w:ascii="Times New Roman" w:hAnsi="Times New Roman" w:cs="Times New Roman"/>
        </w:rPr>
      </w:pPr>
      <w:r w:rsidRPr="00350578">
        <w:rPr>
          <w:rStyle w:val="FootnoteReference"/>
          <w:rFonts w:ascii="Times New Roman" w:hAnsi="Times New Roman" w:cs="Times New Roman"/>
        </w:rPr>
        <w:footnoteRef/>
      </w:r>
      <w:r w:rsidRPr="00350578">
        <w:rPr>
          <w:rFonts w:ascii="Times New Roman" w:hAnsi="Times New Roman" w:cs="Times New Roman"/>
        </w:rPr>
        <w:t xml:space="preserve"> </w:t>
      </w:r>
      <w:r w:rsidRPr="00350578">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anjani","given":"Maulana Akbar","non-dropping-particle":"","parse-names":false,"suffix":""}],"container-title":"Jurnal Serunai Administrasi Pendidikan","id":"ITEM-1","issue":"2","issued":{"date-parts":[["2019"]]},"title":"Pelaksanaan Strategi Pembelajaran Inkuiri","type":"article-journal","volume":"8"},"uris":["http://www.mendeley.com/documents/?uuid=225b2621-b635-47cb-b3b3-6ffe6bcf23a2"]}],"mendeley":{"formattedCitation":"Ibid.","manualFormatting":"Ibid: 44.","plainTextFormattedCitation":"Ibid.","previouslyFormattedCitation":"Ibid."},"properties":{"noteIndex":33},"schema":"https://github.com/citation-style-language/schema/raw/master/csl-citation.json"}</w:instrText>
      </w:r>
      <w:r w:rsidRPr="00350578">
        <w:rPr>
          <w:rFonts w:ascii="Times New Roman" w:hAnsi="Times New Roman" w:cs="Times New Roman"/>
        </w:rPr>
        <w:fldChar w:fldCharType="separate"/>
      </w:r>
      <w:r w:rsidRPr="00350578">
        <w:rPr>
          <w:rFonts w:ascii="Times New Roman" w:hAnsi="Times New Roman" w:cs="Times New Roman"/>
          <w:noProof/>
        </w:rPr>
        <w:t>Ibid: 44.</w:t>
      </w:r>
      <w:r w:rsidRPr="00350578">
        <w:rPr>
          <w:rFonts w:ascii="Times New Roman" w:hAnsi="Times New Roman" w:cs="Times New Roman"/>
        </w:rPr>
        <w:fldChar w:fldCharType="end"/>
      </w:r>
    </w:p>
  </w:footnote>
  <w:footnote w:id="34">
    <w:p w:rsidR="00282322" w:rsidRPr="00350578" w:rsidRDefault="00282322" w:rsidP="001230D4">
      <w:pPr>
        <w:pStyle w:val="FootnoteText"/>
        <w:jc w:val="both"/>
        <w:rPr>
          <w:rFonts w:ascii="Times New Roman" w:hAnsi="Times New Roman" w:cs="Times New Roman"/>
        </w:rPr>
      </w:pPr>
      <w:r w:rsidRPr="00350578">
        <w:rPr>
          <w:rStyle w:val="FootnoteReference"/>
          <w:rFonts w:ascii="Times New Roman" w:hAnsi="Times New Roman" w:cs="Times New Roman"/>
        </w:rPr>
        <w:footnoteRef/>
      </w:r>
      <w:r w:rsidRPr="00350578">
        <w:rPr>
          <w:rFonts w:ascii="Times New Roman" w:hAnsi="Times New Roman" w:cs="Times New Roman"/>
        </w:rPr>
        <w:t xml:space="preserve"> </w:t>
      </w:r>
      <w:r w:rsidRPr="00350578">
        <w:rPr>
          <w:rFonts w:ascii="Times New Roman" w:hAnsi="Times New Roman" w:cs="Times New Roman"/>
        </w:rPr>
        <w:fldChar w:fldCharType="begin" w:fldLock="1"/>
      </w:r>
      <w:r>
        <w:rPr>
          <w:rFonts w:ascii="Times New Roman" w:hAnsi="Times New Roman" w:cs="Times New Roman"/>
        </w:rPr>
        <w:instrText>ADDIN CSL_CITATION {"citationItems":[{"id":"ITEM-1","itemData":{"DOI":"10.36088/palapa.v7i1.180","ISSN":"2338-2325","abstract":"This research is motivated by assumption that in maximizing student learning result it is deemed necessary to present new inovation in a learning process. This study was purposed to fully describe the role of inquiry learning strategies that have collaborated with other learning strategies or methods in maximizing learning result obtained by students of SMKN 02 KRAKSAAN. The implementation of strategies or learning methods is considered to be dominantly influential in improving student learning result. This research method uses descriptive research methods that are collaborative in qualitative form. The subject of this research are the teachers and students of SMKN 02 KRAKSAAN. Research data obtained from interviews, observations, and documentation. The result of this study showed an increase in the average student learning result by 15 points (documentation result) from the previous action (the implementation of inquiry learning strategies). Things that show the enormity of the influence given by inquiry learning strategies in maximizing student learning result.","author":[{"dropping-particle":"","family":"Hamdani","given":"Risqyanto Hasan","non-dropping-particle":"","parse-names":false,"suffix":""},{"dropping-particle":"","family":"Islam","given":"Syaiful","non-dropping-particle":"","parse-names":false,"suffix":""}],"container-title":"Palapa","id":"ITEM-1","issue":"1","issued":{"date-parts":[["2019"]]},"page":"30-49","title":"Inovasi Strategi Pembelajaran Inkuiri dalam Pembelajaran","type":"article-journal","volume":"7"},"uris":["http://www.mendeley.com/documents/?uuid=ce63cb2c-fead-4280-b00d-f9292de6852f"]}],"mendeley":{"formattedCitation":"Hamdani and Islam, “Inovasi Strategi Pembelajaran Inkuiri Dalam Pembelajaran.”","manualFormatting":"Hamdani and Islam, “Inovasi Strategi Pembelajaran Inkuiri Dalam Pembelajaran\": 40.","plainTextFormattedCitation":"Hamdani and Islam, “Inovasi Strategi Pembelajaran Inkuiri Dalam Pembelajaran.”","previouslyFormattedCitation":"Hamdani and Islam, “Inovasi Strategi Pembelajaran Inkuiri Dalam Pembelajaran.”"},"properties":{"noteIndex":34},"schema":"https://github.com/citation-style-language/schema/raw/master/csl-citation.json"}</w:instrText>
      </w:r>
      <w:r w:rsidRPr="00350578">
        <w:rPr>
          <w:rFonts w:ascii="Times New Roman" w:hAnsi="Times New Roman" w:cs="Times New Roman"/>
        </w:rPr>
        <w:fldChar w:fldCharType="separate"/>
      </w:r>
      <w:r w:rsidRPr="00350578">
        <w:rPr>
          <w:rFonts w:ascii="Times New Roman" w:hAnsi="Times New Roman" w:cs="Times New Roman"/>
          <w:noProof/>
        </w:rPr>
        <w:t>Hamdani and Islam, “Inovasi Strategi Pembelajaran Inkuiri Dalam Pembelajaran": 40.</w:t>
      </w:r>
      <w:r w:rsidRPr="00350578">
        <w:rPr>
          <w:rFonts w:ascii="Times New Roman" w:hAnsi="Times New Roman" w:cs="Times New Roman"/>
        </w:rPr>
        <w:fldChar w:fldCharType="end"/>
      </w:r>
      <w:r w:rsidRPr="00350578">
        <w:rPr>
          <w:rFonts w:ascii="Times New Roman" w:hAnsi="Times New Roman" w:cs="Times New Roman"/>
        </w:rPr>
        <w:t xml:space="preserve"> </w:t>
      </w:r>
    </w:p>
  </w:footnote>
  <w:footnote w:id="35">
    <w:p w:rsidR="00282322" w:rsidRPr="00126323" w:rsidRDefault="00282322" w:rsidP="001230D4">
      <w:pPr>
        <w:pStyle w:val="FootnoteText"/>
        <w:jc w:val="both"/>
        <w:rPr>
          <w:rFonts w:ascii="Times New Roman" w:hAnsi="Times New Roman" w:cs="Times New Roman"/>
        </w:rPr>
      </w:pPr>
      <w:r w:rsidRPr="00126323">
        <w:rPr>
          <w:rStyle w:val="FootnoteReference"/>
          <w:rFonts w:ascii="Times New Roman" w:hAnsi="Times New Roman" w:cs="Times New Roman"/>
        </w:rPr>
        <w:footnoteRef/>
      </w:r>
      <w:r w:rsidRPr="00126323">
        <w:rPr>
          <w:rFonts w:ascii="Times New Roman" w:hAnsi="Times New Roman" w:cs="Times New Roman"/>
        </w:rPr>
        <w:t xml:space="preserve"> </w:t>
      </w:r>
      <w:r w:rsidRPr="00126323">
        <w:rPr>
          <w:rFonts w:ascii="Times New Roman" w:hAnsi="Times New Roman" w:cs="Times New Roman"/>
        </w:rPr>
        <w:fldChar w:fldCharType="begin" w:fldLock="1"/>
      </w:r>
      <w:r>
        <w:rPr>
          <w:rFonts w:ascii="Times New Roman" w:hAnsi="Times New Roman" w:cs="Times New Roman"/>
        </w:rPr>
        <w:instrText>ADDIN CSL_CITATION {"citationItems":[{"id":"ITEM-1","itemData":{"DOI":"10.30599/jipfri.v2i1.209","ISSN":"2549-905X","abstract":"Innovation in a learning is an important factor in determining the success of the learning process of learners. Therefore, teachers should be able to choose and determine either a strategy, method or even a learning approach in accordance with learning materials and learning objectives. The use of methods or appropriate learning techniques on a learning material will support the effectiveness of the process in it. The purpose of this study was to determine the influence of brainstorming techniques on student physics learning outcomes on learning material form Substance. This research is a quantitative research. Technique of collecting data (was) using test. Moreover, research hypothesis was tested using t-test formula. Based on the results of data analysis obtained, the average score on the experimental class is 81.66 while that on control class is 71.00. Hypothesis testing which obtains tcount = 4,595 with price t table = 2,000, indicates that the price of t arithmetic is not in the acceptance area of H0. H0 is rejected because the acceptance area is between - ttable = - 2,000 to ttable = 2,000 for 60 of degree of freedom with significance level 5%. Therefore, Ha is accepted. It means that there is significant impact of brainstorming toward students achievement on learning state of matter.","author":[{"dropping-particle":"","family":"Sunandar","given":"Dwi","non-dropping-particle":"","parse-names":false,"suffix":""},{"dropping-particle":"","family":"Effendi","given":"Effendi","non-dropping-particle":"","parse-names":false,"suffix":""}],"container-title":"JIPFRI (Jurnal Inovasi Pendidikan Fisika dan Riset Ilmiah)","id":"ITEM-1","issue":"1","issued":{"date-parts":[["2018"]]},"page":"38-42","title":"Penerapan Metode Brainstormingpada Pembelajaran Fisika Materi Wujud Zat","type":"article-journal","volume":"2"},"uris":["http://www.mendeley.com/documents/?uuid=0d7e9d3a-1946-4050-b3fb-40a941e0ec1e"]}],"mendeley":{"formattedCitation":"Dwi Sunandar and Effendi Effendi, “Penerapan Metode Brainstormingpada Pembelajaran Fisika Materi Wujud Zat,” &lt;i&gt;JIPFRI (Jurnal Inovasi Pendidikan Fisika dan Riset Ilmiah)&lt;/i&gt; 2, no. 1 (2018): 38–42.","manualFormatting":"Dwi Sunandar and Effendi Effendi, “Penerapan Metode Brainstormingpada Pembelajaran Fisika Materi Wujud Zat,” JIPFRI (Jurnal Inovasi Pendidikan Fisika dan Riset Ilmiah) 2, no. 1 (2018): 39.","plainTextFormattedCitation":"Dwi Sunandar and Effendi Effendi, “Penerapan Metode Brainstormingpada Pembelajaran Fisika Materi Wujud Zat,” JIPFRI (Jurnal Inovasi Pendidikan Fisika dan Riset Ilmiah) 2, no. 1 (2018): 38–42.","previouslyFormattedCitation":"Dwi Sunandar and Effendi Effendi, “Penerapan Metode Brainstormingpada Pembelajaran Fisika Materi Wujud Zat,” &lt;i&gt;JIPFRI (Jurnal Inovasi Pendidikan Fisika dan Riset Ilmiah)&lt;/i&gt; 2, no. 1 (2018): 38–42."},"properties":{"noteIndex":35},"schema":"https://github.com/citation-style-language/schema/raw/master/csl-citation.json"}</w:instrText>
      </w:r>
      <w:r w:rsidRPr="00126323">
        <w:rPr>
          <w:rFonts w:ascii="Times New Roman" w:hAnsi="Times New Roman" w:cs="Times New Roman"/>
        </w:rPr>
        <w:fldChar w:fldCharType="separate"/>
      </w:r>
      <w:r w:rsidRPr="00126323">
        <w:rPr>
          <w:rFonts w:ascii="Times New Roman" w:hAnsi="Times New Roman" w:cs="Times New Roman"/>
          <w:noProof/>
        </w:rPr>
        <w:t xml:space="preserve">Dwi Sunandar and Effendi Effendi, “Penerapan Metode Brainstormingpada Pembelajaran Fisika Materi Wujud Zat,” </w:t>
      </w:r>
      <w:r w:rsidRPr="00126323">
        <w:rPr>
          <w:rFonts w:ascii="Times New Roman" w:hAnsi="Times New Roman" w:cs="Times New Roman"/>
          <w:i/>
          <w:noProof/>
        </w:rPr>
        <w:t>JIPFRI (Jurnal Inovasi Pendidikan Fisika dan Riset Ilmiah)</w:t>
      </w:r>
      <w:r w:rsidRPr="00126323">
        <w:rPr>
          <w:rFonts w:ascii="Times New Roman" w:hAnsi="Times New Roman" w:cs="Times New Roman"/>
          <w:noProof/>
        </w:rPr>
        <w:t xml:space="preserve"> 2, no. 1 (2018): 39.</w:t>
      </w:r>
      <w:r w:rsidRPr="00126323">
        <w:rPr>
          <w:rFonts w:ascii="Times New Roman" w:hAnsi="Times New Roman" w:cs="Times New Roman"/>
        </w:rPr>
        <w:fldChar w:fldCharType="end"/>
      </w:r>
    </w:p>
  </w:footnote>
  <w:footnote w:id="36">
    <w:p w:rsidR="00282322" w:rsidRPr="00672B46" w:rsidRDefault="00282322" w:rsidP="001230D4">
      <w:pPr>
        <w:pStyle w:val="FootnoteText"/>
        <w:jc w:val="both"/>
        <w:rPr>
          <w:rFonts w:ascii="Times New Roman" w:hAnsi="Times New Roman" w:cs="Times New Roman"/>
        </w:rPr>
      </w:pPr>
      <w:r w:rsidRPr="00672B46">
        <w:rPr>
          <w:rStyle w:val="FootnoteReference"/>
          <w:rFonts w:ascii="Times New Roman" w:hAnsi="Times New Roman" w:cs="Times New Roman"/>
        </w:rPr>
        <w:footnoteRef/>
      </w:r>
      <w:r w:rsidRPr="00672B46">
        <w:rPr>
          <w:rFonts w:ascii="Times New Roman" w:hAnsi="Times New Roman" w:cs="Times New Roman"/>
        </w:rPr>
        <w:t xml:space="preserve"> </w:t>
      </w:r>
      <w:r w:rsidRPr="00672B46">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dilaksanakan dengan tujuan untuk meningkatkan hasil belajar IPS siswa kelas VIII di SMP N 4 Rumbio Jaya dengan menggunakan metode Brainstorming. Penelitian ini dilaksanakan pada bulan April samapai Mei 2017. Subjek penelitian ini adalah seluruh siswa kelas VIII, yang terdiri 18 siswa perempuan dan 12 siswa laki-laki. Bentuk penelitian ini adalah Penelitian Tindakan Kelas (PTK), adapun langkah-langkah dalam penelitian ini adanya persiapan, pelaksanaan, observasi dan refleksi. Penelitian dilakukan dengan dua siklus, tiap siklus masing-masing dua kali pertemuan dan satu kali ulangan. Selain ulangan teknik pengumpulan data diperoleh dari hasil latihan yang diberikan pada akhir pertemuan. Untuk melihat aktifitas siswa dan guru selama teknik analisis deskriptif. Hasil penelitian menunjukkan bahwa penerapan metode Brainstorming dapat meningkatkan hasil belajar siswa kelas VIII di SMPN 4 Rumbio Jaya. Peningkatan hasil belajar siswa terlihat pada rata-rata daya serap pada siklus pertemuan pertama 64,33% dan pertemuan kedua 70,66%. Sedangkan pada siklus II pertemuan pertama 68,33% dan pertemuan kedua 76,33%. Hal ini menunjukkan bahwa rata-rata daya serap siswa mengalami peningkatan secara bertahap, begitu juga dengan ketuntasan belajar pada siklus I 76,66% dan mengalami peningkatan pada siklus II 90 %. Kemudian aktivitas siswa juga meningkat pada siklus I pertemuan pertama 60% dan pertemuan ke II 70%. Sedangkan pada siklus II pertemuan pertama 80% dan pertemuan II 85%. Peningkatan aktivitas guru juga terlihat pada siklus I 75 dengan kategori baik dan pada siklus II 91,6 dengan kategori sangat baik. Dari hasil penelitian ini dapat disimpulkan bahwa penerapan metode brainstorming dapat meningkatkan hasil belajar siswa kelas VIII di SMPN 4 Rumbio Jaya. Kata","author":[{"dropping-particle":"","family":"Karim","given":"Abdul","non-dropping-particle":"","parse-names":false,"suffix":""}],"container-title":"Jurnal Pendidikan Ekonomi Akuntansi FKIP UIR","id":"ITEM-1","issue":"1","issued":{"date-parts":[["2017"]]},"page":"3-4","title":"Penerapan Metode Brainstorming Pada Matapelajaran Ips Untuk Meningkatkan Hasil Belajar Kelas VIII Di SMPN 4 Rumbio Jaya","type":"article-journal","volume":"V"},"uris":["http://www.mendeley.com/documents/?uuid=e46ddc24-bf67-4cf7-a064-8a3e4cf8d7fe"]}],"mendeley":{"formattedCitation":"Abdul Karim, “Penerapan Metode Brainstorming Pada Matapelajaran Ips Untuk Meningkatkan Hasil Belajar Kelas VIII Di SMPN 4 Rumbio Jaya,” &lt;i&gt;Jurnal Pendidikan Ekonomi Akuntansi FKIP UIR&lt;/i&gt; V, no. 1 (2017): 3–4.","manualFormatting":"Abdul Karim, “Penerapan Metode Brainstorming Pada Matapelajaran Ips Untuk Meningkatkan Hasil Belajar Kelas VIII Di SMPN 4 Rumbio Jaya,” Jurnal Pendidikan Ekonomi Akuntansi FKIP UIR V, no. 1 (2017): 3.","plainTextFormattedCitation":"Abdul Karim, “Penerapan Metode Brainstorming Pada Matapelajaran Ips Untuk Meningkatkan Hasil Belajar Kelas VIII Di SMPN 4 Rumbio Jaya,” Jurnal Pendidikan Ekonomi Akuntansi FKIP UIR V, no. 1 (2017): 3–4.","previouslyFormattedCitation":"Abdul Karim, “Penerapan Metode Brainstorming Pada Matapelajaran Ips Untuk Meningkatkan Hasil Belajar Kelas VIII Di SMPN 4 Rumbio Jaya,” &lt;i&gt;Jurnal Pendidikan Ekonomi Akuntansi FKIP UIR&lt;/i&gt; V, no. 1 (2017): 3–4."},"properties":{"noteIndex":36},"schema":"https://github.com/citation-style-language/schema/raw/master/csl-citation.json"}</w:instrText>
      </w:r>
      <w:r w:rsidRPr="00672B46">
        <w:rPr>
          <w:rFonts w:ascii="Times New Roman" w:hAnsi="Times New Roman" w:cs="Times New Roman"/>
        </w:rPr>
        <w:fldChar w:fldCharType="separate"/>
      </w:r>
      <w:r w:rsidRPr="00672B46">
        <w:rPr>
          <w:rFonts w:ascii="Times New Roman" w:hAnsi="Times New Roman" w:cs="Times New Roman"/>
          <w:noProof/>
        </w:rPr>
        <w:t xml:space="preserve">Abdul Karim, “Penerapan Metode Brainstorming Pada Matapelajaran Ips Untuk Meningkatkan Hasil Belajar Kelas VIII Di SMPN 4 Rumbio Jaya,” </w:t>
      </w:r>
      <w:r w:rsidRPr="00672B46">
        <w:rPr>
          <w:rFonts w:ascii="Times New Roman" w:hAnsi="Times New Roman" w:cs="Times New Roman"/>
          <w:i/>
          <w:noProof/>
        </w:rPr>
        <w:t>Jurnal Pendidikan Ekonomi Akuntansi FKIP UIR</w:t>
      </w:r>
      <w:r w:rsidRPr="00672B46">
        <w:rPr>
          <w:rFonts w:ascii="Times New Roman" w:hAnsi="Times New Roman" w:cs="Times New Roman"/>
          <w:noProof/>
        </w:rPr>
        <w:t xml:space="preserve"> V, no. 1 (2017): 3.</w:t>
      </w:r>
      <w:r w:rsidRPr="00672B46">
        <w:rPr>
          <w:rFonts w:ascii="Times New Roman" w:hAnsi="Times New Roman" w:cs="Times New Roman"/>
        </w:rPr>
        <w:fldChar w:fldCharType="end"/>
      </w:r>
    </w:p>
  </w:footnote>
  <w:footnote w:id="37">
    <w:p w:rsidR="00282322" w:rsidRPr="00672B46" w:rsidRDefault="00282322" w:rsidP="001230D4">
      <w:pPr>
        <w:pStyle w:val="FootnoteText"/>
        <w:jc w:val="both"/>
        <w:rPr>
          <w:rFonts w:ascii="Times New Roman" w:hAnsi="Times New Roman" w:cs="Times New Roman"/>
        </w:rPr>
      </w:pPr>
      <w:r w:rsidRPr="00672B46">
        <w:rPr>
          <w:rStyle w:val="FootnoteReference"/>
          <w:rFonts w:ascii="Times New Roman" w:hAnsi="Times New Roman" w:cs="Times New Roman"/>
        </w:rPr>
        <w:footnoteRef/>
      </w:r>
      <w:r w:rsidRPr="00672B46">
        <w:rPr>
          <w:rFonts w:ascii="Times New Roman" w:hAnsi="Times New Roman" w:cs="Times New Roman"/>
        </w:rPr>
        <w:t xml:space="preserve"> </w:t>
      </w:r>
      <w:r w:rsidRPr="00672B46">
        <w:rPr>
          <w:rFonts w:ascii="Times New Roman" w:hAnsi="Times New Roman" w:cs="Times New Roman"/>
        </w:rPr>
        <w:fldChar w:fldCharType="begin" w:fldLock="1"/>
      </w:r>
      <w:r>
        <w:rPr>
          <w:rFonts w:ascii="Times New Roman" w:hAnsi="Times New Roman" w:cs="Times New Roman"/>
        </w:rPr>
        <w:instrText>ADDIN CSL_CITATION {"citationItems":[{"id":"ITEM-1","itemData":{"DOI":"10.33578/pjr.v3i1.6305","ISSN":"2580-8435","abstract":"ABSTRACTThis research was conducted issuing the low learning outcomes on Civics subject by the fifth grader students of SD Negeri 009 Pulau Bangkinang District, Kampar Regency with an average score of 63.40. It was seen that out of 16 students, there were only 7 students who passed the test (43.75%), while the other 9 students (56.25%) did not. The result was established according to the KKM (minumum score) determined by the school which was 75. The students' low performance might occur because of several reasons: (a) the way the presentation of the material delivered by the teacher did not really involve the students activity; (b) the teacher did not use learning media in explaining the learning material; and (c) the teacher applied an approach, model, or method that was less attractive to the students. This study aims at improving the students' achievement in Civics by using brainstorming methods with the help of graphic image media. The research is a classroom action research (CAR) consisting of three cycles with research subjects of grade V students of SDN 009 Pulau Bangkinang District, Kampar Regency. The results showed improvements in each cycle. The score increased from an average score of 62.50 to 69.06 in the first cycle. In the second cycle, the score increased to 75.93 and in the third cycle increased to 80.94. The increase of the score that occurred in the baseline score of  Daily Test I was 10.49%, then 21.49% in the Daily Test II and 29.50% in the Daily Test III. In other words, the brainstorming method with the help of graphic image media can improve the students learning outcomes in Civics subject. ","author":[{"dropping-particle":"","family":"Khaulani","given":"Fatma","non-dropping-particle":"","parse-names":false,"suffix":""},{"dropping-particle":"","family":"Noviana","given":"Eddy","non-dropping-particle":"","parse-names":false,"suffix":""},{"dropping-particle":"","family":"Witri","given":"Gustimal","non-dropping-particle":"","parse-names":false,"suffix":""}],"container-title":"JURNAL PAJAR (Pendidikan dan Pengajaran)","id":"ITEM-1","issue":"1","issued":{"date-parts":[["2019"]]},"page":"18","title":"PENERAPAN METODE BRAINSTORMING DENGAN BANTUAN MEDIA GAMBAR GRAFIS UNTUK MENINGKATKAN HASIL BELAJAR PKn SISWA KELAS V SD NEGERI 009 PULAU KECAMATAN BANGKINANG KABUPATEN KAMPAR","type":"article-journal","volume":"3"},"uris":["http://www.mendeley.com/documents/?uuid=bc9dc4f0-9fa6-4e74-bdef-e907a635ff2c"]}],"mendeley":{"formattedCitation":"Khaulani, Noviana, and Witri, “PENERAPAN METODE BRAINSTORMING DENGAN BANTUAN MEDIA GAMBAR GRAFIS UNTUK MENINGKATKAN HASIL BELAJAR PKn SISWA KELAS V SD NEGERI 009 PULAU KECAMATAN BANGKINANG KABUPATEN KAMPAR.”","manualFormatting":"Khaulani, Noviana, and Witri, “Penerapan Metode Brainstorming Dengan Bantuan Media Gambar Grafis Untuk Meningkatkan Hasil Belajar PKN Siswa Kelas V SD Negeri 009 Pulau Kecamatan Bangkinang Kabupaten Kampar\": 19.","plainTextFormattedCitation":"Khaulani, Noviana, and Witri, “PENERAPAN METODE BRAINSTORMING DENGAN BANTUAN MEDIA GAMBAR GRAFIS UNTUK MENINGKATKAN HASIL BELAJAR PKn SISWA KELAS V SD NEGERI 009 PULAU KECAMATAN BANGKINANG KABUPATEN KAMPAR.”","previouslyFormattedCitation":"Khaulani, Noviana, and Witri, “PENERAPAN METODE BRAINSTORMING DENGAN BANTUAN MEDIA GAMBAR GRAFIS UNTUK MENINGKATKAN HASIL BELAJAR PKn SISWA KELAS V SD NEGERI 009 PULAU KECAMATAN BANGKINANG KABUPATEN KAMPAR.”"},"properties":{"noteIndex":37},"schema":"https://github.com/citation-style-language/schema/raw/master/csl-citation.json"}</w:instrText>
      </w:r>
      <w:r w:rsidRPr="00672B46">
        <w:rPr>
          <w:rFonts w:ascii="Times New Roman" w:hAnsi="Times New Roman" w:cs="Times New Roman"/>
        </w:rPr>
        <w:fldChar w:fldCharType="separate"/>
      </w:r>
      <w:r w:rsidRPr="00672B46">
        <w:rPr>
          <w:rFonts w:ascii="Times New Roman" w:hAnsi="Times New Roman" w:cs="Times New Roman"/>
          <w:noProof/>
        </w:rPr>
        <w:t>Khaulani, Noviana, and Witri, “Penerapan Metode Brainstorming Dengan Bantuan Media Gambar Grafis Untu</w:t>
      </w:r>
      <w:r>
        <w:rPr>
          <w:rFonts w:ascii="Times New Roman" w:hAnsi="Times New Roman" w:cs="Times New Roman"/>
          <w:noProof/>
        </w:rPr>
        <w:t>k Meningkatkan Hasil Belajar PKN Siswa Kelas V SD</w:t>
      </w:r>
      <w:r w:rsidRPr="00672B46">
        <w:rPr>
          <w:rFonts w:ascii="Times New Roman" w:hAnsi="Times New Roman" w:cs="Times New Roman"/>
          <w:noProof/>
        </w:rPr>
        <w:t xml:space="preserve"> Negeri 009 Pulau Kecamatan Bangkinang Kabupaten Kampar": 19.</w:t>
      </w:r>
      <w:r w:rsidRPr="00672B46">
        <w:rPr>
          <w:rFonts w:ascii="Times New Roman" w:hAnsi="Times New Roman" w:cs="Times New Roman"/>
        </w:rPr>
        <w:fldChar w:fldCharType="end"/>
      </w:r>
      <w:r w:rsidRPr="00672B46">
        <w:rPr>
          <w:rFonts w:ascii="Times New Roman" w:hAnsi="Times New Roman" w:cs="Times New Roman"/>
        </w:rPr>
        <w:t xml:space="preserve"> </w:t>
      </w:r>
    </w:p>
  </w:footnote>
  <w:footnote w:id="38">
    <w:p w:rsidR="00282322" w:rsidRPr="00791FF1" w:rsidRDefault="00282322" w:rsidP="001230D4">
      <w:pPr>
        <w:pStyle w:val="FootnoteText"/>
        <w:jc w:val="both"/>
        <w:rPr>
          <w:rFonts w:ascii="Times New Roman" w:hAnsi="Times New Roman" w:cs="Times New Roman"/>
        </w:rPr>
      </w:pPr>
      <w:r w:rsidRPr="00791FF1">
        <w:rPr>
          <w:rStyle w:val="FootnoteReference"/>
          <w:rFonts w:ascii="Times New Roman" w:hAnsi="Times New Roman" w:cs="Times New Roman"/>
        </w:rPr>
        <w:footnoteRef/>
      </w:r>
      <w:r w:rsidRPr="00791FF1">
        <w:rPr>
          <w:rFonts w:ascii="Times New Roman" w:hAnsi="Times New Roman" w:cs="Times New Roman"/>
        </w:rPr>
        <w:t xml:space="preserve"> </w:t>
      </w:r>
      <w:r w:rsidRPr="00791FF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zila","given":"Sarah","non-dropping-particle":"","parse-names":false,"suffix":""}],"container-title":"Jurnal JESBIO","id":"ITEM-1","issue":"2","issued":{"date-parts":[["2017"]]},"page":"40-44","title":"Penerapan Metode Brainstorming Dalam Pembelajaran IPA Kritis Mahasiswa Program Studi Pendidikan Guru Sekolah Dasar Universitas Almuslim Email : sarah.fazlia@gmail.com Diterima 25 Juni 2017 / Disetujui 30 Agustus 2017","type":"article-journal","volume":"4"},"uris":["http://www.mendeley.com/documents/?uuid=da8f13f7-51ef-4d6c-a737-42aa048dd09d"]}],"mendeley":{"formattedCitation":"Sarah Fazila, “Penerapan Metode Brainstorming Dalam Pembelajaran IPA Kritis Mahasiswa Program Studi Pendidikan Guru Sekolah Dasar Universitas Almuslim Email : Sarah.Fazlia@gmail.Com Diterima 25 Juni 2017 / Disetujui 30 Agustus 2017,” &lt;i&gt;Jurnal JESBIO&lt;/i&gt; 4, no. 2 (2017): 40–44.","manualFormatting":"Sarah Fazila, “Penerapan Metode Brainstorming Dalam Pembelajaran IPA Kritis Mahasiswa Program Studi Pendidikan Guru Sekolah Dasar Universitas Almuslim Email : Sarah.Fazlia@gmail.Com Diterima 25 Juni 2017 / Disetujui 30 Agustus 2017,” Jurnal JESBIO 4, no. 2 (2017): 41.","plainTextFormattedCitation":"Sarah Fazila, “Penerapan Metode Brainstorming Dalam Pembelajaran IPA Kritis Mahasiswa Program Studi Pendidikan Guru Sekolah Dasar Universitas Almuslim Email : Sarah.Fazlia@gmail.Com Diterima 25 Juni 2017 / Disetujui 30 Agustus 2017,” Jurnal JESBIO 4, no. 2 (2017): 40–44.","previouslyFormattedCitation":"Sarah Fazila, “Penerapan Metode Brainstorming Dalam Pembelajaran IPA Kritis Mahasiswa Program Studi Pendidikan Guru Sekolah Dasar Universitas Almuslim Email : Sarah.Fazlia@gmail.Com Diterima 25 Juni 2017 / Disetujui 30 Agustus 2017,” &lt;i&gt;Jurnal JESBIO&lt;/i&gt; 4, no. 2 (2017): 40–44."},"properties":{"noteIndex":38},"schema":"https://github.com/citation-style-language/schema/raw/master/csl-citation.json"}</w:instrText>
      </w:r>
      <w:r w:rsidRPr="00791FF1">
        <w:rPr>
          <w:rFonts w:ascii="Times New Roman" w:hAnsi="Times New Roman" w:cs="Times New Roman"/>
        </w:rPr>
        <w:fldChar w:fldCharType="separate"/>
      </w:r>
      <w:r w:rsidRPr="00791FF1">
        <w:rPr>
          <w:rFonts w:ascii="Times New Roman" w:hAnsi="Times New Roman" w:cs="Times New Roman"/>
          <w:noProof/>
        </w:rPr>
        <w:t xml:space="preserve">Sarah Fazila, “Penerapan Metode Brainstorming Dalam Pembelajaran IPA Kritis Mahasiswa Program Studi Pendidikan Guru Sekolah Dasar Universitas Almuslim Email : Sarah.Fazlia@gmail.Com Diterima 25 Juni 2017 / Disetujui 30 Agustus 2017,” </w:t>
      </w:r>
      <w:r w:rsidRPr="00791FF1">
        <w:rPr>
          <w:rFonts w:ascii="Times New Roman" w:hAnsi="Times New Roman" w:cs="Times New Roman"/>
          <w:i/>
          <w:noProof/>
        </w:rPr>
        <w:t>Jurnal JESBIO</w:t>
      </w:r>
      <w:r w:rsidRPr="00791FF1">
        <w:rPr>
          <w:rFonts w:ascii="Times New Roman" w:hAnsi="Times New Roman" w:cs="Times New Roman"/>
          <w:noProof/>
        </w:rPr>
        <w:t xml:space="preserve"> 4, no. 2 (2017): 41.</w:t>
      </w:r>
      <w:r w:rsidRPr="00791FF1">
        <w:rPr>
          <w:rFonts w:ascii="Times New Roman" w:hAnsi="Times New Roman" w:cs="Times New Roman"/>
        </w:rPr>
        <w:fldChar w:fldCharType="end"/>
      </w:r>
    </w:p>
  </w:footnote>
  <w:footnote w:id="39">
    <w:p w:rsidR="00282322" w:rsidRPr="00791FF1" w:rsidRDefault="00282322" w:rsidP="001230D4">
      <w:pPr>
        <w:pStyle w:val="FootnoteText"/>
        <w:jc w:val="both"/>
        <w:rPr>
          <w:rFonts w:ascii="Times New Roman" w:hAnsi="Times New Roman" w:cs="Times New Roman"/>
        </w:rPr>
      </w:pPr>
      <w:r w:rsidRPr="00791FF1">
        <w:rPr>
          <w:rStyle w:val="FootnoteReference"/>
          <w:rFonts w:ascii="Times New Roman" w:hAnsi="Times New Roman" w:cs="Times New Roman"/>
        </w:rPr>
        <w:footnoteRef/>
      </w:r>
      <w:r w:rsidRPr="00791FF1">
        <w:rPr>
          <w:rFonts w:ascii="Times New Roman" w:hAnsi="Times New Roman" w:cs="Times New Roman"/>
        </w:rPr>
        <w:t xml:space="preserve"> </w:t>
      </w:r>
      <w:r w:rsidRPr="00791FF1">
        <w:rPr>
          <w:rFonts w:ascii="Times New Roman" w:hAnsi="Times New Roman" w:cs="Times New Roman"/>
        </w:rPr>
        <w:fldChar w:fldCharType="begin" w:fldLock="1"/>
      </w:r>
      <w:r w:rsidRPr="00791FF1">
        <w:rPr>
          <w:rFonts w:ascii="Times New Roman" w:hAnsi="Times New Roman" w:cs="Times New Roman"/>
        </w:rPr>
        <w:instrText>ADDIN CSL_CITATION {"citationItems":[{"id":"ITEM-1","itemData":{"author":[{"dropping-particle":"","family":"Fazila","given":"Sarah","non-dropping-particle":"","parse-names":false,"suffix":""}],"container-title":"Jurnal JESBIO","id":"ITEM-1","issue":"2","issued":{"date-parts":[["2017"]]},"page":"40-44","title":"Penerapan Metode Brainstorming Dalam Pembelajaran IPA Kritis Mahasiswa Program Studi Pendidikan Guru Sekolah Dasar Universitas Almuslim Email : sarah.fazlia@gmail.com Diterima 25 Juni 2017 / Disetujui 30 Agustus 2017","type":"article-journal","volume":"4"},"uris":["http://www.mendeley.com/documents/?uuid=da8f13f7-51ef-4d6c-a737-42aa048dd09d"]}],"mendeley":{"formattedCitation":"Ibid.","manualFormatting":"Ibid: 41-42.","plainTextFormattedCitation":"Ibid.","previouslyFormattedCitation":"Ibid."},"properties":{"noteIndex":39},"schema":"https://github.com/citation-style-language/schema/raw/master/csl-citation.json"}</w:instrText>
      </w:r>
      <w:r w:rsidRPr="00791FF1">
        <w:rPr>
          <w:rFonts w:ascii="Times New Roman" w:hAnsi="Times New Roman" w:cs="Times New Roman"/>
        </w:rPr>
        <w:fldChar w:fldCharType="separate"/>
      </w:r>
      <w:r w:rsidRPr="00791FF1">
        <w:rPr>
          <w:rFonts w:ascii="Times New Roman" w:hAnsi="Times New Roman" w:cs="Times New Roman"/>
          <w:noProof/>
        </w:rPr>
        <w:t>Ibid: 41-42.</w:t>
      </w:r>
      <w:r w:rsidRPr="00791FF1">
        <w:rPr>
          <w:rFonts w:ascii="Times New Roman" w:hAnsi="Times New Roman" w:cs="Times New Roman"/>
        </w:rPr>
        <w:fldChar w:fldCharType="end"/>
      </w:r>
    </w:p>
  </w:footnote>
  <w:footnote w:id="40">
    <w:p w:rsidR="00282322" w:rsidRDefault="00282322" w:rsidP="001230D4">
      <w:pPr>
        <w:pStyle w:val="FootnoteText"/>
        <w:jc w:val="both"/>
      </w:pPr>
      <w:r w:rsidRPr="00791FF1">
        <w:rPr>
          <w:rStyle w:val="FootnoteReference"/>
          <w:rFonts w:ascii="Times New Roman" w:hAnsi="Times New Roman" w:cs="Times New Roman"/>
        </w:rPr>
        <w:footnoteRef/>
      </w:r>
      <w:r w:rsidRPr="00791FF1">
        <w:rPr>
          <w:rFonts w:ascii="Times New Roman" w:hAnsi="Times New Roman" w:cs="Times New Roman"/>
        </w:rPr>
        <w:t xml:space="preserve"> </w:t>
      </w:r>
      <w:r w:rsidRPr="00791FF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Fazila","given":"Sarah","non-dropping-particle":"","parse-names":false,"suffix":""}],"container-title":"Jurnal JESBIO","id":"ITEM-1","issue":"2","issued":{"date-parts":[["2017"]]},"page":"40-44","title":"Penerapan Metode Brainstorming Dalam Pembelajaran IPA Kritis Mahasiswa Program Studi Pendidikan Guru Sekolah Dasar Universitas Almuslim Email : sarah.fazlia@gmail.com Diterima 25 Juni 2017 / Disetujui 30 Agustus 2017","type":"article-journal","volume":"4"},"uris":["http://www.mendeley.com/documents/?uuid=da8f13f7-51ef-4d6c-a737-42aa048dd09d"]}],"mendeley":{"formattedCitation":"Ibid.","manualFormatting":"Ibid: 42.","plainTextFormattedCitation":"Ibid.","previouslyFormattedCitation":"Ibid."},"properties":{"noteIndex":40},"schema":"https://github.com/citation-style-language/schema/raw/master/csl-citation.json"}</w:instrText>
      </w:r>
      <w:r w:rsidRPr="00791FF1">
        <w:rPr>
          <w:rFonts w:ascii="Times New Roman" w:hAnsi="Times New Roman" w:cs="Times New Roman"/>
        </w:rPr>
        <w:fldChar w:fldCharType="separate"/>
      </w:r>
      <w:r w:rsidRPr="00791FF1">
        <w:rPr>
          <w:rFonts w:ascii="Times New Roman" w:hAnsi="Times New Roman" w:cs="Times New Roman"/>
          <w:noProof/>
        </w:rPr>
        <w:t>Ibid: 42.</w:t>
      </w:r>
      <w:r w:rsidRPr="00791FF1">
        <w:rPr>
          <w:rFonts w:ascii="Times New Roman" w:hAnsi="Times New Roman" w:cs="Times New Roman"/>
        </w:rPr>
        <w:fldChar w:fldCharType="end"/>
      </w:r>
    </w:p>
  </w:footnote>
  <w:footnote w:id="41">
    <w:p w:rsidR="00282322" w:rsidRPr="004E2ACC" w:rsidRDefault="00282322" w:rsidP="001230D4">
      <w:pPr>
        <w:pStyle w:val="FootnoteText"/>
        <w:jc w:val="both"/>
        <w:rPr>
          <w:rFonts w:ascii="Times New Roman" w:hAnsi="Times New Roman" w:cs="Times New Roman"/>
        </w:rPr>
      </w:pPr>
      <w:r w:rsidRPr="004E2ACC">
        <w:rPr>
          <w:rStyle w:val="FootnoteReference"/>
          <w:rFonts w:ascii="Times New Roman" w:hAnsi="Times New Roman" w:cs="Times New Roman"/>
        </w:rPr>
        <w:footnoteRef/>
      </w:r>
      <w:r w:rsidRPr="004E2ACC">
        <w:rPr>
          <w:rFonts w:ascii="Times New Roman" w:hAnsi="Times New Roman" w:cs="Times New Roman"/>
        </w:rPr>
        <w:t xml:space="preserve"> </w:t>
      </w:r>
      <w:r w:rsidRPr="004E2ACC">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dilaksanakan dengan tujuan untuk meningkatkan hasil belajar IPS siswa kelas VIII di SMP N 4 Rumbio Jaya dengan menggunakan metode Brainstorming. Penelitian ini dilaksanakan pada bulan April samapai Mei 2017. Subjek penelitian ini adalah seluruh siswa kelas VIII, yang terdiri 18 siswa perempuan dan 12 siswa laki-laki. Bentuk penelitian ini adalah Penelitian Tindakan Kelas (PTK), adapun langkah-langkah dalam penelitian ini adanya persiapan, pelaksanaan, observasi dan refleksi. Penelitian dilakukan dengan dua siklus, tiap siklus masing-masing dua kali pertemuan dan satu kali ulangan. Selain ulangan teknik pengumpulan data diperoleh dari hasil latihan yang diberikan pada akhir pertemuan. Untuk melihat aktifitas siswa dan guru selama teknik analisis deskriptif. Hasil penelitian menunjukkan bahwa penerapan metode Brainstorming dapat meningkatkan hasil belajar siswa kelas VIII di SMPN 4 Rumbio Jaya. Peningkatan hasil belajar siswa terlihat pada rata-rata daya serap pada siklus pertemuan pertama 64,33% dan pertemuan kedua 70,66%. Sedangkan pada siklus II pertemuan pertama 68,33% dan pertemuan kedua 76,33%. Hal ini menunjukkan bahwa rata-rata daya serap siswa mengalami peningkatan secara bertahap, begitu juga dengan ketuntasan belajar pada siklus I 76,66% dan mengalami peningkatan pada siklus II 90 %. Kemudian aktivitas siswa juga meningkat pada siklus I pertemuan pertama 60% dan pertemuan ke II 70%. Sedangkan pada siklus II pertemuan pertama 80% dan pertemuan II 85%. Peningkatan aktivitas guru juga terlihat pada siklus I 75 dengan kategori baik dan pada siklus II 91,6 dengan kategori sangat baik. Dari hasil penelitian ini dapat disimpulkan bahwa penerapan metode brainstorming dapat meningkatkan hasil belajar siswa kelas VIII di SMPN 4 Rumbio Jaya. Kata","author":[{"dropping-particle":"","family":"Karim","given":"Abdul","non-dropping-particle":"","parse-names":false,"suffix":""}],"container-title":"Jurnal Pendidikan Ekonomi Akuntansi FKIP UIR","id":"ITEM-1","issue":"1","issued":{"date-parts":[["2017"]]},"page":"3-4","title":"Penerapan Metode Brainstorming Pada Matapelajaran Ips Untuk Meningkatkan Hasil Belajar Kelas VIII Di SMPN 4 Rumbio Jaya","type":"article-journal","volume":"V"},"uris":["http://www.mendeley.com/documents/?uuid=e46ddc24-bf67-4cf7-a064-8a3e4cf8d7fe"]}],"mendeley":{"formattedCitation":"Karim, “Penerapan Metode Brainstorming Pada Matapelajaran Ips Untuk Meningkatkan Hasil Belajar Kelas VIII Di SMPN 4 Rumbio Jaya.”","manualFormatting":"Karim, “Penerapan Metode Brainstorming Pada Matapelajaran Ips Untuk Meningkatkan Hasil Belajar Kelas VIII Di SMPN 4 Rumbio Jaya\": 4.","plainTextFormattedCitation":"Karim, “Penerapan Metode Brainstorming Pada Matapelajaran Ips Untuk Meningkatkan Hasil Belajar Kelas VIII Di SMPN 4 Rumbio Jaya.”","previouslyFormattedCitation":"Karim, “Penerapan Metode Brainstorming Pada Matapelajaran Ips Untuk Meningkatkan Hasil Belajar Kelas VIII Di SMPN 4 Rumbio Jaya.”"},"properties":{"noteIndex":41},"schema":"https://github.com/citation-style-language/schema/raw/master/csl-citation.json"}</w:instrText>
      </w:r>
      <w:r w:rsidRPr="004E2ACC">
        <w:rPr>
          <w:rFonts w:ascii="Times New Roman" w:hAnsi="Times New Roman" w:cs="Times New Roman"/>
        </w:rPr>
        <w:fldChar w:fldCharType="separate"/>
      </w:r>
      <w:r w:rsidRPr="004E2ACC">
        <w:rPr>
          <w:rFonts w:ascii="Times New Roman" w:hAnsi="Times New Roman" w:cs="Times New Roman"/>
          <w:noProof/>
        </w:rPr>
        <w:t>Karim, “Penerapan Metode Brainstorming Pada Matapelajaran Ips Untuk Meningkatkan Hasil Belajar Kelas VIII Di SMPN 4 Rumbio Jaya": 4.</w:t>
      </w:r>
      <w:r w:rsidRPr="004E2ACC">
        <w:rPr>
          <w:rFonts w:ascii="Times New Roman" w:hAnsi="Times New Roman" w:cs="Times New Roman"/>
        </w:rPr>
        <w:fldChar w:fldCharType="end"/>
      </w:r>
    </w:p>
  </w:footnote>
  <w:footnote w:id="42">
    <w:p w:rsidR="00282322" w:rsidRPr="00162F69" w:rsidRDefault="00282322" w:rsidP="001230D4">
      <w:pPr>
        <w:pStyle w:val="FootnoteText"/>
        <w:jc w:val="both"/>
        <w:rPr>
          <w:rFonts w:ascii="Times New Roman" w:hAnsi="Times New Roman" w:cs="Times New Roman"/>
        </w:rPr>
      </w:pPr>
      <w:r w:rsidRPr="00162F69">
        <w:rPr>
          <w:rStyle w:val="FootnoteReference"/>
          <w:rFonts w:ascii="Times New Roman" w:hAnsi="Times New Roman" w:cs="Times New Roman"/>
        </w:rPr>
        <w:footnoteRef/>
      </w:r>
      <w:r w:rsidRPr="00162F69">
        <w:rPr>
          <w:rFonts w:ascii="Times New Roman" w:hAnsi="Times New Roman" w:cs="Times New Roman"/>
        </w:rPr>
        <w:t xml:space="preserve"> </w:t>
      </w:r>
      <w:r w:rsidRPr="00162F69">
        <w:rPr>
          <w:rFonts w:ascii="Times New Roman" w:hAnsi="Times New Roman" w:cs="Times New Roman"/>
        </w:rPr>
        <w:fldChar w:fldCharType="begin" w:fldLock="1"/>
      </w:r>
      <w:r>
        <w:rPr>
          <w:rFonts w:ascii="Times New Roman" w:hAnsi="Times New Roman" w:cs="Times New Roman"/>
        </w:rPr>
        <w:instrText>ADDIN CSL_CITATION {"citationItems":[{"id":"ITEM-1","itemData":{"ISBN":"9786238051564","author":[{"dropping-particle":"","family":"Kurniawan","given":"A","non-dropping-particle":"","parse-names":false,"suffix":""},{"dropping-particle":"","family":"Noflidaputri","given":"R","non-dropping-particle":"","parse-names":false,"suffix":""},{"dropping-particle":"","family":"Supriyadi","given":"A","non-dropping-particle":"","parse-names":false,"suffix":""},{"dropping-particle":"","family":"Rahman","given":"A A","non-dropping-particle":"","parse-names":false,"suffix":""},{"dropping-particle":"","family":"Arrobi","given":"J","non-dropping-particle":"","parse-names":false,"suffix":""},{"dropping-particle":"","family":"Arissandi","given":"F","non-dropping-particle":"","parse-names":false,"suffix":""},{"dropping-particle":"","family":"Sianipar","given":"D","non-dropping-particle":"","parse-names":false,"suffix":""}],"id":"ITEM-1","issued":{"date-parts":[["2022"]]},"publisher":"Global Eksekutif Teknologi","title":"Metode Pembelajaran Di Era Digital 4.0","type":"book"},"uris":["http://www.mendeley.com/documents/?uuid=3ec9e38e-9bb8-45ce-a5e1-39f766ff7648"]}],"mendeley":{"formattedCitation":"A Kurniawan et al., &lt;i&gt;Metode Pembelajaran Di Era Digital 4.0&lt;/i&gt; (Global Eksekutif Teknologi, 2022), https://books.google.co.id/books?id=y72hEAAAQBAJ.","manualFormatting":"A Kurniawan et al., Metode Pembelajaran Di Era Digital 4.0 (Global Eksekutif Teknologi, 2022), Hal. 2-3 https://books.google.co.id/books?id=y72hEAAAQBAJ.","plainTextFormattedCitation":"A Kurniawan et al., Metode Pembelajaran Di Era Digital 4.0 (Global Eksekutif Teknologi, 2022), https://books.google.co.id/books?id=y72hEAAAQBAJ.","previouslyFormattedCitation":"A Kurniawan et al., &lt;i&gt;Metode Pembelajaran Di Era Digital 4.0&lt;/i&gt; (Global Eksekutif Teknologi, 2022), https://books.google.co.id/books?id=y72hEAAAQBAJ."},"properties":{"noteIndex":42},"schema":"https://github.com/citation-style-language/schema/raw/master/csl-citation.json"}</w:instrText>
      </w:r>
      <w:r w:rsidRPr="00162F69">
        <w:rPr>
          <w:rFonts w:ascii="Times New Roman" w:hAnsi="Times New Roman" w:cs="Times New Roman"/>
        </w:rPr>
        <w:fldChar w:fldCharType="separate"/>
      </w:r>
      <w:r w:rsidRPr="00162F69">
        <w:rPr>
          <w:rFonts w:ascii="Times New Roman" w:hAnsi="Times New Roman" w:cs="Times New Roman"/>
          <w:noProof/>
        </w:rPr>
        <w:t xml:space="preserve">A Kurniawan et al., </w:t>
      </w:r>
      <w:r w:rsidRPr="00162F69">
        <w:rPr>
          <w:rFonts w:ascii="Times New Roman" w:hAnsi="Times New Roman" w:cs="Times New Roman"/>
          <w:i/>
          <w:noProof/>
        </w:rPr>
        <w:t>Metode Pembelajaran Di Era Digital 4.0</w:t>
      </w:r>
      <w:r w:rsidRPr="00162F69">
        <w:rPr>
          <w:rFonts w:ascii="Times New Roman" w:hAnsi="Times New Roman" w:cs="Times New Roman"/>
          <w:noProof/>
        </w:rPr>
        <w:t xml:space="preserve"> (Global Eksekutif Teknologi, 2022), Hal. 2-3 https://books.google.co.id/books?id=y72hEAAAQBAJ.</w:t>
      </w:r>
      <w:r w:rsidRPr="00162F69">
        <w:rPr>
          <w:rFonts w:ascii="Times New Roman" w:hAnsi="Times New Roman" w:cs="Times New Roman"/>
        </w:rPr>
        <w:fldChar w:fldCharType="end"/>
      </w:r>
    </w:p>
  </w:footnote>
  <w:footnote w:id="43">
    <w:p w:rsidR="00282322" w:rsidRPr="000A276A" w:rsidRDefault="00282322" w:rsidP="001230D4">
      <w:pPr>
        <w:pStyle w:val="FootnoteText"/>
        <w:jc w:val="both"/>
        <w:rPr>
          <w:rFonts w:ascii="Times New Roman" w:hAnsi="Times New Roman" w:cs="Times New Roman"/>
        </w:rPr>
      </w:pPr>
      <w:r w:rsidRPr="000A276A">
        <w:rPr>
          <w:rStyle w:val="FootnoteReference"/>
          <w:rFonts w:ascii="Times New Roman" w:hAnsi="Times New Roman" w:cs="Times New Roman"/>
        </w:rPr>
        <w:footnoteRef/>
      </w:r>
      <w:r w:rsidRPr="000A276A">
        <w:rPr>
          <w:rFonts w:ascii="Times New Roman" w:hAnsi="Times New Roman" w:cs="Times New Roman"/>
        </w:rPr>
        <w:t xml:space="preserve"> </w:t>
      </w:r>
      <w:r w:rsidRPr="000A276A">
        <w:rPr>
          <w:rFonts w:ascii="Times New Roman" w:hAnsi="Times New Roman" w:cs="Times New Roman"/>
        </w:rPr>
        <w:fldChar w:fldCharType="begin" w:fldLock="1"/>
      </w:r>
      <w:r>
        <w:rPr>
          <w:rFonts w:ascii="Times New Roman" w:hAnsi="Times New Roman" w:cs="Times New Roman"/>
        </w:rPr>
        <w:instrText>ADDIN CSL_CITATION {"citationItems":[{"id":"ITEM-1","itemData":{"ISSN":"2579-5694","author":[{"dropping-particle":"","family":"Wafi","given":"Abdul","non-dropping-particle":"","parse-names":false,"suffix":""}],"container-title":"EDURELIGIA: Jurnal Pendidikan Agama Islam","id":"ITEM-1","issue":"2","issued":{"date-parts":[["2017"]]},"page":"133-139","title":"Konsep dasar Kurikulum Pendidikan Agama Islam","type":"article-journal","volume":"1"},"uris":["http://www.mendeley.com/documents/?uuid=20364d58-8fcd-4a43-b398-2eed19874229"]}],"mendeley":{"formattedCitation":"Abdul Wafi, “Konsep Dasar Kurikulum Pendidikan Agama Islam,” &lt;i&gt;EDURELIGIA: Jurnal Pendidikan Agama Islam&lt;/i&gt; 1, no. 2 (2017): 133–139.","manualFormatting":"Abdul Wafi, “Konsep Dasar Kurikulum Pendidikan Agama Islam,” Edureligia: Jurnal Pendidikan Agama Islam 1, no. 2 (2017): 138.","plainTextFormattedCitation":"Abdul Wafi, “Konsep Dasar Kurikulum Pendidikan Agama Islam,” EDURELIGIA: Jurnal Pendidikan Agama Islam 1, no. 2 (2017): 133–139.","previouslyFormattedCitation":"Abdul Wafi, “Konsep Dasar Kurikulum Pendidikan Agama Islam,” &lt;i&gt;EDURELIGIA: Jurnal Pendidikan Agama Islam&lt;/i&gt; 1, no. 2 (2017): 133–139."},"properties":{"noteIndex":44},"schema":"https://github.com/citation-style-language/schema/raw/master/csl-citation.json"}</w:instrText>
      </w:r>
      <w:r w:rsidRPr="000A276A">
        <w:rPr>
          <w:rFonts w:ascii="Times New Roman" w:hAnsi="Times New Roman" w:cs="Times New Roman"/>
        </w:rPr>
        <w:fldChar w:fldCharType="separate"/>
      </w:r>
      <w:r w:rsidRPr="000A276A">
        <w:rPr>
          <w:rFonts w:ascii="Times New Roman" w:hAnsi="Times New Roman" w:cs="Times New Roman"/>
          <w:noProof/>
        </w:rPr>
        <w:t xml:space="preserve">Abdul Wafi, “Konsep Dasar Kurikulum Pendidikan Agama Islam,” </w:t>
      </w:r>
      <w:r w:rsidRPr="000A276A">
        <w:rPr>
          <w:rFonts w:ascii="Times New Roman" w:hAnsi="Times New Roman" w:cs="Times New Roman"/>
          <w:i/>
          <w:noProof/>
        </w:rPr>
        <w:t>Edureligia: Jurnal Pendidikan Agama Islam</w:t>
      </w:r>
      <w:r w:rsidRPr="000A276A">
        <w:rPr>
          <w:rFonts w:ascii="Times New Roman" w:hAnsi="Times New Roman" w:cs="Times New Roman"/>
          <w:noProof/>
        </w:rPr>
        <w:t xml:space="preserve"> 1, no. 2 (2017): 138.</w:t>
      </w:r>
      <w:r w:rsidRPr="000A276A">
        <w:rPr>
          <w:rFonts w:ascii="Times New Roman" w:hAnsi="Times New Roman" w:cs="Times New Roman"/>
        </w:rPr>
        <w:fldChar w:fldCharType="end"/>
      </w:r>
    </w:p>
  </w:footnote>
  <w:footnote w:id="44">
    <w:p w:rsidR="00282322" w:rsidRPr="000A276A" w:rsidRDefault="00282322" w:rsidP="001230D4">
      <w:pPr>
        <w:pStyle w:val="FootnoteText"/>
        <w:jc w:val="both"/>
        <w:rPr>
          <w:rFonts w:ascii="Times New Roman" w:hAnsi="Times New Roman" w:cs="Times New Roman"/>
        </w:rPr>
      </w:pPr>
      <w:r w:rsidRPr="000A276A">
        <w:rPr>
          <w:rStyle w:val="FootnoteReference"/>
          <w:rFonts w:ascii="Times New Roman" w:hAnsi="Times New Roman" w:cs="Times New Roman"/>
        </w:rPr>
        <w:footnoteRef/>
      </w:r>
      <w:r w:rsidRPr="000A276A">
        <w:rPr>
          <w:rFonts w:ascii="Times New Roman" w:hAnsi="Times New Roman" w:cs="Times New Roman"/>
        </w:rPr>
        <w:t xml:space="preserve"> </w:t>
      </w:r>
      <w:r w:rsidRPr="000A276A">
        <w:rPr>
          <w:rFonts w:ascii="Times New Roman" w:hAnsi="Times New Roman" w:cs="Times New Roman"/>
        </w:rPr>
        <w:fldChar w:fldCharType="begin" w:fldLock="1"/>
      </w:r>
      <w:r>
        <w:rPr>
          <w:rFonts w:ascii="Times New Roman" w:hAnsi="Times New Roman" w:cs="Times New Roman"/>
        </w:rPr>
        <w:instrText>ADDIN CSL_CITATION {"citationItems":[{"id":"ITEM-1","itemData":{"ISSN":"2579-5694","author":[{"dropping-particle":"","family":"Wafi","given":"Abdul","non-dropping-particle":"","parse-names":false,"suffix":""}],"container-title":"EDURELIGIA: Jurnal Pendidikan Agama Islam","id":"ITEM-1","issue":"2","issued":{"date-parts":[["2017"]]},"page":"133-139","title":"Konsep dasar Kurikulum Pendidikan Agama Islam","type":"article-journal","volume":"1"},"uris":["http://www.mendeley.com/documents/?uuid=20364d58-8fcd-4a43-b398-2eed19874229"]}],"mendeley":{"formattedCitation":"Ibid.","manualFormatting":"Ibid: 138.","plainTextFormattedCitation":"Ibid.","previouslyFormattedCitation":"Ibid."},"properties":{"noteIndex":45},"schema":"https://github.com/citation-style-language/schema/raw/master/csl-citation.json"}</w:instrText>
      </w:r>
      <w:r w:rsidRPr="000A276A">
        <w:rPr>
          <w:rFonts w:ascii="Times New Roman" w:hAnsi="Times New Roman" w:cs="Times New Roman"/>
        </w:rPr>
        <w:fldChar w:fldCharType="separate"/>
      </w:r>
      <w:r w:rsidRPr="000A276A">
        <w:rPr>
          <w:rFonts w:ascii="Times New Roman" w:hAnsi="Times New Roman" w:cs="Times New Roman"/>
          <w:noProof/>
        </w:rPr>
        <w:t>Ibid: 138.</w:t>
      </w:r>
      <w:r w:rsidRPr="000A276A">
        <w:rPr>
          <w:rFonts w:ascii="Times New Roman" w:hAnsi="Times New Roman" w:cs="Times New Roman"/>
        </w:rPr>
        <w:fldChar w:fldCharType="end"/>
      </w:r>
    </w:p>
  </w:footnote>
  <w:footnote w:id="45">
    <w:p w:rsidR="00282322" w:rsidRPr="006742B4" w:rsidRDefault="00282322" w:rsidP="001230D4">
      <w:pPr>
        <w:pStyle w:val="FootnoteText"/>
        <w:jc w:val="both"/>
        <w:rPr>
          <w:rFonts w:ascii="Times New Roman" w:hAnsi="Times New Roman" w:cs="Times New Roman"/>
        </w:rPr>
      </w:pPr>
      <w:r w:rsidRPr="006742B4">
        <w:rPr>
          <w:rStyle w:val="FootnoteReference"/>
          <w:rFonts w:ascii="Times New Roman" w:hAnsi="Times New Roman" w:cs="Times New Roman"/>
        </w:rPr>
        <w:footnoteRef/>
      </w:r>
      <w:r w:rsidRPr="006742B4">
        <w:rPr>
          <w:rFonts w:ascii="Times New Roman" w:hAnsi="Times New Roman" w:cs="Times New Roman"/>
        </w:rPr>
        <w:t xml:space="preserve"> </w:t>
      </w:r>
      <w:r w:rsidRPr="006742B4">
        <w:rPr>
          <w:rFonts w:ascii="Times New Roman" w:hAnsi="Times New Roman" w:cs="Times New Roman"/>
        </w:rPr>
        <w:fldChar w:fldCharType="begin" w:fldLock="1"/>
      </w:r>
      <w:r>
        <w:rPr>
          <w:rFonts w:ascii="Times New Roman" w:hAnsi="Times New Roman" w:cs="Times New Roman"/>
        </w:rPr>
        <w:instrText>ADDIN CSL_CITATION {"citationItems":[{"id":"ITEM-1","itemData":{"DOI":"10.33487/edumaspul.v2i1.17","ISSN":"2548-8201","abstract":"Penelitian ini membahas tentang penerapan pendidikan agama Islam pada sebagai upaya pembentukan kepribadian muslim peserta didik yang islami. Jenis penelitian yang digunakan adalah penelitian kualitatif. Pendekatan penelitian menggunakan interdisipliner, antara lain: pendekatan manajeman, pedagogis, sosiologis, dan  psikologis. Sumber data primer dari penelitian ini adalah guru Pendidikan Agama Islam. Sumber data sekunder dalam penelitian ini berupa data profil sekolah, teori tentang konsep strategi pembelajaran, teori pendidikan agama Islam, dan teori pembentukan kepribadian muslim. Teknik pengumpulan data menggunakan observasi, wawancara, dan dokumentasi. Teknik analisis data menggunakan tahapan reduksi data, penyajian data, dan penarikan kesimpulan. Hasil penelitian ditemukan bahwa strategi pembelajaran Pendidikan Agama Islam dalam pembentukan kepribadian muslim peserta didik menggunakan dua strategi pembelajaran, yaitu pembelajaran langsung dan pembelajaran tidak langsung.","author":[{"dropping-particle":"","family":"Elihami","given":"Elihami","non-dropping-particle":"","parse-names":false,"suffix":""},{"dropping-particle":"","family":"Syahid","given":"Abdullah","non-dropping-particle":"","parse-names":false,"suffix":""}],"container-title":"Edumaspul - Jurnal Pendidikan","id":"ITEM-1","issue":"1","issued":{"date-parts":[["2018"]]},"page":"79-96","title":"Penerapan Pembelajaran Pendidikan Agama Islam Dalam Membentuk Karakter Pribadi Yang Islami","type":"article-journal","volume":"2"},"uris":["http://www.mendeley.com/documents/?uuid=803b7254-da52-4a4b-b0d6-4d0091f8de55"]}],"mendeley":{"formattedCitation":"Elihami Elihami and Abdullah Syahid, “Penerapan Pembelajaran Pendidikan Agama Islam Dalam Membentuk Karakter Pribadi Yang Islami,” &lt;i&gt;Edumaspul - Jurnal Pendidikan&lt;/i&gt; 2, no. 1 (2018): 79–96.","manualFormatting":"Elihami Elihami and Abdullah Syahid, “Penerapan Pembelajaran Pendidikan Agama Islam Dalam Membentuk Karakter Pribadi Yang Islami,” Edumaspul - Jurnal Pendidikan 2, no. 1 (2018): 84.","plainTextFormattedCitation":"Elihami Elihami and Abdullah Syahid, “Penerapan Pembelajaran Pendidikan Agama Islam Dalam Membentuk Karakter Pribadi Yang Islami,” Edumaspul - Jurnal Pendidikan 2, no. 1 (2018): 79–96.","previouslyFormattedCitation":"Elihami Elihami and Abdullah Syahid, “Penerapan Pembelajaran Pendidikan Agama Islam Dalam Membentuk Karakter Pribadi Yang Islami,” &lt;i&gt;Edumaspul - Jurnal Pendidikan&lt;/i&gt; 2, no. 1 (2018): 79–96."},"properties":{"noteIndex":46},"schema":"https://github.com/citation-style-language/schema/raw/master/csl-citation.json"}</w:instrText>
      </w:r>
      <w:r w:rsidRPr="006742B4">
        <w:rPr>
          <w:rFonts w:ascii="Times New Roman" w:hAnsi="Times New Roman" w:cs="Times New Roman"/>
        </w:rPr>
        <w:fldChar w:fldCharType="separate"/>
      </w:r>
      <w:r w:rsidRPr="006742B4">
        <w:rPr>
          <w:rFonts w:ascii="Times New Roman" w:hAnsi="Times New Roman" w:cs="Times New Roman"/>
          <w:noProof/>
        </w:rPr>
        <w:t xml:space="preserve">Elihami Elihami and Abdullah Syahid, “Penerapan Pembelajaran Pendidikan Agama Islam Dalam Membentuk Karakter Pribadi Yang Islami,” </w:t>
      </w:r>
      <w:r w:rsidRPr="006742B4">
        <w:rPr>
          <w:rFonts w:ascii="Times New Roman" w:hAnsi="Times New Roman" w:cs="Times New Roman"/>
          <w:i/>
          <w:noProof/>
        </w:rPr>
        <w:t>Edumaspul - Jurnal Pendidikan</w:t>
      </w:r>
      <w:r w:rsidRPr="006742B4">
        <w:rPr>
          <w:rFonts w:ascii="Times New Roman" w:hAnsi="Times New Roman" w:cs="Times New Roman"/>
          <w:noProof/>
        </w:rPr>
        <w:t xml:space="preserve"> 2, no. 1 (2018): 84.</w:t>
      </w:r>
      <w:r w:rsidRPr="006742B4">
        <w:rPr>
          <w:rFonts w:ascii="Times New Roman" w:hAnsi="Times New Roman" w:cs="Times New Roman"/>
        </w:rPr>
        <w:fldChar w:fldCharType="end"/>
      </w:r>
    </w:p>
  </w:footnote>
  <w:footnote w:id="46">
    <w:p w:rsidR="00282322" w:rsidRPr="006742B4" w:rsidRDefault="00282322" w:rsidP="001230D4">
      <w:pPr>
        <w:pStyle w:val="FootnoteText"/>
        <w:jc w:val="both"/>
        <w:rPr>
          <w:rFonts w:ascii="Times New Roman" w:hAnsi="Times New Roman" w:cs="Times New Roman"/>
        </w:rPr>
      </w:pPr>
      <w:r w:rsidRPr="006742B4">
        <w:rPr>
          <w:rStyle w:val="FootnoteReference"/>
          <w:rFonts w:ascii="Times New Roman" w:hAnsi="Times New Roman" w:cs="Times New Roman"/>
        </w:rPr>
        <w:footnoteRef/>
      </w:r>
      <w:r w:rsidRPr="006742B4">
        <w:rPr>
          <w:rFonts w:ascii="Times New Roman" w:hAnsi="Times New Roman" w:cs="Times New Roman"/>
        </w:rPr>
        <w:t xml:space="preserve"> </w:t>
      </w:r>
      <w:r w:rsidRPr="006742B4">
        <w:rPr>
          <w:rFonts w:ascii="Times New Roman" w:hAnsi="Times New Roman" w:cs="Times New Roman"/>
        </w:rPr>
        <w:fldChar w:fldCharType="begin" w:fldLock="1"/>
      </w:r>
      <w:r>
        <w:rPr>
          <w:rFonts w:ascii="Times New Roman" w:hAnsi="Times New Roman" w:cs="Times New Roman"/>
        </w:rPr>
        <w:instrText>ADDIN CSL_CITATION {"citationItems":[{"id":"ITEM-1","itemData":{"DOI":"10.33487/edumaspul.v2i1.17","ISSN":"2548-8201","abstract":"Penelitian ini membahas tentang penerapan pendidikan agama Islam pada sebagai upaya pembentukan kepribadian muslim peserta didik yang islami. Jenis penelitian yang digunakan adalah penelitian kualitatif. Pendekatan penelitian menggunakan interdisipliner, antara lain: pendekatan manajeman, pedagogis, sosiologis, dan  psikologis. Sumber data primer dari penelitian ini adalah guru Pendidikan Agama Islam. Sumber data sekunder dalam penelitian ini berupa data profil sekolah, teori tentang konsep strategi pembelajaran, teori pendidikan agama Islam, dan teori pembentukan kepribadian muslim. Teknik pengumpulan data menggunakan observasi, wawancara, dan dokumentasi. Teknik analisis data menggunakan tahapan reduksi data, penyajian data, dan penarikan kesimpulan. Hasil penelitian ditemukan bahwa strategi pembelajaran Pendidikan Agama Islam dalam pembentukan kepribadian muslim peserta didik menggunakan dua strategi pembelajaran, yaitu pembelajaran langsung dan pembelajaran tidak langsung.","author":[{"dropping-particle":"","family":"Elihami","given":"Elihami","non-dropping-particle":"","parse-names":false,"suffix":""},{"dropping-particle":"","family":"Syahid","given":"Abdullah","non-dropping-particle":"","parse-names":false,"suffix":""}],"container-title":"Edumaspul - Jurnal Pendidikan","id":"ITEM-1","issue":"1","issued":{"date-parts":[["2018"]]},"page":"79-96","title":"Penerapan Pembelajaran Pendidikan Agama Islam Dalam Membentuk Karakter Pribadi Yang Islami","type":"article-journal","volume":"2"},"uris":["http://www.mendeley.com/documents/?uuid=803b7254-da52-4a4b-b0d6-4d0091f8de55"]}],"mendeley":{"formattedCitation":"Ibid.","manualFormatting":"Ibid: 85.","plainTextFormattedCitation":"Ibid.","previouslyFormattedCitation":"Ibid."},"properties":{"noteIndex":47},"schema":"https://github.com/citation-style-language/schema/raw/master/csl-citation.json"}</w:instrText>
      </w:r>
      <w:r w:rsidRPr="006742B4">
        <w:rPr>
          <w:rFonts w:ascii="Times New Roman" w:hAnsi="Times New Roman" w:cs="Times New Roman"/>
        </w:rPr>
        <w:fldChar w:fldCharType="separate"/>
      </w:r>
      <w:r w:rsidRPr="006742B4">
        <w:rPr>
          <w:rFonts w:ascii="Times New Roman" w:hAnsi="Times New Roman" w:cs="Times New Roman"/>
          <w:noProof/>
        </w:rPr>
        <w:t>Ibid: 85.</w:t>
      </w:r>
      <w:r w:rsidRPr="006742B4">
        <w:rPr>
          <w:rFonts w:ascii="Times New Roman" w:hAnsi="Times New Roman" w:cs="Times New Roman"/>
        </w:rPr>
        <w:fldChar w:fldCharType="end"/>
      </w:r>
    </w:p>
  </w:footnote>
  <w:footnote w:id="47">
    <w:p w:rsidR="00282322" w:rsidRPr="004574DB" w:rsidRDefault="00282322" w:rsidP="001230D4">
      <w:pPr>
        <w:pStyle w:val="FootnoteText"/>
        <w:jc w:val="both"/>
        <w:rPr>
          <w:rFonts w:ascii="Times New Roman" w:hAnsi="Times New Roman" w:cs="Times New Roman"/>
        </w:rPr>
      </w:pPr>
      <w:r w:rsidRPr="004574DB">
        <w:rPr>
          <w:rStyle w:val="FootnoteReference"/>
          <w:rFonts w:ascii="Times New Roman" w:hAnsi="Times New Roman" w:cs="Times New Roman"/>
        </w:rPr>
        <w:footnoteRef/>
      </w:r>
      <w:r w:rsidRPr="004574DB">
        <w:rPr>
          <w:rFonts w:ascii="Times New Roman" w:hAnsi="Times New Roman" w:cs="Times New Roman"/>
        </w:rPr>
        <w:t xml:space="preserve"> </w:t>
      </w:r>
      <w:r w:rsidRPr="004574DB">
        <w:rPr>
          <w:rFonts w:ascii="Times New Roman" w:hAnsi="Times New Roman" w:cs="Times New Roman"/>
        </w:rPr>
        <w:fldChar w:fldCharType="begin" w:fldLock="1"/>
      </w:r>
      <w:r>
        <w:rPr>
          <w:rFonts w:ascii="Times New Roman" w:hAnsi="Times New Roman" w:cs="Times New Roman"/>
        </w:rPr>
        <w:instrText>ADDIN CSL_CITATION {"citationItems":[{"id":"ITEM-1","itemData":{"ISSN":"2685-6085","author":[{"dropping-particle":"","family":"Winata","given":"Koko Adya","non-dropping-particle":"","parse-names":false,"suffix":""},{"dropping-particle":"","family":"Ruswandi","given":"Uus","non-dropping-particle":"","parse-names":false,"suffix":""},{"dropping-particle":"","family":"Arifin","given":"Bambang Samsul","non-dropping-particle":"","parse-names":false,"suffix":""}],"container-title":"Attractive: Innovative Education Journal","id":"ITEM-1","issue":"2","issued":{"date-parts":[["2021"]]},"page":"138-151","title":"Pendidikan Agama Islam (PAI) Dalam Kurikulum Nasional","type":"article-journal","volume":"3"},"uris":["http://www.mendeley.com/documents/?uuid=4307fdbf-bfa9-45d4-a584-1e17987e4d88"]}],"mendeley":{"formattedCitation":"Koko Adya Winata, Uus Ruswandi, and Bambang Samsul Arifin, “Pendidikan Agama Islam (PAI) Dalam Kurikulum Nasional,” &lt;i&gt;Attractive: Innovative Education Journal&lt;/i&gt; 3, no. 2 (2021): 138–151.","manualFormatting":"Koko Adya Winata, Uus Ruswandi, and Bambang Samsul Arifin, “Pendidikan Agama Islam (PAI) Dalam Kurikulum Nasional,” Attractive: Innovative Education Journal 3, no. 2 (2021): 146-147.","plainTextFormattedCitation":"Koko Adya Winata, Uus Ruswandi, and Bambang Samsul Arifin, “Pendidikan Agama Islam (PAI) Dalam Kurikulum Nasional,” Attractive: Innovative Education Journal 3, no. 2 (2021): 138–151.","previouslyFormattedCitation":"Koko Adya Winata, Uus Ruswandi, and Bambang Samsul Arifin, “Pendidikan Agama Islam (PAI) Dalam Kurikulum Nasional,” &lt;i&gt;Attractive: Innovative Education Journal&lt;/i&gt; 3, no. 2 (2021): 138–151."},"properties":{"noteIndex":48},"schema":"https://github.com/citation-style-language/schema/raw/master/csl-citation.json"}</w:instrText>
      </w:r>
      <w:r w:rsidRPr="004574DB">
        <w:rPr>
          <w:rFonts w:ascii="Times New Roman" w:hAnsi="Times New Roman" w:cs="Times New Roman"/>
        </w:rPr>
        <w:fldChar w:fldCharType="separate"/>
      </w:r>
      <w:r w:rsidRPr="004574DB">
        <w:rPr>
          <w:rFonts w:ascii="Times New Roman" w:hAnsi="Times New Roman" w:cs="Times New Roman"/>
          <w:noProof/>
        </w:rPr>
        <w:t xml:space="preserve">Koko Adya Winata, Uus Ruswandi, and Bambang Samsul Arifin, “Pendidikan Agama Islam (PAI) Dalam Kurikulum Nasional,” </w:t>
      </w:r>
      <w:r w:rsidRPr="004574DB">
        <w:rPr>
          <w:rFonts w:ascii="Times New Roman" w:hAnsi="Times New Roman" w:cs="Times New Roman"/>
          <w:i/>
          <w:noProof/>
        </w:rPr>
        <w:t>Attractive: Innovative Education Journal</w:t>
      </w:r>
      <w:r w:rsidRPr="004574DB">
        <w:rPr>
          <w:rFonts w:ascii="Times New Roman" w:hAnsi="Times New Roman" w:cs="Times New Roman"/>
          <w:noProof/>
        </w:rPr>
        <w:t xml:space="preserve"> 3, no. 2 (2021): 146-147.</w:t>
      </w:r>
      <w:r w:rsidRPr="004574DB">
        <w:rPr>
          <w:rFonts w:ascii="Times New Roman" w:hAnsi="Times New Roman" w:cs="Times New Roman"/>
        </w:rPr>
        <w:fldChar w:fldCharType="end"/>
      </w:r>
    </w:p>
  </w:footnote>
  <w:footnote w:id="48">
    <w:p w:rsidR="00282322" w:rsidRPr="004574DB" w:rsidRDefault="00282322" w:rsidP="001230D4">
      <w:pPr>
        <w:pStyle w:val="FootnoteText"/>
        <w:jc w:val="both"/>
        <w:rPr>
          <w:rFonts w:ascii="Times New Roman" w:hAnsi="Times New Roman" w:cs="Times New Roman"/>
        </w:rPr>
      </w:pPr>
      <w:r w:rsidRPr="004574DB">
        <w:rPr>
          <w:rStyle w:val="FootnoteReference"/>
          <w:rFonts w:ascii="Times New Roman" w:hAnsi="Times New Roman" w:cs="Times New Roman"/>
        </w:rPr>
        <w:footnoteRef/>
      </w:r>
      <w:r w:rsidRPr="004574DB">
        <w:rPr>
          <w:rFonts w:ascii="Times New Roman" w:hAnsi="Times New Roman" w:cs="Times New Roman"/>
        </w:rPr>
        <w:t xml:space="preserve"> </w:t>
      </w:r>
      <w:r w:rsidRPr="004574DB">
        <w:rPr>
          <w:rFonts w:ascii="Times New Roman" w:hAnsi="Times New Roman" w:cs="Times New Roman"/>
        </w:rPr>
        <w:fldChar w:fldCharType="begin" w:fldLock="1"/>
      </w:r>
      <w:r>
        <w:rPr>
          <w:rFonts w:ascii="Times New Roman" w:hAnsi="Times New Roman" w:cs="Times New Roman"/>
        </w:rPr>
        <w:instrText>ADDIN CSL_CITATION {"citationItems":[{"id":"ITEM-1","itemData":{"abstract":"Qur’an in Microsodt Word pertama kali dikembangkan oleh Muhammad Taufiq pada tahun 2005. Data teks ayat yang digunakan pada saat itu adalah data dari Mujamma’ Malik Fahd yang telah lebih dulu mengembangkan data ayat Al-Qur’an untuk keperluan digital. Pada perkembangannya, masyarakat Indonesia yang sudah terbiasa dengan mushaf {AlQur}’an Standar Indonesia merasa kesulitan untuk mengutip ayat Al-Qur’an dengan benar dan mudah ke dalam dokumen Microsoft Word mereka karena Qur’an in Microsodt Word hanya menyediakan teks ayat Al-Qur’an standar Arab Saudi.","author":[{"dropping-particle":"","family":"kementrian agama republik indonesia","given":"","non-dropping-particle":"","parse-names":false,"suffix":""}],"container-title":"Layanan Kemenag","id":"ITEM-1","issued":{"date-parts":[["2022"]]},"page":"2","title":"Al-Quran Kemenag","type":"article-journal"},"uris":["http://www.mendeley.com/documents/?uuid=0941ffe9-f994-4d43-9e82-f013ad39adf9"]}],"mendeley":{"formattedCitation":"kementrian agama republik indonesia, “Al-Quran Kemenag,” &lt;i&gt;Layanan Kemenag&lt;/i&gt; (2022): 2, quran.kemenag.go.id.","manualFormatting":"kementrian agama republik indonesia, “Al-Quran Kemenag,” Layanan Kemenag (2022): 2, QS. An-Nahl: 125, quran.kemenag.go.id.","plainTextFormattedCitation":"kementrian agama republik indonesia, “Al-Quran Kemenag,” Layanan Kemenag (2022): 2, quran.kemenag.go.id.","previouslyFormattedCitation":"kementrian agama republik indonesia, “Al-Quran Kemenag,” &lt;i&gt;Layanan Kemenag&lt;/i&gt; (2022): 2, quran.kemenag.go.id."},"properties":{"noteIndex":49},"schema":"https://github.com/citation-style-language/schema/raw/master/csl-citation.json"}</w:instrText>
      </w:r>
      <w:r w:rsidRPr="004574DB">
        <w:rPr>
          <w:rFonts w:ascii="Times New Roman" w:hAnsi="Times New Roman" w:cs="Times New Roman"/>
        </w:rPr>
        <w:fldChar w:fldCharType="separate"/>
      </w:r>
      <w:r w:rsidRPr="004574DB">
        <w:rPr>
          <w:rFonts w:ascii="Times New Roman" w:hAnsi="Times New Roman" w:cs="Times New Roman"/>
          <w:noProof/>
        </w:rPr>
        <w:t xml:space="preserve">kementrian agama republik indonesia, “Al-Quran Kemenag,” </w:t>
      </w:r>
      <w:r w:rsidRPr="004574DB">
        <w:rPr>
          <w:rFonts w:ascii="Times New Roman" w:hAnsi="Times New Roman" w:cs="Times New Roman"/>
          <w:i/>
          <w:noProof/>
        </w:rPr>
        <w:t>Layanan Kemenag</w:t>
      </w:r>
      <w:r w:rsidRPr="004574DB">
        <w:rPr>
          <w:rFonts w:ascii="Times New Roman" w:hAnsi="Times New Roman" w:cs="Times New Roman"/>
          <w:noProof/>
        </w:rPr>
        <w:t xml:space="preserve"> (2022): 2, QS. An-Nahl: 125, quran.kemenag.go.id.</w:t>
      </w:r>
      <w:r w:rsidRPr="004574DB">
        <w:rPr>
          <w:rFonts w:ascii="Times New Roman" w:hAnsi="Times New Roman" w:cs="Times New Roman"/>
        </w:rPr>
        <w:fldChar w:fldCharType="end"/>
      </w:r>
    </w:p>
  </w:footnote>
  <w:footnote w:id="49">
    <w:p w:rsidR="00282322" w:rsidRPr="002B7286" w:rsidRDefault="00282322" w:rsidP="001230D4">
      <w:pPr>
        <w:pStyle w:val="FootnoteText"/>
        <w:jc w:val="both"/>
        <w:rPr>
          <w:rFonts w:ascii="Times New Roman" w:hAnsi="Times New Roman" w:cs="Times New Roman"/>
        </w:rPr>
      </w:pPr>
      <w:r w:rsidRPr="002B7286">
        <w:rPr>
          <w:rStyle w:val="FootnoteReference"/>
          <w:rFonts w:ascii="Times New Roman" w:hAnsi="Times New Roman" w:cs="Times New Roman"/>
        </w:rPr>
        <w:footnoteRef/>
      </w:r>
      <w:r w:rsidRPr="002B7286">
        <w:rPr>
          <w:rFonts w:ascii="Times New Roman" w:hAnsi="Times New Roman" w:cs="Times New Roman"/>
        </w:rPr>
        <w:t xml:space="preserve"> </w:t>
      </w:r>
      <w:r w:rsidRPr="002B7286">
        <w:rPr>
          <w:rFonts w:ascii="Times New Roman" w:hAnsi="Times New Roman" w:cs="Times New Roman"/>
        </w:rPr>
        <w:fldChar w:fldCharType="begin" w:fldLock="1"/>
      </w:r>
      <w:r>
        <w:rPr>
          <w:rFonts w:ascii="Times New Roman" w:hAnsi="Times New Roman" w:cs="Times New Roman"/>
        </w:rPr>
        <w:instrText>ADDIN CSL_CITATION {"citationItems":[{"id":"ITEM-1","itemData":{"abstract":"Qur’an in Microsodt Word pertama kali dikembangkan oleh Muhammad Taufiq pada tahun 2005. Data teks ayat yang digunakan pada saat itu adalah data dari Mujamma’ Malik Fahd yang telah lebih dulu mengembangkan data ayat Al-Qur’an untuk keperluan digital. Pada perkembangannya, masyarakat Indonesia yang sudah terbiasa dengan mushaf {AlQur}’an Standar Indonesia merasa kesulitan untuk mengutip ayat Al-Qur’an dengan benar dan mudah ke dalam dokumen Microsoft Word mereka karena Qur’an in Microsodt Word hanya menyediakan teks ayat Al-Qur’an standar Arab Saudi.","author":[{"dropping-particle":"","family":"kementrian agama republik indonesia","given":"","non-dropping-particle":"","parse-names":false,"suffix":""}],"container-title":"Layanan Kemenag","id":"ITEM-1","issued":{"date-parts":[["2022"]]},"page":"2","title":"Al-Quran Kemenag","type":"article-journal"},"uris":["http://www.mendeley.com/documents/?uuid=0941ffe9-f994-4d43-9e82-f013ad39adf9"]}],"mendeley":{"formattedCitation":"Ibid.","manualFormatting":"Ibid, QS. Ali Imran:104.","plainTextFormattedCitation":"Ibid.","previouslyFormattedCitation":"Ibid."},"properties":{"noteIndex":50},"schema":"https://github.com/citation-style-language/schema/raw/master/csl-citation.json"}</w:instrText>
      </w:r>
      <w:r w:rsidRPr="002B7286">
        <w:rPr>
          <w:rFonts w:ascii="Times New Roman" w:hAnsi="Times New Roman" w:cs="Times New Roman"/>
        </w:rPr>
        <w:fldChar w:fldCharType="separate"/>
      </w:r>
      <w:r w:rsidRPr="002B7286">
        <w:rPr>
          <w:rFonts w:ascii="Times New Roman" w:hAnsi="Times New Roman" w:cs="Times New Roman"/>
          <w:noProof/>
        </w:rPr>
        <w:t>Ibid, QS. Ali Imran:104.</w:t>
      </w:r>
      <w:r w:rsidRPr="002B7286">
        <w:rPr>
          <w:rFonts w:ascii="Times New Roman" w:hAnsi="Times New Roman" w:cs="Times New Roman"/>
        </w:rPr>
        <w:fldChar w:fldCharType="end"/>
      </w:r>
    </w:p>
  </w:footnote>
  <w:footnote w:id="50">
    <w:p w:rsidR="00282322" w:rsidRPr="00895965" w:rsidRDefault="00282322" w:rsidP="001230D4">
      <w:pPr>
        <w:pStyle w:val="FootnoteText"/>
        <w:jc w:val="both"/>
        <w:rPr>
          <w:rFonts w:ascii="Times New Roman" w:hAnsi="Times New Roman" w:cs="Times New Roman"/>
        </w:rPr>
      </w:pPr>
      <w:r w:rsidRPr="00895965">
        <w:rPr>
          <w:rStyle w:val="FootnoteReference"/>
          <w:rFonts w:ascii="Times New Roman" w:hAnsi="Times New Roman" w:cs="Times New Roman"/>
        </w:rPr>
        <w:footnoteRef/>
      </w:r>
      <w:r w:rsidRPr="00895965">
        <w:rPr>
          <w:rFonts w:ascii="Times New Roman" w:hAnsi="Times New Roman" w:cs="Times New Roman"/>
        </w:rPr>
        <w:t xml:space="preserve"> </w:t>
      </w:r>
      <w:r w:rsidRPr="00895965">
        <w:rPr>
          <w:rFonts w:ascii="Times New Roman" w:hAnsi="Times New Roman" w:cs="Times New Roman"/>
        </w:rPr>
        <w:fldChar w:fldCharType="begin" w:fldLock="1"/>
      </w:r>
      <w:r>
        <w:rPr>
          <w:rFonts w:ascii="Times New Roman" w:hAnsi="Times New Roman" w:cs="Times New Roman"/>
        </w:rPr>
        <w:instrText>ADDIN CSL_CITATION {"citationItems":[{"id":"ITEM-1","itemData":{"ISSN":"2685-6085","author":[{"dropping-particle":"","family":"Winata","given":"Koko Adya","non-dropping-particle":"","parse-names":false,"suffix":""},{"dropping-particle":"","family":"Ruswandi","given":"Uus","non-dropping-particle":"","parse-names":false,"suffix":""},{"dropping-particle":"","family":"Arifin","given":"Bambang Samsul","non-dropping-particle":"","parse-names":false,"suffix":""}],"container-title":"Attractive: Innovative Education Journal","id":"ITEM-1","issue":"2","issued":{"date-parts":[["2021"]]},"page":"138-151","title":"Pendidikan Agama Islam (PAI) Dalam Kurikulum Nasional","type":"article-journal","volume":"3"},"uris":["http://www.mendeley.com/documents/?uuid=4307fdbf-bfa9-45d4-a584-1e17987e4d88"]}],"mendeley":{"formattedCitation":"Winata, Ruswandi, and Arifin, “Pendidikan Agama Islam (PAI) Dalam Kurikulum Nasional.”","manualFormatting":"Winata, Ruswandi, and Arifin, “Pendidikan Agama Islam (PAI) Dalam Kurikulum Nasional\": 142.","plainTextFormattedCitation":"Winata, Ruswandi, and Arifin, “Pendidikan Agama Islam (PAI) Dalam Kurikulum Nasional.”","previouslyFormattedCitation":"Winata, Ruswandi, and Arifin, “Pendidikan Agama Islam (PAI) Dalam Kurikulum Nasional.”"},"properties":{"noteIndex":51},"schema":"https://github.com/citation-style-language/schema/raw/master/csl-citation.json"}</w:instrText>
      </w:r>
      <w:r w:rsidRPr="00895965">
        <w:rPr>
          <w:rFonts w:ascii="Times New Roman" w:hAnsi="Times New Roman" w:cs="Times New Roman"/>
        </w:rPr>
        <w:fldChar w:fldCharType="separate"/>
      </w:r>
      <w:r w:rsidRPr="00895965">
        <w:rPr>
          <w:rFonts w:ascii="Times New Roman" w:hAnsi="Times New Roman" w:cs="Times New Roman"/>
          <w:noProof/>
        </w:rPr>
        <w:t>Winata, Ruswandi, and Arifin, “Pendidikan Agama Islam (PAI) Dalam Kurikulum Nasional": 142.</w:t>
      </w:r>
      <w:r w:rsidRPr="00895965">
        <w:rPr>
          <w:rFonts w:ascii="Times New Roman" w:hAnsi="Times New Roman" w:cs="Times New Roman"/>
        </w:rPr>
        <w:fldChar w:fldCharType="end"/>
      </w:r>
      <w:r w:rsidRPr="00895965">
        <w:rPr>
          <w:rFonts w:ascii="Times New Roman" w:hAnsi="Times New Roman" w:cs="Times New Roman"/>
        </w:rPr>
        <w:t xml:space="preserve"> </w:t>
      </w:r>
    </w:p>
  </w:footnote>
  <w:footnote w:id="51">
    <w:p w:rsidR="00282322" w:rsidRPr="00895965" w:rsidRDefault="00282322" w:rsidP="001230D4">
      <w:pPr>
        <w:pStyle w:val="FootnoteText"/>
        <w:jc w:val="both"/>
        <w:rPr>
          <w:rFonts w:ascii="Times New Roman" w:hAnsi="Times New Roman" w:cs="Times New Roman"/>
        </w:rPr>
      </w:pPr>
      <w:r w:rsidRPr="00895965">
        <w:rPr>
          <w:rStyle w:val="FootnoteReference"/>
          <w:rFonts w:ascii="Times New Roman" w:hAnsi="Times New Roman" w:cs="Times New Roman"/>
        </w:rPr>
        <w:footnoteRef/>
      </w:r>
      <w:r w:rsidRPr="00895965">
        <w:rPr>
          <w:rFonts w:ascii="Times New Roman" w:hAnsi="Times New Roman" w:cs="Times New Roman"/>
        </w:rPr>
        <w:t xml:space="preserve"> </w:t>
      </w:r>
      <w:r w:rsidRPr="00895965">
        <w:rPr>
          <w:rFonts w:ascii="Times New Roman" w:hAnsi="Times New Roman" w:cs="Times New Roman"/>
        </w:rPr>
        <w:fldChar w:fldCharType="begin" w:fldLock="1"/>
      </w:r>
      <w:r>
        <w:rPr>
          <w:rFonts w:ascii="Times New Roman" w:hAnsi="Times New Roman" w:cs="Times New Roman"/>
        </w:rPr>
        <w:instrText>ADDIN CSL_CITATION {"citationItems":[{"id":"ITEM-1","itemData":{"abstract":"Kemajuan suatu bangsa didukung oleh sumber daya manusia paripurna dengan tiga elemen penting; sehat, cerdas, dan berkarakter baik. Namun, cita-cita untuk memajukan bangsa tersebut hanya akan menjadi mimpi semata ketika fenomena yang memperlihatkan karakter buruk kian mengemuka di negeri ini, dan hal yang paling menghawatirkan adalah kalangan siswa terlibat di dalamnya. Dalam posisi itu, ketidakberhasilan pendidikan adalah bidang yang sering menjadi bahan perbincangan, dan terutama pendidikan agama kian menjadi sorotan utama. Di tengah hegemoni perbincangan materi, model, dan penciptaan lingkungan dalam kondisi kekinian, artikel ini bertujuan menelusuri kembali konsep PAI secara utuh mencakup pengertian, tujuan, dasar dan fungsinya, sehingga berbagai aktivitas ke-PAI-an, terutama di persekolahan, tidak melenceng dari khithahnya. Literatur review dipilih sebagai metode untuk mengkaji tulisan-tulisan para tokoh, penulis buku dan jurnal, serta dokumen regulasi berkaitan pendidikan dan PAI. Hasil kajian menunjukkan bahwa ada tiga kata yang sering dibahas para tokoh ketika menelusuri konsep pendidikan dalam Islam, yakni tarbiyah, ta’dib, dan ta’lim. Ketiga kata itu menjadi dasar dalam menelusuri konsep PAI secara utuh di Indonesia. PAI telah mewarnai proses pendidikan di Indonesia, dengan ajaran Islam sebagai konten yang diajarkan. Dengan memperhatikan dasar dan fungsinya, PAI di persekolahan harus diajarkan oleh Guru PAI profesional dengan tujuan untuk mendidik, membimbing, dan mengarahkan siswa menjadi pribadi Islami (insan kamil; beriman, taat, dan berakhlak) dalam kerangka diri siswa sebagai individu, anggota kelaurga, bagian masyarakat, warga negara, dan warga dunia. Poin ini sekaligus menegaskan bahwa tujuan PAI bukanlah menjadikan siswa menjadi ahli ilmu agama Islam. Artikel ini dapat memberi wawasan terutama kepada Guru atau mahasiswa prodi PAI dalam memahami PAI secara utuh, terutama kaitannya di persekolahan. Kata","author":[{"dropping-particle":"","family":"Firmansyah, Iman","given":"Mokh","non-dropping-particle":"","parse-names":false,"suffix":""}],"container-title":"Jurnal Pendidikan Agama Islam","id":"ITEM-1","issue":"2","issued":{"date-parts":[["2019"]]},"page":"79-90","title":"Pendidikan Agama Islam: Pengertian, Tujuan, Dasar Dan Fungsi","type":"article-journal","volume":"17"},"uris":["http://www.mendeley.com/documents/?uuid=93c80703-7c4c-4593-b616-61c001ec1460"]}],"mendeley":{"formattedCitation":"Firmansyah, Iman, “Pendidikan Agama Islam: Pengertian, Tujuan, Dasar Dan Fungsi.”","manualFormatting":"Firmansyah, Iman, “Pendidikan Agama Islam: Pengertian, Tujuan, Dasar Dan Fungsi\": 84.","plainTextFormattedCitation":"Firmansyah, Iman, “Pendidikan Agama Islam: Pengertian, Tujuan, Dasar Dan Fungsi.”","previouslyFormattedCitation":"Firmansyah, Iman, “Pendidikan Agama Islam: Pengertian, Tujuan, Dasar Dan Fungsi.”"},"properties":{"noteIndex":52},"schema":"https://github.com/citation-style-language/schema/raw/master/csl-citation.json"}</w:instrText>
      </w:r>
      <w:r w:rsidRPr="00895965">
        <w:rPr>
          <w:rFonts w:ascii="Times New Roman" w:hAnsi="Times New Roman" w:cs="Times New Roman"/>
        </w:rPr>
        <w:fldChar w:fldCharType="separate"/>
      </w:r>
      <w:r w:rsidRPr="00895965">
        <w:rPr>
          <w:rFonts w:ascii="Times New Roman" w:hAnsi="Times New Roman" w:cs="Times New Roman"/>
          <w:noProof/>
        </w:rPr>
        <w:t>Firmansyah, Iman, “Pendidikan Agama Islam: Pengertian, Tujuan, Dasar Dan Fungsi": 84.</w:t>
      </w:r>
      <w:r w:rsidRPr="00895965">
        <w:rPr>
          <w:rFonts w:ascii="Times New Roman" w:hAnsi="Times New Roman" w:cs="Times New Roman"/>
        </w:rPr>
        <w:fldChar w:fldCharType="end"/>
      </w:r>
      <w:r w:rsidRPr="00895965">
        <w:rPr>
          <w:rFonts w:ascii="Times New Roman" w:hAnsi="Times New Roman" w:cs="Times New Roman"/>
        </w:rPr>
        <w:t xml:space="preserve"> </w:t>
      </w:r>
    </w:p>
  </w:footnote>
  <w:footnote w:id="52">
    <w:p w:rsidR="00282322" w:rsidRPr="00B6062F" w:rsidRDefault="00282322" w:rsidP="001230D4">
      <w:pPr>
        <w:pStyle w:val="FootnoteText"/>
        <w:jc w:val="both"/>
        <w:rPr>
          <w:rFonts w:ascii="Times New Roman" w:hAnsi="Times New Roman" w:cs="Times New Roman"/>
        </w:rPr>
      </w:pPr>
      <w:r w:rsidRPr="00B6062F">
        <w:rPr>
          <w:rStyle w:val="FootnoteReference"/>
          <w:rFonts w:ascii="Times New Roman" w:hAnsi="Times New Roman" w:cs="Times New Roman"/>
        </w:rPr>
        <w:footnoteRef/>
      </w:r>
      <w:r w:rsidRPr="00B6062F">
        <w:rPr>
          <w:rFonts w:ascii="Times New Roman" w:hAnsi="Times New Roman" w:cs="Times New Roman"/>
        </w:rPr>
        <w:t xml:space="preserve"> </w:t>
      </w:r>
      <w:r w:rsidRPr="00B6062F">
        <w:rPr>
          <w:rFonts w:ascii="Times New Roman" w:hAnsi="Times New Roman" w:cs="Times New Roman"/>
        </w:rPr>
        <w:fldChar w:fldCharType="begin" w:fldLock="1"/>
      </w:r>
      <w:r>
        <w:rPr>
          <w:rFonts w:ascii="Times New Roman" w:hAnsi="Times New Roman" w:cs="Times New Roman"/>
        </w:rPr>
        <w:instrText>ADDIN CSL_CITATION {"citationItems":[{"id":"ITEM-1","itemData":{"DOI":"10.51590/waraqat.v2i1.51","ISSN":"2502-5856","abstract":"Pendidikan Agama Islam merupakan upaya sadar dan terencana dalam menyiapkan peserta didik untuk mengenal, memahami, menghayati, hingga mengimani, bertaqwa, dan berakhlak mulia. Adapun yang menjadi dasar dari Pendidikan Agama Islam adalah Al-Qur’an dan Hadits.Tujuan Pendidikan Agama Islam yaitu membina manusia beragama yang berarti manusia yang mampu melaksanakan ajaran-ajaran agama Islam dengan baik dan sempurna, sehingga tercermin pada sikap dan tindakan dalam seluruh kehidupannya. Ruang lingkup Pendidikan Agama Islam meliputi keserasian, keselarasan, dan keseimbangan antara hubungan manusia dengan Allah SWT, hubungan manusia dengan sesama manusia.Dalam pelaksanaan Pendidikan Agama Islam di sekolah, banyak sekali muncul problematika-problematika. Berbagai problematika yang muncul, bisa berkenaan dengan masalah yang bersifat internal, maupun eksternal. Di antara solusi yang ditawarkan untuk mengatasi problematika pendidikan agama Islam di sekolah adalah melalui pendekatan parsial, mengoptimalkan peranan ranah afektif dan menciptakan iklim religius di lingkungan pendidikan","author":[{"dropping-particle":"","family":"Sinaga","given":"Sopian","non-dropping-particle":"","parse-names":false,"suffix":""}],"container-title":"WARAQAT : Jurnal Ilmu-Ilmu Keislaman","id":"ITEM-1","issue":"1","issued":{"date-parts":[["2020"]]},"page":"14","title":"Problematika Pendidikan Agama Islam Di Sekolah Dan Solusinya","type":"article-journal","volume":"2"},"uris":["http://www.mendeley.com/documents/?uuid=44841124-0685-4df8-8739-ddb7242313a8"]}],"mendeley":{"formattedCitation":"Sopian Sinaga, “Problematika Pendidikan Agama Islam Di Sekolah Dan Solusinya,” &lt;i&gt;WARAQAT : Jurnal Ilmu-Ilmu Keislaman&lt;/i&gt; 2, no. 1 (2020): 14.","manualFormatting":"Sopian Sinaga, “Problematika Pendidikan Agama Islam Di Sekolah Dan Solusinya,” Waraqat : Jurnal Ilmu-Ilmu Keislaman 2, no. 1 (2020): 181.","plainTextFormattedCitation":"Sopian Sinaga, “Problematika Pendidikan Agama Islam Di Sekolah Dan Solusinya,” WARAQAT : Jurnal Ilmu-Ilmu Keislaman 2, no. 1 (2020): 14.","previouslyFormattedCitation":"Sopian Sinaga, “Problematika Pendidikan Agama Islam Di Sekolah Dan Solusinya,” &lt;i&gt;WARAQAT : Jurnal Ilmu-Ilmu Keislaman&lt;/i&gt; 2, no. 1 (2020): 14."},"properties":{"noteIndex":53},"schema":"https://github.com/citation-style-language/schema/raw/master/csl-citation.json"}</w:instrText>
      </w:r>
      <w:r w:rsidRPr="00B6062F">
        <w:rPr>
          <w:rFonts w:ascii="Times New Roman" w:hAnsi="Times New Roman" w:cs="Times New Roman"/>
        </w:rPr>
        <w:fldChar w:fldCharType="separate"/>
      </w:r>
      <w:r w:rsidRPr="00B6062F">
        <w:rPr>
          <w:rFonts w:ascii="Times New Roman" w:hAnsi="Times New Roman" w:cs="Times New Roman"/>
          <w:noProof/>
        </w:rPr>
        <w:t xml:space="preserve">Sopian Sinaga, “Problematika Pendidikan Agama Islam Di Sekolah Dan Solusinya,” </w:t>
      </w:r>
      <w:r w:rsidRPr="00B6062F">
        <w:rPr>
          <w:rFonts w:ascii="Times New Roman" w:hAnsi="Times New Roman" w:cs="Times New Roman"/>
          <w:i/>
          <w:noProof/>
        </w:rPr>
        <w:t>Waraqat : Jurnal Ilmu-Ilmu Keislaman</w:t>
      </w:r>
      <w:r w:rsidRPr="00B6062F">
        <w:rPr>
          <w:rFonts w:ascii="Times New Roman" w:hAnsi="Times New Roman" w:cs="Times New Roman"/>
          <w:noProof/>
        </w:rPr>
        <w:t xml:space="preserve"> 2, no. 1 (2020): 181.</w:t>
      </w:r>
      <w:r w:rsidRPr="00B6062F">
        <w:rPr>
          <w:rFonts w:ascii="Times New Roman" w:hAnsi="Times New Roman" w:cs="Times New Roman"/>
        </w:rPr>
        <w:fldChar w:fldCharType="end"/>
      </w:r>
    </w:p>
  </w:footnote>
  <w:footnote w:id="53">
    <w:p w:rsidR="00282322" w:rsidRPr="00B6062F" w:rsidRDefault="00282322" w:rsidP="001230D4">
      <w:pPr>
        <w:pStyle w:val="FootnoteText"/>
        <w:jc w:val="both"/>
        <w:rPr>
          <w:rFonts w:ascii="Times New Roman" w:hAnsi="Times New Roman" w:cs="Times New Roman"/>
        </w:rPr>
      </w:pPr>
      <w:r w:rsidRPr="00B6062F">
        <w:rPr>
          <w:rStyle w:val="FootnoteReference"/>
          <w:rFonts w:ascii="Times New Roman" w:hAnsi="Times New Roman" w:cs="Times New Roman"/>
        </w:rPr>
        <w:footnoteRef/>
      </w:r>
      <w:r w:rsidRPr="00B6062F">
        <w:rPr>
          <w:rFonts w:ascii="Times New Roman" w:hAnsi="Times New Roman" w:cs="Times New Roman"/>
        </w:rPr>
        <w:t xml:space="preserve"> </w:t>
      </w:r>
      <w:r w:rsidRPr="00B6062F">
        <w:rPr>
          <w:rFonts w:ascii="Times New Roman" w:hAnsi="Times New Roman" w:cs="Times New Roman"/>
        </w:rPr>
        <w:fldChar w:fldCharType="begin" w:fldLock="1"/>
      </w:r>
      <w:r>
        <w:rPr>
          <w:rFonts w:ascii="Times New Roman" w:hAnsi="Times New Roman" w:cs="Times New Roman"/>
        </w:rPr>
        <w:instrText>ADDIN CSL_CITATION {"citationItems":[{"id":"ITEM-1","itemData":{"DOI":"10.51590/waraqat.v2i1.51","ISSN":"2502-5856","abstract":"Pendidikan Agama Islam merupakan upaya sadar dan terencana dalam menyiapkan peserta didik untuk mengenal, memahami, menghayati, hingga mengimani, bertaqwa, dan berakhlak mulia. Adapun yang menjadi dasar dari Pendidikan Agama Islam adalah Al-Qur’an dan Hadits.Tujuan Pendidikan Agama Islam yaitu membina manusia beragama yang berarti manusia yang mampu melaksanakan ajaran-ajaran agama Islam dengan baik dan sempurna, sehingga tercermin pada sikap dan tindakan dalam seluruh kehidupannya. Ruang lingkup Pendidikan Agama Islam meliputi keserasian, keselarasan, dan keseimbangan antara hubungan manusia dengan Allah SWT, hubungan manusia dengan sesama manusia.Dalam pelaksanaan Pendidikan Agama Islam di sekolah, banyak sekali muncul problematika-problematika. Berbagai problematika yang muncul, bisa berkenaan dengan masalah yang bersifat internal, maupun eksternal. Di antara solusi yang ditawarkan untuk mengatasi problematika pendidikan agama Islam di sekolah adalah melalui pendekatan parsial, mengoptimalkan peranan ranah afektif dan menciptakan iklim religius di lingkungan pendidikan","author":[{"dropping-particle":"","family":"Sinaga","given":"Sopian","non-dropping-particle":"","parse-names":false,"suffix":""}],"container-title":"WARAQAT : Jurnal Ilmu-Ilmu Keislaman","id":"ITEM-1","issue":"1","issued":{"date-parts":[["2020"]]},"page":"14","title":"Problematika Pendidikan Agama Islam Di Sekolah Dan Solusinya","type":"article-journal","volume":"2"},"uris":["http://www.mendeley.com/documents/?uuid=44841124-0685-4df8-8739-ddb7242313a8"]}],"mendeley":{"formattedCitation":"Ibid.","manualFormatting":"Ibid: 181-182.","plainTextFormattedCitation":"Ibid.","previouslyFormattedCitation":"Ibid."},"properties":{"noteIndex":54},"schema":"https://github.com/citation-style-language/schema/raw/master/csl-citation.json"}</w:instrText>
      </w:r>
      <w:r w:rsidRPr="00B6062F">
        <w:rPr>
          <w:rFonts w:ascii="Times New Roman" w:hAnsi="Times New Roman" w:cs="Times New Roman"/>
        </w:rPr>
        <w:fldChar w:fldCharType="separate"/>
      </w:r>
      <w:r w:rsidRPr="00B6062F">
        <w:rPr>
          <w:rFonts w:ascii="Times New Roman" w:hAnsi="Times New Roman" w:cs="Times New Roman"/>
          <w:noProof/>
        </w:rPr>
        <w:t>Ibid: 181-182.</w:t>
      </w:r>
      <w:r w:rsidRPr="00B6062F">
        <w:rPr>
          <w:rFonts w:ascii="Times New Roman" w:hAnsi="Times New Roman" w:cs="Times New Roman"/>
        </w:rPr>
        <w:fldChar w:fldCharType="end"/>
      </w:r>
    </w:p>
  </w:footnote>
  <w:footnote w:id="54">
    <w:p w:rsidR="00282322" w:rsidRPr="0050131B" w:rsidRDefault="00282322" w:rsidP="001230D4">
      <w:pPr>
        <w:pStyle w:val="FootnoteText"/>
        <w:jc w:val="both"/>
        <w:rPr>
          <w:rFonts w:ascii="Times New Roman" w:hAnsi="Times New Roman" w:cs="Times New Roman"/>
        </w:rPr>
      </w:pPr>
      <w:r w:rsidRPr="0050131B">
        <w:rPr>
          <w:rStyle w:val="FootnoteReference"/>
          <w:rFonts w:ascii="Times New Roman" w:hAnsi="Times New Roman" w:cs="Times New Roman"/>
        </w:rPr>
        <w:footnoteRef/>
      </w:r>
      <w:r w:rsidRPr="0050131B">
        <w:rPr>
          <w:rFonts w:ascii="Times New Roman" w:hAnsi="Times New Roman" w:cs="Times New Roman"/>
        </w:rPr>
        <w:t xml:space="preserve"> </w:t>
      </w:r>
      <w:r w:rsidRPr="0050131B">
        <w:rPr>
          <w:rFonts w:ascii="Times New Roman" w:hAnsi="Times New Roman" w:cs="Times New Roman"/>
        </w:rPr>
        <w:fldChar w:fldCharType="begin" w:fldLock="1"/>
      </w:r>
      <w:r>
        <w:rPr>
          <w:rFonts w:ascii="Times New Roman" w:hAnsi="Times New Roman" w:cs="Times New Roman"/>
        </w:rPr>
        <w:instrText>ADDIN CSL_CITATION {"citationItems":[{"id":"ITEM-1","itemData":{"ISBN":"9786024742881","author":[{"dropping-particle":"","family":"Luthfiyah","given":"M F","non-dropping-particle":"","parse-names":false,"suffix":""}],"id":"ITEM-1","issued":{"date-parts":[["2018"]]},"publisher":"CV Jejak (Jejak Publisher)","title":"Metodologi penelitian: penelitian kualitatif, tindakan kelas &amp; studi kasus","type":"book"},"uris":["http://www.mendeley.com/documents/?uuid=1d13127a-596e-472e-9aa0-e1805c2c38b9"]}],"mendeley":{"formattedCitation":"M F Luthfiyah, &lt;i&gt;Metodologi Penelitian: Penelitian Kualitatif, Tindakan Kelas &amp; Studi Kasus&lt;/i&gt; (CV Jejak (Jejak Publisher), 2018), https://books.google.co.id/books?id=UVRtDwAAQBAJ.","manualFormatting":"M F Luthfiyah, Metodologi Penelitian: Penelitian Kualitatif, Tindakan Kelas &amp; Studi Kasus (CV Jejak (Jejak Publisher), 2018), Hal.44, https://books.google.co.id/books?id=UVRtDwAAQBAJ.","plainTextFormattedCitation":"M F Luthfiyah, Metodologi Penelitian: Penelitian Kualitatif, Tindakan Kelas &amp; Studi Kasus (CV Jejak (Jejak Publisher), 2018), https://books.google.co.id/books?id=UVRtDwAAQBAJ.","previouslyFormattedCitation":"M F Luthfiyah, &lt;i&gt;Metodologi Penelitian: Penelitian Kualitatif, Tindakan Kelas &amp; Studi Kasus&lt;/i&gt; (CV Jejak (Jejak Publisher), 2018), https://books.google.co.id/books?id=UVRtDwAAQBAJ."},"properties":{"noteIndex":55},"schema":"https://github.com/citation-style-language/schema/raw/master/csl-citation.json"}</w:instrText>
      </w:r>
      <w:r w:rsidRPr="0050131B">
        <w:rPr>
          <w:rFonts w:ascii="Times New Roman" w:hAnsi="Times New Roman" w:cs="Times New Roman"/>
        </w:rPr>
        <w:fldChar w:fldCharType="separate"/>
      </w:r>
      <w:r w:rsidRPr="0050131B">
        <w:rPr>
          <w:rFonts w:ascii="Times New Roman" w:hAnsi="Times New Roman" w:cs="Times New Roman"/>
          <w:noProof/>
        </w:rPr>
        <w:t xml:space="preserve">M F Luthfiyah, </w:t>
      </w:r>
      <w:r w:rsidRPr="0050131B">
        <w:rPr>
          <w:rFonts w:ascii="Times New Roman" w:hAnsi="Times New Roman" w:cs="Times New Roman"/>
          <w:i/>
          <w:noProof/>
        </w:rPr>
        <w:t>Metodologi Penelitian: Penelitian Kualitatif, Tindakan Kelas &amp; Studi Kasus</w:t>
      </w:r>
      <w:r w:rsidRPr="0050131B">
        <w:rPr>
          <w:rFonts w:ascii="Times New Roman" w:hAnsi="Times New Roman" w:cs="Times New Roman"/>
          <w:noProof/>
        </w:rPr>
        <w:t xml:space="preserve"> (CV Jejak (Jejak Publisher), 2018), Hal.44, https://books.google.co.id/books?id=UVRtDwAAQBAJ.</w:t>
      </w:r>
      <w:r w:rsidRPr="0050131B">
        <w:rPr>
          <w:rFonts w:ascii="Times New Roman" w:hAnsi="Times New Roman" w:cs="Times New Roman"/>
        </w:rPr>
        <w:fldChar w:fldCharType="end"/>
      </w:r>
    </w:p>
  </w:footnote>
  <w:footnote w:id="55">
    <w:p w:rsidR="00282322" w:rsidRPr="00206686" w:rsidRDefault="00282322" w:rsidP="001230D4">
      <w:pPr>
        <w:pStyle w:val="FootnoteText"/>
        <w:jc w:val="both"/>
        <w:rPr>
          <w:rFonts w:ascii="Times New Roman" w:hAnsi="Times New Roman" w:cs="Times New Roman"/>
        </w:rPr>
      </w:pPr>
      <w:r w:rsidRPr="00206686">
        <w:rPr>
          <w:rStyle w:val="FootnoteReference"/>
          <w:rFonts w:ascii="Times New Roman" w:hAnsi="Times New Roman" w:cs="Times New Roman"/>
        </w:rPr>
        <w:footnoteRef/>
      </w:r>
      <w:r w:rsidRPr="00206686">
        <w:rPr>
          <w:rFonts w:ascii="Times New Roman" w:hAnsi="Times New Roman" w:cs="Times New Roman"/>
        </w:rPr>
        <w:t xml:space="preserve"> </w:t>
      </w:r>
      <w:r w:rsidRPr="00206686">
        <w:rPr>
          <w:rFonts w:ascii="Times New Roman" w:hAnsi="Times New Roman" w:cs="Times New Roman"/>
        </w:rPr>
        <w:fldChar w:fldCharType="begin" w:fldLock="1"/>
      </w:r>
      <w:r>
        <w:rPr>
          <w:rFonts w:ascii="Times New Roman" w:hAnsi="Times New Roman" w:cs="Times New Roman"/>
        </w:rPr>
        <w:instrText>ADDIN CSL_CITATION {"citationItems":[{"id":"ITEM-1","itemData":{"abstract":"The method which used in this research is analys with qualitative descriptive approach with case study, where researchers direct observation to the study site, because with that method researchers know how the condition of reserch object that is Penamas Nusaprima Factory and kebonagung village community. Analysis of the data devided into four stages which is, namely data, data collection, data reduction, data display, and conclusion. Based on the result of the reserch, conducted Penamas Nusaprima Factory role in improving the welfare of societyof kebonagung village, form of employment programs are prioritized for the community, help the water reservoir and funding to build a gates in the kebonagung and to the activities of rural communities.","author":[{"dropping-particle":"","family":"Desi","given":"Dwinata","non-dropping-particle":"","parse-names":false,"suffix":""},{"dropping-particle":"","family":"Hananto","given":"Priyo","non-dropping-particle":"","parse-names":false,"suffix":""}],"container-title":"Jesp","id":"ITEM-1","issue":"1","issued":{"date-parts":[["2015"]]},"page":"1-4","title":"Analisis Dampak Keberadaan Pabrik Rokok Penamas Bagi Desa Kebonagung Kecamatan Pakisaji Kabupaten Malang","type":"article-journal","volume":"7"},"uris":["http://www.mendeley.com/documents/?uuid=39d406c9-f14e-4e11-8961-1a20ade42d1f"]}],"mendeley":{"formattedCitation":"Dwinata Desi and Priyo Hananto, “Analisis Dampak Keberadaan Pabrik Rokok Penamas Bagi Desa Kebonagung Kecamatan Pakisaji Kabupaten Malang,” &lt;i&gt;Jesp&lt;/i&gt; 7, no. 1 (2015): 1–4.","manualFormatting":"Dwinata Desi and Priyo Hananto, “Analisis Dampak Keberadaan Pabrik Rokok Penamas Bagi Desa Kebonagung Kecamatan Pakisaji Kabupaten Malang,” Jesp 7, no. 1 (2015): 2.","plainTextFormattedCitation":"Dwinata Desi and Priyo Hananto, “Analisis Dampak Keberadaan Pabrik Rokok Penamas Bagi Desa Kebonagung Kecamatan Pakisaji Kabupaten Malang,” Jesp 7, no. 1 (2015): 1–4.","previouslyFormattedCitation":"Dwinata Desi and Priyo Hananto, “Analisis Dampak Keberadaan Pabrik Rokok Penamas Bagi Desa Kebonagung Kecamatan Pakisaji Kabupaten Malang,” &lt;i&gt;Jesp&lt;/i&gt; 7, no. 1 (2015): 1–4."},"properties":{"noteIndex":56},"schema":"https://github.com/citation-style-language/schema/raw/master/csl-citation.json"}</w:instrText>
      </w:r>
      <w:r w:rsidRPr="00206686">
        <w:rPr>
          <w:rFonts w:ascii="Times New Roman" w:hAnsi="Times New Roman" w:cs="Times New Roman"/>
        </w:rPr>
        <w:fldChar w:fldCharType="separate"/>
      </w:r>
      <w:r w:rsidRPr="00206686">
        <w:rPr>
          <w:rFonts w:ascii="Times New Roman" w:hAnsi="Times New Roman" w:cs="Times New Roman"/>
          <w:noProof/>
        </w:rPr>
        <w:t xml:space="preserve">Dwinata Desi and Priyo Hananto, “Analisis Dampak Keberadaan Pabrik Rokok Penamas Bagi Desa Kebonagung Kecamatan Pakisaji Kabupaten Malang,” </w:t>
      </w:r>
      <w:r w:rsidRPr="00206686">
        <w:rPr>
          <w:rFonts w:ascii="Times New Roman" w:hAnsi="Times New Roman" w:cs="Times New Roman"/>
          <w:i/>
          <w:noProof/>
        </w:rPr>
        <w:t>Jesp</w:t>
      </w:r>
      <w:r w:rsidRPr="00206686">
        <w:rPr>
          <w:rFonts w:ascii="Times New Roman" w:hAnsi="Times New Roman" w:cs="Times New Roman"/>
          <w:noProof/>
        </w:rPr>
        <w:t xml:space="preserve"> 7, no. 1 (2015): 2.</w:t>
      </w:r>
      <w:r w:rsidRPr="00206686">
        <w:rPr>
          <w:rFonts w:ascii="Times New Roman" w:hAnsi="Times New Roman" w:cs="Times New Roman"/>
        </w:rPr>
        <w:fldChar w:fldCharType="end"/>
      </w:r>
    </w:p>
  </w:footnote>
  <w:footnote w:id="56">
    <w:p w:rsidR="00282322" w:rsidRPr="00856E6C" w:rsidRDefault="00282322" w:rsidP="001230D4">
      <w:pPr>
        <w:pStyle w:val="FootnoteText"/>
        <w:jc w:val="both"/>
        <w:rPr>
          <w:rFonts w:ascii="Times New Roman" w:hAnsi="Times New Roman" w:cs="Times New Roman"/>
        </w:rPr>
      </w:pPr>
      <w:r w:rsidRPr="00856E6C">
        <w:rPr>
          <w:rStyle w:val="FootnoteReference"/>
          <w:rFonts w:ascii="Times New Roman" w:hAnsi="Times New Roman" w:cs="Times New Roman"/>
        </w:rPr>
        <w:footnoteRef/>
      </w:r>
      <w:r w:rsidRPr="00856E6C">
        <w:rPr>
          <w:rFonts w:ascii="Times New Roman" w:hAnsi="Times New Roman" w:cs="Times New Roman"/>
        </w:rPr>
        <w:t xml:space="preserve"> Mukhammad Muzakki, Wawancara, Guru PAI SMK PGRI Pandaan, Ruang Guru. (Pukul 07.30 – 09.00: 2 Maret 2023).</w:t>
      </w:r>
    </w:p>
  </w:footnote>
  <w:footnote w:id="57">
    <w:p w:rsidR="00282322" w:rsidRPr="00856E6C" w:rsidRDefault="00282322" w:rsidP="001230D4">
      <w:pPr>
        <w:pStyle w:val="FootnoteText"/>
        <w:jc w:val="both"/>
        <w:rPr>
          <w:rFonts w:ascii="Times New Roman" w:hAnsi="Times New Roman" w:cs="Times New Roman"/>
        </w:rPr>
      </w:pPr>
      <w:r w:rsidRPr="00856E6C">
        <w:rPr>
          <w:rStyle w:val="FootnoteReference"/>
          <w:rFonts w:ascii="Times New Roman" w:hAnsi="Times New Roman" w:cs="Times New Roman"/>
        </w:rPr>
        <w:footnoteRef/>
      </w:r>
      <w:r w:rsidRPr="00856E6C">
        <w:rPr>
          <w:rFonts w:ascii="Times New Roman" w:hAnsi="Times New Roman" w:cs="Times New Roman"/>
        </w:rPr>
        <w:t xml:space="preserve"> Desy Yoni Hapsari, Wawancara, Waka Kurikulum, Ruang Kelas. (09.00 – 09.30: 2 Maret 2023).</w:t>
      </w:r>
    </w:p>
  </w:footnote>
  <w:footnote w:id="58">
    <w:p w:rsidR="00282322" w:rsidRPr="0009522F" w:rsidRDefault="00282322" w:rsidP="001230D4">
      <w:pPr>
        <w:pStyle w:val="FootnoteText"/>
        <w:jc w:val="both"/>
        <w:rPr>
          <w:rFonts w:ascii="Times New Roman" w:hAnsi="Times New Roman" w:cs="Times New Roman"/>
        </w:rPr>
      </w:pPr>
      <w:r w:rsidRPr="0009522F">
        <w:rPr>
          <w:rStyle w:val="FootnoteReference"/>
          <w:rFonts w:ascii="Times New Roman" w:hAnsi="Times New Roman" w:cs="Times New Roman"/>
        </w:rPr>
        <w:footnoteRef/>
      </w:r>
      <w:r w:rsidRPr="0009522F">
        <w:rPr>
          <w:rFonts w:ascii="Times New Roman" w:hAnsi="Times New Roman" w:cs="Times New Roman"/>
        </w:rPr>
        <w:t xml:space="preserve"> Lailatul Istiqomah, Wawancara, Peserta Didik Kelas XII Akuntansi, Ruang Kelas. (2 Maret 2023: 12.30 – 12.45)</w:t>
      </w:r>
      <w:r>
        <w:rPr>
          <w:rFonts w:ascii="Times New Roman" w:hAnsi="Times New Roman" w:cs="Times New Roman"/>
        </w:rPr>
        <w:t>.</w:t>
      </w:r>
    </w:p>
  </w:footnote>
  <w:footnote w:id="59">
    <w:p w:rsidR="00282322" w:rsidRPr="0009522F" w:rsidRDefault="00282322" w:rsidP="001230D4">
      <w:pPr>
        <w:pStyle w:val="FootnoteText"/>
        <w:jc w:val="both"/>
        <w:rPr>
          <w:rFonts w:ascii="Times New Roman" w:hAnsi="Times New Roman" w:cs="Times New Roman"/>
        </w:rPr>
      </w:pPr>
      <w:r w:rsidRPr="0009522F">
        <w:rPr>
          <w:rStyle w:val="FootnoteReference"/>
          <w:rFonts w:ascii="Times New Roman" w:hAnsi="Times New Roman" w:cs="Times New Roman"/>
        </w:rPr>
        <w:footnoteRef/>
      </w:r>
      <w:r w:rsidRPr="0009522F">
        <w:rPr>
          <w:rFonts w:ascii="Times New Roman" w:hAnsi="Times New Roman" w:cs="Times New Roman"/>
        </w:rPr>
        <w:t xml:space="preserve"> Yeni Puspita Sari, Wawancara, Peserta Didik Kelas XII Akuntansti, Ruang Kelas. (2 Maret 2023: 12.30 – 12.45)</w:t>
      </w:r>
      <w:r>
        <w:rPr>
          <w:rFonts w:ascii="Times New Roman" w:hAnsi="Times New Roman" w:cs="Times New Roman"/>
        </w:rPr>
        <w:t>.</w:t>
      </w:r>
    </w:p>
  </w:footnote>
  <w:footnote w:id="60">
    <w:p w:rsidR="00282322" w:rsidRPr="0009522F" w:rsidRDefault="00282322" w:rsidP="001230D4">
      <w:pPr>
        <w:pStyle w:val="FootnoteText"/>
        <w:jc w:val="both"/>
        <w:rPr>
          <w:rFonts w:ascii="Times New Roman" w:hAnsi="Times New Roman" w:cs="Times New Roman"/>
        </w:rPr>
      </w:pPr>
      <w:r w:rsidRPr="0009522F">
        <w:rPr>
          <w:rStyle w:val="FootnoteReference"/>
          <w:rFonts w:ascii="Times New Roman" w:hAnsi="Times New Roman" w:cs="Times New Roman"/>
        </w:rPr>
        <w:footnoteRef/>
      </w:r>
      <w:r w:rsidRPr="0009522F">
        <w:rPr>
          <w:rFonts w:ascii="Times New Roman" w:hAnsi="Times New Roman" w:cs="Times New Roman"/>
        </w:rPr>
        <w:t xml:space="preserve"> Nelly Dwi Andriana, Wawancara, Peserta Didik Kelas XII Akuntansi, Ruang Kelas. (2 Maret 2023: 12.30 – 12.45)</w:t>
      </w:r>
      <w:r>
        <w:rPr>
          <w:rFonts w:ascii="Times New Roman" w:hAnsi="Times New Roman" w:cs="Times New Roman"/>
        </w:rPr>
        <w:t>.</w:t>
      </w:r>
    </w:p>
  </w:footnote>
  <w:footnote w:id="61">
    <w:p w:rsidR="00282322" w:rsidRDefault="00282322" w:rsidP="001230D4">
      <w:pPr>
        <w:pStyle w:val="FootnoteText"/>
        <w:jc w:val="both"/>
      </w:pPr>
      <w:r w:rsidRPr="0009522F">
        <w:rPr>
          <w:rStyle w:val="FootnoteReference"/>
          <w:rFonts w:ascii="Times New Roman" w:hAnsi="Times New Roman" w:cs="Times New Roman"/>
        </w:rPr>
        <w:footnoteRef/>
      </w:r>
      <w:r w:rsidRPr="0009522F">
        <w:rPr>
          <w:rFonts w:ascii="Times New Roman" w:hAnsi="Times New Roman" w:cs="Times New Roman"/>
        </w:rPr>
        <w:t xml:space="preserve"> Aan Dwi Aprilia, Wawancara, Peserta Didik Kelas XII Akuntansi, Ruang Kelas. (2 Maret 2023: 12.30 – 12.45)</w:t>
      </w:r>
      <w:r>
        <w:rPr>
          <w:rFonts w:ascii="Times New Roman" w:hAnsi="Times New Roman" w:cs="Times New Roman"/>
        </w:rPr>
        <w:t>.</w:t>
      </w:r>
    </w:p>
  </w:footnote>
  <w:footnote w:id="62">
    <w:p w:rsidR="00282322" w:rsidRPr="0009522F" w:rsidRDefault="00282322" w:rsidP="001230D4">
      <w:pPr>
        <w:pStyle w:val="FootnoteText"/>
        <w:rPr>
          <w:rFonts w:ascii="Times New Roman" w:hAnsi="Times New Roman" w:cs="Times New Roman"/>
        </w:rPr>
      </w:pPr>
      <w:r w:rsidRPr="0009522F">
        <w:rPr>
          <w:rStyle w:val="FootnoteReference"/>
          <w:rFonts w:ascii="Times New Roman" w:hAnsi="Times New Roman" w:cs="Times New Roman"/>
        </w:rPr>
        <w:footnoteRef/>
      </w:r>
      <w:r w:rsidRPr="0009522F">
        <w:rPr>
          <w:rFonts w:ascii="Times New Roman" w:hAnsi="Times New Roman" w:cs="Times New Roman"/>
        </w:rPr>
        <w:t xml:space="preserve"> Nadya Dwi Zahrani, Wawancara, Peserta Didik Kelas XII Akuntansi, Ruang Kelas. (2 Maret 2023: 12.30 – 12.45)</w:t>
      </w:r>
      <w:r>
        <w:rPr>
          <w:rFonts w:ascii="Times New Roman" w:hAnsi="Times New Roman" w:cs="Times New Roman"/>
        </w:rPr>
        <w:t>.</w:t>
      </w:r>
    </w:p>
  </w:footnote>
  <w:footnote w:id="63">
    <w:p w:rsidR="00282322" w:rsidRDefault="00282322" w:rsidP="001230D4">
      <w:pPr>
        <w:pStyle w:val="FootnoteText"/>
      </w:pPr>
      <w:r w:rsidRPr="0009522F">
        <w:rPr>
          <w:rStyle w:val="FootnoteReference"/>
          <w:rFonts w:ascii="Times New Roman" w:hAnsi="Times New Roman" w:cs="Times New Roman"/>
        </w:rPr>
        <w:footnoteRef/>
      </w:r>
      <w:r w:rsidRPr="0009522F">
        <w:rPr>
          <w:rFonts w:ascii="Times New Roman" w:hAnsi="Times New Roman" w:cs="Times New Roman"/>
        </w:rPr>
        <w:t xml:space="preserve"> Jesika Putri Dwiyanti, Wawancara, Peserta Didik Kelas XII Akuntansi, Ruang Kelas. (2 Maret 2023: 12.30 – 12.45)</w:t>
      </w:r>
      <w:r>
        <w:rPr>
          <w:rFonts w:ascii="Times New Roman" w:hAnsi="Times New Roman" w:cs="Times New Roman"/>
        </w:rPr>
        <w:t>.</w:t>
      </w:r>
    </w:p>
  </w:footnote>
  <w:footnote w:id="64">
    <w:p w:rsidR="00282322" w:rsidRPr="0009522F" w:rsidRDefault="00282322" w:rsidP="001230D4">
      <w:pPr>
        <w:pStyle w:val="FootnoteText"/>
        <w:jc w:val="both"/>
        <w:rPr>
          <w:rFonts w:ascii="Times New Roman" w:hAnsi="Times New Roman" w:cs="Times New Roman"/>
        </w:rPr>
      </w:pPr>
      <w:r w:rsidRPr="0009522F">
        <w:rPr>
          <w:rStyle w:val="FootnoteReference"/>
          <w:rFonts w:ascii="Times New Roman" w:hAnsi="Times New Roman" w:cs="Times New Roman"/>
        </w:rPr>
        <w:footnoteRef/>
      </w:r>
      <w:r w:rsidRPr="0009522F">
        <w:rPr>
          <w:rFonts w:ascii="Times New Roman" w:hAnsi="Times New Roman" w:cs="Times New Roman"/>
        </w:rPr>
        <w:t xml:space="preserve"> Diva Salsabila, Wawancara, Peserta Didik Kelas XII Akuntansi, Ruang Kelas. (2 Maret 2023: 12.30 – 12.45)</w:t>
      </w:r>
      <w:r>
        <w:rPr>
          <w:rFonts w:ascii="Times New Roman" w:hAnsi="Times New Roman" w:cs="Times New Roman"/>
        </w:rPr>
        <w:t>.</w:t>
      </w:r>
    </w:p>
  </w:footnote>
  <w:footnote w:id="65">
    <w:p w:rsidR="00282322" w:rsidRDefault="00282322" w:rsidP="001230D4">
      <w:pPr>
        <w:pStyle w:val="FootnoteText"/>
        <w:jc w:val="both"/>
      </w:pPr>
      <w:r w:rsidRPr="0009522F">
        <w:rPr>
          <w:rStyle w:val="FootnoteReference"/>
          <w:rFonts w:ascii="Times New Roman" w:hAnsi="Times New Roman" w:cs="Times New Roman"/>
        </w:rPr>
        <w:footnoteRef/>
      </w:r>
      <w:r w:rsidRPr="0009522F">
        <w:rPr>
          <w:rFonts w:ascii="Times New Roman" w:hAnsi="Times New Roman" w:cs="Times New Roman"/>
        </w:rPr>
        <w:t xml:space="preserve"> Nofita Putri Aditya, Wawancara, Peserta Didik Kelas XII Akuntansi, Ruang Kelas. (2 Maret 2023: 12.30 – 12.45)</w:t>
      </w:r>
      <w:r>
        <w:rPr>
          <w:rFonts w:ascii="Times New Roman" w:hAnsi="Times New Roman" w:cs="Times New Roman"/>
        </w:rPr>
        <w:t>.</w:t>
      </w:r>
    </w:p>
  </w:footnote>
  <w:footnote w:id="66">
    <w:p w:rsidR="00282322" w:rsidRPr="00775288" w:rsidRDefault="00282322" w:rsidP="001230D4">
      <w:pPr>
        <w:pStyle w:val="FootnoteText"/>
        <w:jc w:val="both"/>
        <w:rPr>
          <w:rFonts w:ascii="Times New Roman" w:hAnsi="Times New Roman" w:cs="Times New Roman"/>
        </w:rPr>
      </w:pPr>
      <w:r w:rsidRPr="00775288">
        <w:rPr>
          <w:rStyle w:val="FootnoteReference"/>
          <w:rFonts w:ascii="Times New Roman" w:hAnsi="Times New Roman" w:cs="Times New Roman"/>
        </w:rPr>
        <w:footnoteRef/>
      </w:r>
      <w:r w:rsidRPr="00775288">
        <w:rPr>
          <w:rFonts w:ascii="Times New Roman" w:hAnsi="Times New Roman" w:cs="Times New Roman"/>
        </w:rPr>
        <w:t xml:space="preserve"> </w:t>
      </w:r>
      <w:r w:rsidRPr="00775288">
        <w:rPr>
          <w:rFonts w:ascii="Times New Roman" w:hAnsi="Times New Roman" w:cs="Times New Roman"/>
        </w:rPr>
        <w:fldChar w:fldCharType="begin" w:fldLock="1"/>
      </w:r>
      <w:r>
        <w:rPr>
          <w:rFonts w:ascii="Times New Roman" w:hAnsi="Times New Roman" w:cs="Times New Roman"/>
        </w:rPr>
        <w:instrText>ADDIN CSL_CITATION {"citationItems":[{"id":"ITEM-1","itemData":{"DOI":"10.36088/palapa.v7i1.180","ISSN":"2338-2325","abstract":"This research is motivated by assumption that in maximizing student learning result it is deemed necessary to present new inovation in a learning process. This study was purposed to fully describe the role of inquiry learning strategies that have collaborated with other learning strategies or methods in maximizing learning result obtained by students of SMKN 02 KRAKSAAN. The implementation of strategies or learning methods is considered to be dominantly influential in improving student learning result. This research method uses descriptive research methods that are collaborative in qualitative form. The subject of this research are the teachers and students of SMKN 02 KRAKSAAN. Research data obtained from interviews, observations, and documentation. The result of this study showed an increase in the average student learning result by 15 points (documentation result) from the previous action (the implementation of inquiry learning strategies). Things that show the enormity of the influence given by inquiry learning strategies in maximizing student learning result.","author":[{"dropping-particle":"","family":"Hamdani","given":"Risqyanto Hasan","non-dropping-particle":"","parse-names":false,"suffix":""},{"dropping-particle":"","family":"Islam","given":"Syaiful","non-dropping-particle":"","parse-names":false,"suffix":""}],"container-title":"Palapa","id":"ITEM-1","issue":"1","issued":{"date-parts":[["2019"]]},"page":"30-49","title":"Inovasi Strategi Pembelajaran Inkuiri dalam Pembelajaran","type":"article-journal","volume":"7"},"uris":["http://www.mendeley.com/documents/?uuid=ce63cb2c-fead-4280-b00d-f9292de6852f"]}],"mendeley":{"formattedCitation":"Hamdani and Islam, “Inovasi Strategi Pembelajaran Inkuiri Dalam Pembelajaran.”","manualFormatting":"Risqyanto Hasan Hamdani and Syaiful Islam, “Inovasi Strategi Pembelajaran Inkuiri Dalam Pembelajaran,” Palapa 7, no. 1 (2019): 35.","plainTextFormattedCitation":"Hamdani and Islam, “Inovasi Strategi Pembelajaran Inkuiri Dalam Pembelajaran.”","previouslyFormattedCitation":"Risqyanto Hasan Hamdani and Syaiful Islam, “Inovasi Strategi Pembelajaran Inkuiri Dalam Pembelajaran,” &lt;i&gt;Palapa&lt;/i&gt; 7, no. 1 (2019): 30–49."},"properties":{"noteIndex":67},"schema":"https://github.com/citation-style-language/schema/raw/master/csl-citation.json"}</w:instrText>
      </w:r>
      <w:r w:rsidRPr="00775288">
        <w:rPr>
          <w:rFonts w:ascii="Times New Roman" w:hAnsi="Times New Roman" w:cs="Times New Roman"/>
        </w:rPr>
        <w:fldChar w:fldCharType="separate"/>
      </w:r>
      <w:r w:rsidRPr="00775288">
        <w:rPr>
          <w:rFonts w:ascii="Times New Roman" w:hAnsi="Times New Roman" w:cs="Times New Roman"/>
          <w:noProof/>
        </w:rPr>
        <w:t xml:space="preserve">Risqyanto Hasan Hamdani and Syaiful Islam, “Inovasi Strategi Pembelajaran Inkuiri Dalam Pembelajaran,” </w:t>
      </w:r>
      <w:r w:rsidRPr="00775288">
        <w:rPr>
          <w:rFonts w:ascii="Times New Roman" w:hAnsi="Times New Roman" w:cs="Times New Roman"/>
          <w:i/>
          <w:noProof/>
        </w:rPr>
        <w:t>Palapa</w:t>
      </w:r>
      <w:r w:rsidRPr="00775288">
        <w:rPr>
          <w:rFonts w:ascii="Times New Roman" w:hAnsi="Times New Roman" w:cs="Times New Roman"/>
          <w:noProof/>
        </w:rPr>
        <w:t xml:space="preserve"> 7, no. 1 (2019): 35.</w:t>
      </w:r>
      <w:r w:rsidRPr="00775288">
        <w:rPr>
          <w:rFonts w:ascii="Times New Roman" w:hAnsi="Times New Roman" w:cs="Times New Roman"/>
        </w:rPr>
        <w:fldChar w:fldCharType="end"/>
      </w:r>
    </w:p>
  </w:footnote>
  <w:footnote w:id="67">
    <w:p w:rsidR="00282322" w:rsidRPr="00672B46" w:rsidRDefault="00282322" w:rsidP="001230D4">
      <w:pPr>
        <w:pStyle w:val="FootnoteText"/>
        <w:jc w:val="both"/>
        <w:rPr>
          <w:rFonts w:ascii="Times New Roman" w:hAnsi="Times New Roman" w:cs="Times New Roman"/>
        </w:rPr>
      </w:pPr>
      <w:r w:rsidRPr="00672B46">
        <w:rPr>
          <w:rStyle w:val="FootnoteReference"/>
          <w:rFonts w:ascii="Times New Roman" w:hAnsi="Times New Roman" w:cs="Times New Roman"/>
        </w:rPr>
        <w:footnoteRef/>
      </w:r>
      <w:r w:rsidRPr="00672B46">
        <w:rPr>
          <w:rFonts w:ascii="Times New Roman" w:hAnsi="Times New Roman" w:cs="Times New Roman"/>
        </w:rPr>
        <w:t xml:space="preserve"> </w:t>
      </w:r>
      <w:r w:rsidRPr="00672B46">
        <w:rPr>
          <w:rFonts w:ascii="Times New Roman" w:hAnsi="Times New Roman" w:cs="Times New Roman"/>
        </w:rPr>
        <w:fldChar w:fldCharType="begin" w:fldLock="1"/>
      </w:r>
      <w:r>
        <w:rPr>
          <w:rFonts w:ascii="Times New Roman" w:hAnsi="Times New Roman" w:cs="Times New Roman"/>
        </w:rPr>
        <w:instrText>ADDIN CSL_CITATION {"citationItems":[{"id":"ITEM-1","itemData":{"abstract":"Penelitian ini dilaksanakan dengan tujuan untuk meningkatkan hasil belajar IPS siswa kelas VIII di SMP N 4 Rumbio Jaya dengan menggunakan metode Brainstorming. Penelitian ini dilaksanakan pada bulan April samapai Mei 2017. Subjek penelitian ini adalah seluruh siswa kelas VIII, yang terdiri 18 siswa perempuan dan 12 siswa laki-laki. Bentuk penelitian ini adalah Penelitian Tindakan Kelas (PTK), adapun langkah-langkah dalam penelitian ini adanya persiapan, pelaksanaan, observasi dan refleksi. Penelitian dilakukan dengan dua siklus, tiap siklus masing-masing dua kali pertemuan dan satu kali ulangan. Selain ulangan teknik pengumpulan data diperoleh dari hasil latihan yang diberikan pada akhir pertemuan. Untuk melihat aktifitas siswa dan guru selama teknik analisis deskriptif. Hasil penelitian menunjukkan bahwa penerapan metode Brainstorming dapat meningkatkan hasil belajar siswa kelas VIII di SMPN 4 Rumbio Jaya. Peningkatan hasil belajar siswa terlihat pada rata-rata daya serap pada siklus pertemuan pertama 64,33% dan pertemuan kedua 70,66%. Sedangkan pada siklus II pertemuan pertama 68,33% dan pertemuan kedua 76,33%. Hal ini menunjukkan bahwa rata-rata daya serap siswa mengalami peningkatan secara bertahap, begitu juga dengan ketuntasan belajar pada siklus I 76,66% dan mengalami peningkatan pada siklus II 90 %. Kemudian aktivitas siswa juga meningkat pada siklus I pertemuan pertama 60% dan pertemuan ke II 70%. Sedangkan pada siklus II pertemuan pertama 80% dan pertemuan II 85%. Peningkatan aktivitas guru juga terlihat pada siklus I 75 dengan kategori baik dan pada siklus II 91,6 dengan kategori sangat baik. Dari hasil penelitian ini dapat disimpulkan bahwa penerapan metode brainstorming dapat meningkatkan hasil belajar siswa kelas VIII di SMPN 4 Rumbio Jaya. Kata","author":[{"dropping-particle":"","family":"Karim","given":"Abdul","non-dropping-particle":"","parse-names":false,"suffix":""}],"container-title":"Jurnal Pendidikan Ekonomi Akuntansi FKIP UIR","id":"ITEM-1","issue":"1","issued":{"date-parts":[["2017"]]},"page":"3-4","title":"Penerapan Metode Brainstorming Pada Matapelajaran Ips Untuk Meningkatkan Hasil Belajar Kelas VIII Di SMPN 4 Rumbio Jaya","type":"article-journal","volume":"V"},"uris":["http://www.mendeley.com/documents/?uuid=e46ddc24-bf67-4cf7-a064-8a3e4cf8d7fe"]}],"mendeley":{"formattedCitation":"Karim, “Penerapan Metode Brainstorming Pada Matapelajaran Ips Untuk Meningkatkan Hasil Belajar Kelas VIII Di SMPN 4 Rumbio Jaya.”","manualFormatting":"Abdul Karim, “Penerapan Metode Brainstorming Pada Matapelajaran Ips Untuk Meningkatkan Hasil Belajar Kelas VIII Di SMPN 4 Rumbio Jaya,” Jurnal Pendidikan Ekonomi Akuntansi FKIP UIR V, no. 1 (2017): 3.","plainTextFormattedCitation":"Karim, “Penerapan Metode Brainstorming Pada Matapelajaran Ips Untuk Meningkatkan Hasil Belajar Kelas VIII Di SMPN 4 Rumbio Jaya.”","previouslyFormattedCitation":"Abdul Karim, “Penerapan Metode Brainstorming Pada Matapelajaran Ips Untuk Meningkatkan Hasil Belajar Kelas VIII Di SMPN 4 Rumbio Jaya,” &lt;i&gt;Jurnal Pendidikan Ekonomi Akuntansi FKIP UIR&lt;/i&gt; V, no. 1 (2017): 3–4."},"properties":{"noteIndex":68},"schema":"https://github.com/citation-style-language/schema/raw/master/csl-citation.json"}</w:instrText>
      </w:r>
      <w:r w:rsidRPr="00672B46">
        <w:rPr>
          <w:rFonts w:ascii="Times New Roman" w:hAnsi="Times New Roman" w:cs="Times New Roman"/>
        </w:rPr>
        <w:fldChar w:fldCharType="separate"/>
      </w:r>
      <w:r w:rsidRPr="00672B46">
        <w:rPr>
          <w:rFonts w:ascii="Times New Roman" w:hAnsi="Times New Roman" w:cs="Times New Roman"/>
          <w:noProof/>
        </w:rPr>
        <w:t xml:space="preserve">Abdul Karim, “Penerapan Metode Brainstorming Pada Matapelajaran Ips Untuk Meningkatkan Hasil Belajar Kelas VIII Di SMPN 4 Rumbio Jaya,” </w:t>
      </w:r>
      <w:r w:rsidRPr="00672B46">
        <w:rPr>
          <w:rFonts w:ascii="Times New Roman" w:hAnsi="Times New Roman" w:cs="Times New Roman"/>
          <w:i/>
          <w:noProof/>
        </w:rPr>
        <w:t>Jurnal Pendidikan Ekonomi Akuntansi FKIP UIR</w:t>
      </w:r>
      <w:r w:rsidRPr="00672B46">
        <w:rPr>
          <w:rFonts w:ascii="Times New Roman" w:hAnsi="Times New Roman" w:cs="Times New Roman"/>
          <w:noProof/>
        </w:rPr>
        <w:t xml:space="preserve"> V, no. 1 (2017): 3.</w:t>
      </w:r>
      <w:r w:rsidRPr="00672B46">
        <w:rPr>
          <w:rFonts w:ascii="Times New Roman" w:hAnsi="Times New Roman" w:cs="Times New Roman"/>
        </w:rPr>
        <w:fldChar w:fldCharType="end"/>
      </w:r>
    </w:p>
  </w:footnote>
  <w:footnote w:id="68">
    <w:p w:rsidR="00282322" w:rsidRDefault="00282322" w:rsidP="001230D4">
      <w:pPr>
        <w:pStyle w:val="FootnoteText"/>
        <w:jc w:val="both"/>
      </w:pPr>
      <w:r w:rsidRPr="0033342B">
        <w:rPr>
          <w:rStyle w:val="FootnoteReference"/>
          <w:rFonts w:ascii="Times New Roman" w:hAnsi="Times New Roman" w:cs="Times New Roman"/>
        </w:rPr>
        <w:footnoteRef/>
      </w:r>
      <w:r w:rsidRPr="0033342B">
        <w:rPr>
          <w:rFonts w:ascii="Times New Roman" w:hAnsi="Times New Roman" w:cs="Times New Roman"/>
        </w:rPr>
        <w:t xml:space="preserve"> </w:t>
      </w:r>
      <w:r w:rsidRPr="0033342B">
        <w:rPr>
          <w:rFonts w:ascii="Times New Roman" w:hAnsi="Times New Roman" w:cs="Times New Roman"/>
        </w:rPr>
        <w:fldChar w:fldCharType="begin" w:fldLock="1"/>
      </w:r>
      <w:r>
        <w:rPr>
          <w:rFonts w:ascii="Times New Roman" w:hAnsi="Times New Roman" w:cs="Times New Roman"/>
        </w:rPr>
        <w:instrText>ADDIN CSL_CITATION {"citationItems":[{"id":"ITEM-1","itemData":{"DOI":"10.31331/jipva.v2i1.576","ISSN":"2598-5876","abstract":"Abstrak\r Penelitian ini bertujuan mengimplementasikan model pembelajaran inkuiri berbasis refleksi kelompok untuk mengukur keefektifan pembelajaran terhadap hasil belajar dan aktivitas siswa. Penelitian ini termasuk penelitian kuasi eksperimen. Sampel dalam penelitian ini yaitu kelas X-1 sebagai kelas eksperimen, mendapat pembelajaran dengan model inkuiri berbasis refleksi kelompok dan kelas X-2 sebagai kelas kontrol dengan model pembelajaran ekspositori. Penelitian ini menggunakan posttest only control group design. Teknik pengumpulan data menggunakan dokumentasi kemampuan awal siswa, lembar observasi, tes tertulis dan angket. Berdasarkan hasil penelitian, rata-rata nilai posttest kelas eksperimen adalah 78,88 dan kelas kontrol 71,68. Hasil penelitian menunjukkan bahwa melalui penerapan model pembelajaran inkuiri berbasis refleksi kelompok efektif terhadap hasil belajar dan aktivitas siswa.\r Kata kunci: model pembelajaran inkuiri, refleksi kelompok\r  \r THE IMPLEMENTATION OF INQUIRY LEARNING MODEL BASED ON TEAM REFLECTION ON REDOX REACTION TOPIC\r  Abstract\r This study aims to implement inquiry learning model based on team reflection to measure the effectiveness of learning achievement and student activities. This research is quasi experimental research. The samples in this research are X-1 students as an experiment class, got inquiry learning model based on team reflection and class X-2 as a control class with expository learning model. This research was used posttest only control group design. Data collection techniques were documentation for initial academic ability, observation sheet, paper test and questionnaire. Based on the result of research, the average of experimental class posttest value is 78.88 and control class 71.68. The results have shown that the implementation of inquiry learning model based on team effective to improves student learning achievement and activities.\r Keywords: inquiry learning model, team reflection","author":[{"dropping-particle":"","family":"Listiyani","given":"Laily Rochmawati","non-dropping-particle":"","parse-names":false,"suffix":""}],"container-title":"Jipva","id":"ITEM-1","issued":{"date-parts":[["2018"]]},"page":"58","title":"Implementasi Model Pembelajaran Inkuiri Berbasis Refleksi Kelompok pada Materi Reaksi Redoks","type":"article-journal","volume":"2"},"uris":["http://www.mendeley.com/documents/?uuid=08801943-9950-473b-bf76-b36e863e1e08"]}],"mendeley":{"formattedCitation":"Laily Rochmawati Listiyani, “Implementasi Model Pembelajaran Inkuiri Berbasis Refleksi Kelompok Pada Materi Reaksi Redoks,” &lt;i&gt;Jipva&lt;/i&gt; 2 (2018): 58.","manualFormatting":"Laily Rochmawati Listiyani, “Implementasi Model Pembelajaran Inkuiri Berbasis Refleksi Kelompok Pada Materi Reaksi Redoks,” Jipva 2 (2018): 60.","plainTextFormattedCitation":"Laily Rochmawati Listiyani, “Implementasi Model Pembelajaran Inkuiri Berbasis Refleksi Kelompok Pada Materi Reaksi Redoks,” Jipva 2 (2018): 58.","previouslyFormattedCitation":"Laily Rochmawati Listiyani, “Implementasi Model Pembelajaran Inkuiri Berbasis Refleksi Kelompok Pada Materi Reaksi Redoks,” &lt;i&gt;Jipva&lt;/i&gt; 2 (2018): 58."},"properties":{"noteIndex":69},"schema":"https://github.com/citation-style-language/schema/raw/master/csl-citation.json"}</w:instrText>
      </w:r>
      <w:r w:rsidRPr="0033342B">
        <w:rPr>
          <w:rFonts w:ascii="Times New Roman" w:hAnsi="Times New Roman" w:cs="Times New Roman"/>
        </w:rPr>
        <w:fldChar w:fldCharType="separate"/>
      </w:r>
      <w:r w:rsidRPr="0033342B">
        <w:rPr>
          <w:rFonts w:ascii="Times New Roman" w:hAnsi="Times New Roman" w:cs="Times New Roman"/>
          <w:noProof/>
        </w:rPr>
        <w:t xml:space="preserve">Laily Rochmawati Listiyani, “Implementasi Model Pembelajaran Inkuiri Berbasis Refleksi Kelompok Pada Materi Reaksi Redoks,” </w:t>
      </w:r>
      <w:r w:rsidRPr="0033342B">
        <w:rPr>
          <w:rFonts w:ascii="Times New Roman" w:hAnsi="Times New Roman" w:cs="Times New Roman"/>
          <w:i/>
          <w:noProof/>
        </w:rPr>
        <w:t>Jipva</w:t>
      </w:r>
      <w:r w:rsidRPr="0033342B">
        <w:rPr>
          <w:rFonts w:ascii="Times New Roman" w:hAnsi="Times New Roman" w:cs="Times New Roman"/>
          <w:noProof/>
        </w:rPr>
        <w:t xml:space="preserve"> 2 (2018): 60.</w:t>
      </w:r>
      <w:r w:rsidRPr="0033342B">
        <w:rPr>
          <w:rFonts w:ascii="Times New Roman" w:hAnsi="Times New Roman" w:cs="Times New Roman"/>
        </w:rPr>
        <w:fldChar w:fldCharType="end"/>
      </w:r>
    </w:p>
  </w:footnote>
  <w:footnote w:id="69">
    <w:p w:rsidR="00282322" w:rsidRPr="0033342B" w:rsidRDefault="00282322" w:rsidP="001230D4">
      <w:pPr>
        <w:pStyle w:val="FootnoteText"/>
        <w:jc w:val="both"/>
        <w:rPr>
          <w:rFonts w:ascii="Times New Roman" w:hAnsi="Times New Roman" w:cs="Times New Roman"/>
        </w:rPr>
      </w:pPr>
      <w:r w:rsidRPr="0033342B">
        <w:rPr>
          <w:rStyle w:val="FootnoteReference"/>
          <w:rFonts w:ascii="Times New Roman" w:hAnsi="Times New Roman" w:cs="Times New Roman"/>
        </w:rPr>
        <w:footnoteRef/>
      </w:r>
      <w:r w:rsidRPr="0033342B">
        <w:rPr>
          <w:rFonts w:ascii="Times New Roman" w:hAnsi="Times New Roman" w:cs="Times New Roman"/>
        </w:rPr>
        <w:t xml:space="preserve"> </w:t>
      </w:r>
      <w:r w:rsidRPr="0033342B">
        <w:rPr>
          <w:rFonts w:ascii="Times New Roman" w:hAnsi="Times New Roman" w:cs="Times New Roman"/>
        </w:rPr>
        <w:fldChar w:fldCharType="begin" w:fldLock="1"/>
      </w:r>
      <w:r>
        <w:rPr>
          <w:rFonts w:ascii="Times New Roman" w:hAnsi="Times New Roman" w:cs="Times New Roman"/>
        </w:rPr>
        <w:instrText>ADDIN CSL_CITATION {"citationItems":[{"id":"ITEM-1","itemData":{"DOI":"10.31331/jipva.v2i1.576","ISSN":"2598-5876","abstract":"Abstrak\r Penelitian ini bertujuan mengimplementasikan model pembelajaran inkuiri berbasis refleksi kelompok untuk mengukur keefektifan pembelajaran terhadap hasil belajar dan aktivitas siswa. Penelitian ini termasuk penelitian kuasi eksperimen. Sampel dalam penelitian ini yaitu kelas X-1 sebagai kelas eksperimen, mendapat pembelajaran dengan model inkuiri berbasis refleksi kelompok dan kelas X-2 sebagai kelas kontrol dengan model pembelajaran ekspositori. Penelitian ini menggunakan posttest only control group design. Teknik pengumpulan data menggunakan dokumentasi kemampuan awal siswa, lembar observasi, tes tertulis dan angket. Berdasarkan hasil penelitian, rata-rata nilai posttest kelas eksperimen adalah 78,88 dan kelas kontrol 71,68. Hasil penelitian menunjukkan bahwa melalui penerapan model pembelajaran inkuiri berbasis refleksi kelompok efektif terhadap hasil belajar dan aktivitas siswa.\r Kata kunci: model pembelajaran inkuiri, refleksi kelompok\r  \r THE IMPLEMENTATION OF INQUIRY LEARNING MODEL BASED ON TEAM REFLECTION ON REDOX REACTION TOPIC\r  Abstract\r This study aims to implement inquiry learning model based on team reflection to measure the effectiveness of learning achievement and student activities. This research is quasi experimental research. The samples in this research are X-1 students as an experiment class, got inquiry learning model based on team reflection and class X-2 as a control class with expository learning model. This research was used posttest only control group design. Data collection techniques were documentation for initial academic ability, observation sheet, paper test and questionnaire. Based on the result of research, the average of experimental class posttest value is 78.88 and control class 71.68. The results have shown that the implementation of inquiry learning model based on team effective to improves student learning achievement and activities.\r Keywords: inquiry learning model, team reflection","author":[{"dropping-particle":"","family":"Listiyani","given":"Laily Rochmawati","non-dropping-particle":"","parse-names":false,"suffix":""}],"container-title":"Jipva","id":"ITEM-1","issued":{"date-parts":[["2018"]]},"page":"58","title":"Implementasi Model Pembelajaran Inkuiri Berbasis Refleksi Kelompok pada Materi Reaksi Redoks","type":"article-journal","volume":"2"},"uris":["http://www.mendeley.com/documents/?uuid=08801943-9950-473b-bf76-b36e863e1e08"]}],"mendeley":{"formattedCitation":"Ibid.","manualFormatting":"Ibid, 60.","plainTextFormattedCitation":"Ibid.","previouslyFormattedCitation":"Ibid."},"properties":{"noteIndex":70},"schema":"https://github.com/citation-style-language/schema/raw/master/csl-citation.json"}</w:instrText>
      </w:r>
      <w:r w:rsidRPr="0033342B">
        <w:rPr>
          <w:rFonts w:ascii="Times New Roman" w:hAnsi="Times New Roman" w:cs="Times New Roman"/>
        </w:rPr>
        <w:fldChar w:fldCharType="separate"/>
      </w:r>
      <w:r w:rsidRPr="0033342B">
        <w:rPr>
          <w:rFonts w:ascii="Times New Roman" w:hAnsi="Times New Roman" w:cs="Times New Roman"/>
          <w:noProof/>
        </w:rPr>
        <w:t>Ibid</w:t>
      </w:r>
      <w:r>
        <w:rPr>
          <w:rFonts w:ascii="Times New Roman" w:hAnsi="Times New Roman" w:cs="Times New Roman"/>
          <w:noProof/>
        </w:rPr>
        <w:t>, 60</w:t>
      </w:r>
      <w:r w:rsidRPr="0033342B">
        <w:rPr>
          <w:rFonts w:ascii="Times New Roman" w:hAnsi="Times New Roman" w:cs="Times New Roman"/>
          <w:noProof/>
        </w:rPr>
        <w:t>.</w:t>
      </w:r>
      <w:r w:rsidRPr="0033342B">
        <w:rPr>
          <w:rFonts w:ascii="Times New Roman" w:hAnsi="Times New Roman" w:cs="Times New Roman"/>
        </w:rPr>
        <w:fldChar w:fldCharType="end"/>
      </w:r>
    </w:p>
  </w:footnote>
  <w:footnote w:id="70">
    <w:p w:rsidR="00282322" w:rsidRPr="002013CD" w:rsidRDefault="00282322" w:rsidP="001230D4">
      <w:pPr>
        <w:pStyle w:val="FootnoteText"/>
        <w:jc w:val="both"/>
        <w:rPr>
          <w:rFonts w:ascii="Times New Roman" w:hAnsi="Times New Roman" w:cs="Times New Roman"/>
        </w:rPr>
      </w:pPr>
      <w:r w:rsidRPr="002013CD">
        <w:rPr>
          <w:rStyle w:val="FootnoteReference"/>
          <w:rFonts w:ascii="Times New Roman" w:hAnsi="Times New Roman" w:cs="Times New Roman"/>
        </w:rPr>
        <w:footnoteRef/>
      </w:r>
      <w:r w:rsidRPr="002013CD">
        <w:rPr>
          <w:rFonts w:ascii="Times New Roman" w:hAnsi="Times New Roman" w:cs="Times New Roman"/>
        </w:rPr>
        <w:t xml:space="preserve"> </w:t>
      </w:r>
      <w:r w:rsidRPr="002013C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ERMA","given":"SUSTIKA DEWI","non-dropping-particle":"","parse-names":false,"suffix":""}],"id":"ITEM-1","issued":{"date-parts":[["2021"]]},"publisher":"UIN Raden Intan Lampung","title":"IMPLEMENTASI METODE BRAINSTORMING DALAM MENINGKATKAN KEMAMPUAN MENYATAKAN PENDAPAT PADA MATA PELAJARAN FIQIH KELAS X MAN 1 LAMPUNG BARAT","type":"article"},"uris":["http://www.mendeley.com/documents/?uuid=44b93ed4-13eb-447f-9392-29b1222dd303"]}],"mendeley":{"formattedCitation":"SUSTIKA DEWI ERMA, “IMPLEMENTASI METODE BRAINSTORMING DALAM MENINGKATKAN KEMAMPUAN MENYATAKAN PENDAPAT PADA MATA PELAJARAN FIQIH KELAS X MAN 1 LAMPUNG BARAT” (UIN Raden Intan Lampung, 2021).","manualFormatting":"Sustika Dewi Erma, “Implementasi Metode Brainstorming Dalam Meningkatkan Kemampuan Menyatakan Pendapat Pada Mata Pelajaran Fiqih Kelas X MAN 1 Lampung Barat” (UIN Raden Intan Lampung, 2021), Hal.","plainTextFormattedCitation":"SUSTIKA DEWI ERMA, “IMPLEMENTASI METODE BRAINSTORMING DALAM MENINGKATKAN KEMAMPUAN MENYATAKAN PENDAPAT PADA MATA PELAJARAN FIQIH KELAS X MAN 1 LAMPUNG BARAT” (UIN Raden Intan Lampung, 2021).","previouslyFormattedCitation":"SUSTIKA DEWI ERMA, “IMPLEMENTASI METODE BRAINSTORMING DALAM MENINGKATKAN KEMAMPUAN MENYATAKAN PENDAPAT PADA MATA PELAJARAN FIQIH KELAS X MAN 1 LAMPUNG BARAT” (UIN Raden Intan Lampung, 2021)."},"properties":{"noteIndex":71},"schema":"https://github.com/citation-style-language/schema/raw/master/csl-citation.json"}</w:instrText>
      </w:r>
      <w:r w:rsidRPr="002013CD">
        <w:rPr>
          <w:rFonts w:ascii="Times New Roman" w:hAnsi="Times New Roman" w:cs="Times New Roman"/>
        </w:rPr>
        <w:fldChar w:fldCharType="separate"/>
      </w:r>
      <w:r>
        <w:rPr>
          <w:rFonts w:ascii="Times New Roman" w:hAnsi="Times New Roman" w:cs="Times New Roman"/>
          <w:noProof/>
        </w:rPr>
        <w:t>S</w:t>
      </w:r>
      <w:r w:rsidRPr="002013CD">
        <w:rPr>
          <w:rFonts w:ascii="Times New Roman" w:hAnsi="Times New Roman" w:cs="Times New Roman"/>
          <w:noProof/>
        </w:rPr>
        <w:t>ustika Dewi Erma, “Implementasi Metode Brainstorming Dalam Meningkatkan Kemampuan Menyatakan Pendapat Pada Mata Pelajaran Fiqih Kelas X MAN 1 Lampung Barat” (UIN Raden Intan Lampung, 2021)</w:t>
      </w:r>
      <w:r>
        <w:rPr>
          <w:rFonts w:ascii="Times New Roman" w:hAnsi="Times New Roman" w:cs="Times New Roman"/>
          <w:noProof/>
        </w:rPr>
        <w:t>, Hal</w:t>
      </w:r>
      <w:r w:rsidRPr="002013CD">
        <w:rPr>
          <w:rFonts w:ascii="Times New Roman" w:hAnsi="Times New Roman" w:cs="Times New Roman"/>
          <w:noProof/>
        </w:rPr>
        <w:t>.</w:t>
      </w:r>
      <w:r w:rsidRPr="002013CD">
        <w:rPr>
          <w:rFonts w:ascii="Times New Roman" w:hAnsi="Times New Roman" w:cs="Times New Roman"/>
        </w:rPr>
        <w:fldChar w:fldCharType="end"/>
      </w:r>
    </w:p>
  </w:footnote>
  <w:footnote w:id="71">
    <w:p w:rsidR="000C69A5" w:rsidRPr="00E84C66" w:rsidRDefault="000C69A5" w:rsidP="000C69A5">
      <w:pPr>
        <w:pStyle w:val="FootnoteText"/>
        <w:jc w:val="both"/>
        <w:rPr>
          <w:rFonts w:ascii="Times New Roman" w:hAnsi="Times New Roman" w:cs="Times New Roman"/>
        </w:rPr>
      </w:pPr>
      <w:r w:rsidRPr="00E84C66">
        <w:rPr>
          <w:rStyle w:val="FootnoteReference"/>
          <w:rFonts w:ascii="Times New Roman" w:hAnsi="Times New Roman" w:cs="Times New Roman"/>
        </w:rPr>
        <w:footnoteRef/>
      </w:r>
      <w:r w:rsidRPr="00E84C66">
        <w:rPr>
          <w:rFonts w:ascii="Times New Roman" w:hAnsi="Times New Roman" w:cs="Times New Roman"/>
        </w:rPr>
        <w:t xml:space="preserve"> </w:t>
      </w:r>
      <w:r w:rsidRPr="00E84C66">
        <w:rPr>
          <w:rFonts w:ascii="Times New Roman" w:hAnsi="Times New Roman" w:cs="Times New Roman"/>
        </w:rPr>
        <w:fldChar w:fldCharType="begin" w:fldLock="1"/>
      </w:r>
      <w:r>
        <w:rPr>
          <w:rFonts w:ascii="Times New Roman" w:hAnsi="Times New Roman" w:cs="Times New Roman"/>
        </w:rPr>
        <w:instrText>ADDIN CSL_CITATION {"citationItems":[{"id":"ITEM-1","itemData":{"DOI":"10.30870/jpsd.v3i1.1137","ISSN":"2540-909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ndracipta","given":"Nana","non-dropping-particle":"","parse-names":false,"suffix":""},{"dropping-particle":"","family":"Syachruroji","given":"A.","non-dropping-particle":"","parse-names":false,"suffix":""},{"dropping-particle":"","family":"Hermawilda","given":"Hermawilda","non-dropping-particle":"","parse-names":false,"suffix":""}],"container-title":"Jurnal Pendidikan Sekolah Dasar","id":"ITEM-1","issue":"1","issued":{"date-parts":[["2017"]]},"page":"33","title":"Perbedaan Hasil Belajar Siswa Antara Yang Menggunakan Srategi Inkuiri Dengan Strategi Ekspositori","type":"article-journal","volume":"3"},"uris":["http://www.mendeley.com/documents/?uuid=0bc92fa7-d334-443f-8127-9bb0136a268e"]}],"mendeley":{"formattedCitation":"Nana Hendracipta, A. Syachruroji, and Hermawilda Hermawilda, “Perbedaan Hasil Belajar Siswa Antara Yang Menggunakan Srategi Inkuiri Dengan Strategi Ekspositori,” &lt;i&gt;Jurnal Pendidikan Sekolah Dasar&lt;/i&gt; 3, no. 1 (2017): 33.","manualFormatting":"Nana Hendracipta, A. Syachruroji, and Hermawilda Hermawilda, “Perbedaan Hasil Belajar Siswa Antara Yang Menggunakan Srategi Inkuiri Dengan Strategi Ekspositori,” Jurnal Pendidikan Sekolah Dasar 3, no. 1 (2017): 35-36.","plainTextFormattedCitation":"Nana Hendracipta, A. Syachruroji, and Hermawilda Hermawilda, “Perbedaan Hasil Belajar Siswa Antara Yang Menggunakan Srategi Inkuiri Dengan Strategi Ekspositori,” Jurnal Pendidikan Sekolah Dasar 3, no. 1 (2017): 33.","previouslyFormattedCitation":"Nana Hendracipta, A. Syachruroji, and Hermawilda Hermawilda, “Perbedaan Hasil Belajar Siswa Antara Yang Menggunakan Srategi Inkuiri Dengan Strategi Ekspositori,” &lt;i&gt;Jurnal Pendidikan Sekolah Dasar&lt;/i&gt; 3, no. 1 (2017): 33."},"properties":{"noteIndex":20},"schema":"https://github.com/citation-style-language/schema/raw/master/csl-citation.json"}</w:instrText>
      </w:r>
      <w:r w:rsidRPr="00E84C66">
        <w:rPr>
          <w:rFonts w:ascii="Times New Roman" w:hAnsi="Times New Roman" w:cs="Times New Roman"/>
        </w:rPr>
        <w:fldChar w:fldCharType="separate"/>
      </w:r>
      <w:r w:rsidRPr="00E84C66">
        <w:rPr>
          <w:rFonts w:ascii="Times New Roman" w:hAnsi="Times New Roman" w:cs="Times New Roman"/>
          <w:noProof/>
        </w:rPr>
        <w:t xml:space="preserve">Nana Hendracipta, A. Syachruroji, and Hermawilda Hermawilda, “Perbedaan Hasil Belajar Siswa Antara Yang Menggunakan Srategi Inkuiri Dengan Strategi Ekspositori,” </w:t>
      </w:r>
      <w:r w:rsidRPr="00E84C66">
        <w:rPr>
          <w:rFonts w:ascii="Times New Roman" w:hAnsi="Times New Roman" w:cs="Times New Roman"/>
          <w:i/>
          <w:noProof/>
        </w:rPr>
        <w:t>Jurnal Pendidikan Sekolah Dasar</w:t>
      </w:r>
      <w:r w:rsidRPr="00E84C66">
        <w:rPr>
          <w:rFonts w:ascii="Times New Roman" w:hAnsi="Times New Roman" w:cs="Times New Roman"/>
          <w:noProof/>
        </w:rPr>
        <w:t xml:space="preserve"> 3, no. 1 (2017): 35-36.</w:t>
      </w:r>
      <w:r w:rsidRPr="00E84C66">
        <w:rPr>
          <w:rFonts w:ascii="Times New Roman" w:hAnsi="Times New Roman" w:cs="Times New Roman"/>
        </w:rPr>
        <w:fldChar w:fldCharType="end"/>
      </w:r>
    </w:p>
  </w:footnote>
  <w:footnote w:id="72">
    <w:p w:rsidR="00282322" w:rsidRPr="00E84C66" w:rsidRDefault="00282322" w:rsidP="00282322">
      <w:pPr>
        <w:pStyle w:val="FootnoteText"/>
        <w:jc w:val="both"/>
        <w:rPr>
          <w:rFonts w:ascii="Times New Roman" w:hAnsi="Times New Roman" w:cs="Times New Roman"/>
        </w:rPr>
      </w:pPr>
      <w:r w:rsidRPr="00E84C66">
        <w:rPr>
          <w:rStyle w:val="FootnoteReference"/>
          <w:rFonts w:ascii="Times New Roman" w:hAnsi="Times New Roman" w:cs="Times New Roman"/>
        </w:rPr>
        <w:footnoteRef/>
      </w:r>
      <w:r w:rsidRPr="00E84C66">
        <w:rPr>
          <w:rFonts w:ascii="Times New Roman" w:hAnsi="Times New Roman" w:cs="Times New Roman"/>
        </w:rPr>
        <w:t xml:space="preserve"> </w:t>
      </w:r>
      <w:r w:rsidRPr="00E84C66">
        <w:rPr>
          <w:rFonts w:ascii="Times New Roman" w:hAnsi="Times New Roman" w:cs="Times New Roman"/>
        </w:rPr>
        <w:fldChar w:fldCharType="begin" w:fldLock="1"/>
      </w:r>
      <w:r>
        <w:rPr>
          <w:rFonts w:ascii="Times New Roman" w:hAnsi="Times New Roman" w:cs="Times New Roman"/>
        </w:rPr>
        <w:instrText>ADDIN CSL_CITATION {"citationItems":[{"id":"ITEM-1","itemData":{"DOI":"10.26740/jpap.v9n1.p109-120","abstract":"This article discusses how inquiry learning models as a strategy develop students' critical thinking skills. The basic competency used for this learning purpose are management functions. In the learning process in the classroom teachers are expected to be more varied in providing learning models, because the problem that often occurs at this time is the delivery of material that is not right makes students feel bored and bored resulting in not focusing on learning. The role of the teacher here is very important when determining the methods and models of learning to be delivered must be adjusted to the basic competencies of the subject matter. The Inquiry Learning Model is felt to be able to change the mindset of students who initially only focused on the teacher and passive in the classroom, became more critical in solving problems encountered and can find answers to the questions they asked. Inquiry learning is very important for students not only in schools, but in the environment in which they are located, because inquiry relies on the ability of each individual to solve existing problems and bring up their critical thinking skills and innovation and creativity. This type of research is conceptual which proves inquiry learning model that can improve students' critical thinking skillson learning management functions.","author":[{"dropping-particle":"","family":"Prasetiyo","given":"Mochammad Bagas","non-dropping-particle":"","parse-names":false,"suffix":""},{"dropping-particle":"","family":"Rosy","given":"Brillian","non-dropping-particle":"","parse-names":false,"suffix":""}],"container-title":"Jurnal Pendidikan Administrasi Perkantoran (JPAP)","id":"ITEM-1","issue":"1","issued":{"date-parts":[["2020"]]},"page":"109-120","title":"Model Pembelajaran Inkuiri Sebagai Strategi Mengembangkan Kemampuan Berpikir Kritis Siswa","type":"article-journal","volume":"9"},"uris":["http://www.mendeley.com/documents/?uuid=3eddcd68-3900-46b7-9f3d-971713279f1a"]}],"mendeley":{"formattedCitation":"Mochammad Bagas Prasetiyo and Brillian Rosy, “Model Pembelajaran Inkuiri Sebagai Strategi Mengembangkan Kemampuan Berpikir Kritis Siswa,” &lt;i&gt;Jurnal Pendidikan Administrasi Perkantoran (JPAP)&lt;/i&gt; 9, no. 1 (2020): 109–120.","manualFormatting":"Mochammad Bagas Prasetiyo and Brillian Rosy, “Model Pembelajaran Inkuiri Sebagai Strategi Mengembangkan Kemampuan Berpikir Kritis Siswa,” Jurnal Pendidikan Administrasi Perkantoran (JPAP) 9, no. 1 (2020): 111–112.","plainTextFormattedCitation":"Mochammad Bagas Prasetiyo and Brillian Rosy, “Model Pembelajaran Inkuiri Sebagai Strategi Mengembangkan Kemampuan Berpikir Kritis Siswa,” Jurnal Pendidikan Administrasi Perkantoran (JPAP) 9, no. 1 (2020): 109–120.","previouslyFormattedCitation":"Mochammad Bagas Prasetiyo and Brillian Rosy, “Model Pembelajaran Inkuiri Sebagai Strategi Mengembangkan Kemampuan Berpikir Kritis Siswa,” &lt;i&gt;Jurnal Pendidikan Administrasi Perkantoran (JPAP)&lt;/i&gt; 9, no. 1 (2020): 109–120."},"properties":{"noteIndex":23},"schema":"https://github.com/citation-style-language/schema/raw/master/csl-citation.json"}</w:instrText>
      </w:r>
      <w:r w:rsidRPr="00E84C66">
        <w:rPr>
          <w:rFonts w:ascii="Times New Roman" w:hAnsi="Times New Roman" w:cs="Times New Roman"/>
        </w:rPr>
        <w:fldChar w:fldCharType="separate"/>
      </w:r>
      <w:r w:rsidRPr="00E84C66">
        <w:rPr>
          <w:rFonts w:ascii="Times New Roman" w:hAnsi="Times New Roman" w:cs="Times New Roman"/>
          <w:noProof/>
        </w:rPr>
        <w:t xml:space="preserve">Mochammad Bagas Prasetiyo and Brillian Rosy, “Model Pembelajaran Inkuiri Sebagai Strategi Mengembangkan Kemampuan Berpikir Kritis Siswa,” </w:t>
      </w:r>
      <w:r w:rsidRPr="00E84C66">
        <w:rPr>
          <w:rFonts w:ascii="Times New Roman" w:hAnsi="Times New Roman" w:cs="Times New Roman"/>
          <w:i/>
          <w:noProof/>
        </w:rPr>
        <w:t>Jurnal Pendidikan Administrasi Perkantoran (JPAP)</w:t>
      </w:r>
      <w:r w:rsidRPr="00E84C66">
        <w:rPr>
          <w:rFonts w:ascii="Times New Roman" w:hAnsi="Times New Roman" w:cs="Times New Roman"/>
          <w:noProof/>
        </w:rPr>
        <w:t xml:space="preserve"> 9, no. 1 (2020): 111–112.</w:t>
      </w:r>
      <w:r w:rsidRPr="00E84C66">
        <w:rPr>
          <w:rFonts w:ascii="Times New Roman" w:hAnsi="Times New Roman" w:cs="Times New Roman"/>
        </w:rPr>
        <w:fldChar w:fldCharType="end"/>
      </w:r>
    </w:p>
  </w:footnote>
  <w:footnote w:id="73">
    <w:p w:rsidR="00B66C85" w:rsidRPr="00672B46" w:rsidRDefault="00B66C85" w:rsidP="00B66C85">
      <w:pPr>
        <w:pStyle w:val="FootnoteText"/>
        <w:jc w:val="both"/>
        <w:rPr>
          <w:rFonts w:ascii="Times New Roman" w:hAnsi="Times New Roman" w:cs="Times New Roman"/>
        </w:rPr>
      </w:pPr>
      <w:r w:rsidRPr="00672B46">
        <w:rPr>
          <w:rStyle w:val="FootnoteReference"/>
          <w:rFonts w:ascii="Times New Roman" w:hAnsi="Times New Roman" w:cs="Times New Roman"/>
        </w:rPr>
        <w:footnoteRef/>
      </w:r>
      <w:r w:rsidRPr="00672B46">
        <w:rPr>
          <w:rFonts w:ascii="Times New Roman" w:hAnsi="Times New Roman" w:cs="Times New Roman"/>
        </w:rPr>
        <w:t xml:space="preserve"> </w:t>
      </w:r>
      <w:r w:rsidRPr="00672B46">
        <w:rPr>
          <w:rFonts w:ascii="Times New Roman" w:hAnsi="Times New Roman" w:cs="Times New Roman"/>
        </w:rPr>
        <w:fldChar w:fldCharType="begin" w:fldLock="1"/>
      </w:r>
      <w:r>
        <w:rPr>
          <w:rFonts w:ascii="Times New Roman" w:hAnsi="Times New Roman" w:cs="Times New Roman"/>
        </w:rPr>
        <w:instrText>ADDIN CSL_CITATION {"citationItems":[{"id":"ITEM-1","itemData":{"DOI":"10.33578/pjr.v3i1.6305","ISSN":"2580-8435","abstract":"ABSTRACTThis research was conducted issuing the low learning outcomes on Civics subject by the fifth grader students of SD Negeri 009 Pulau Bangkinang District, Kampar Regency with an average score of 63.40. It was seen that out of 16 students, there were only 7 students who passed the test (43.75%), while the other 9 students (56.25%) did not. The result was established according to the KKM (minumum score) determined by the school which was 75. The students' low performance might occur because of several reasons: (a) the way the presentation of the material delivered by the teacher did not really involve the students activity; (b) the teacher did not use learning media in explaining the learning material; and (c) the teacher applied an approach, model, or method that was less attractive to the students. This study aims at improving the students' achievement in Civics by using brainstorming methods with the help of graphic image media. The research is a classroom action research (CAR) consisting of three cycles with research subjects of grade V students of SDN 009 Pulau Bangkinang District, Kampar Regency. The results showed improvements in each cycle. The score increased from an average score of 62.50 to 69.06 in the first cycle. In the second cycle, the score increased to 75.93 and in the third cycle increased to 80.94. The increase of the score that occurred in the baseline score of  Daily Test I was 10.49%, then 21.49% in the Daily Test II and 29.50% in the Daily Test III. In other words, the brainstorming method with the help of graphic image media can improve the students learning outcomes in Civics subject. ","author":[{"dropping-particle":"","family":"Khaulani","given":"Fatma","non-dropping-particle":"","parse-names":false,"suffix":""},{"dropping-particle":"","family":"Noviana","given":"Eddy","non-dropping-particle":"","parse-names":false,"suffix":""},{"dropping-particle":"","family":"Witri","given":"Gustimal","non-dropping-particle":"","parse-names":false,"suffix":""}],"container-title":"JURNAL PAJAR (Pendidikan dan Pengajaran)","id":"ITEM-1","issue":"1","issued":{"date-parts":[["2019"]]},"page":"18","title":"PENERAPAN METODE BRAINSTORMING DENGAN BANTUAN MEDIA GAMBAR GRAFIS UNTUK MENINGKATKAN HASIL BELAJAR PKn SISWA KELAS V SD NEGERI 009 PULAU KECAMATAN BANGKINANG KABUPATEN KAMPAR","type":"article-journal","volume":"3"},"uris":["http://www.mendeley.com/documents/?uuid=bc9dc4f0-9fa6-4e74-bdef-e907a635ff2c"]}],"mendeley":{"formattedCitation":"Khaulani, Noviana, and Witri, “PENERAPAN METODE BRAINSTORMING DENGAN BANTUAN MEDIA GAMBAR GRAFIS UNTUK MENINGKATKAN HASIL BELAJAR PKn SISWA KELAS V SD NEGERI 009 PULAU KECAMATAN BANGKINANG KABUPATEN KAMPAR.”","manualFormatting":"Khaulani, Noviana, and Witri, “Penerapan Metode Brainstorming Dengan Bantuan Media Gambar Grafis Untuk Meningkatkan Hasil Belajar PKN Siswa Kelas V SD Negeri 009 Pulau Kecamatan Bangkinang Kabupaten Kampar\": 19.","plainTextFormattedCitation":"Khaulani, Noviana, and Witri, “PENERAPAN METODE BRAINSTORMING DENGAN BANTUAN MEDIA GAMBAR GRAFIS UNTUK MENINGKATKAN HASIL BELAJAR PKn SISWA KELAS V SD NEGERI 009 PULAU KECAMATAN BANGKINANG KABUPATEN KAMPAR.”","previouslyFormattedCitation":"Khaulani, Noviana, and Witri, “PENERAPAN METODE BRAINSTORMING DENGAN BANTUAN MEDIA GAMBAR GRAFIS UNTUK MENINGKATKAN HASIL BELAJAR PKn SISWA KELAS V SD NEGERI 009 PULAU KECAMATAN BANGKINANG KABUPATEN KAMPAR.”"},"properties":{"noteIndex":37},"schema":"https://github.com/citation-style-language/schema/raw/master/csl-citation.json"}</w:instrText>
      </w:r>
      <w:r w:rsidRPr="00672B46">
        <w:rPr>
          <w:rFonts w:ascii="Times New Roman" w:hAnsi="Times New Roman" w:cs="Times New Roman"/>
        </w:rPr>
        <w:fldChar w:fldCharType="separate"/>
      </w:r>
      <w:r w:rsidRPr="00672B46">
        <w:rPr>
          <w:rFonts w:ascii="Times New Roman" w:hAnsi="Times New Roman" w:cs="Times New Roman"/>
          <w:noProof/>
        </w:rPr>
        <w:t>Khaulani, Noviana, and Witri, “Penerapan Metode Brainstorming Dengan Bantuan Media Gambar Grafis Untu</w:t>
      </w:r>
      <w:r>
        <w:rPr>
          <w:rFonts w:ascii="Times New Roman" w:hAnsi="Times New Roman" w:cs="Times New Roman"/>
          <w:noProof/>
        </w:rPr>
        <w:t>k Meningkatkan Hasil Belajar PKN Siswa Kelas V SD</w:t>
      </w:r>
      <w:r w:rsidRPr="00672B46">
        <w:rPr>
          <w:rFonts w:ascii="Times New Roman" w:hAnsi="Times New Roman" w:cs="Times New Roman"/>
          <w:noProof/>
        </w:rPr>
        <w:t xml:space="preserve"> Negeri 009 Pulau Kecamatan Bangkinang Kabupaten Kampar": 19.</w:t>
      </w:r>
      <w:r w:rsidRPr="00672B46">
        <w:rPr>
          <w:rFonts w:ascii="Times New Roman" w:hAnsi="Times New Roman" w:cs="Times New Roman"/>
        </w:rPr>
        <w:fldChar w:fldCharType="end"/>
      </w:r>
      <w:r w:rsidRPr="00672B46">
        <w:rPr>
          <w:rFonts w:ascii="Times New Roman" w:hAnsi="Times New Roman" w:cs="Times New Roman"/>
        </w:rPr>
        <w:t xml:space="preserve"> </w:t>
      </w:r>
    </w:p>
  </w:footnote>
  <w:footnote w:id="74">
    <w:p w:rsidR="00BA3FB3" w:rsidRPr="00791FF1" w:rsidRDefault="00BA3FB3" w:rsidP="00BA3FB3">
      <w:pPr>
        <w:pStyle w:val="FootnoteText"/>
        <w:jc w:val="both"/>
        <w:rPr>
          <w:rFonts w:ascii="Times New Roman" w:hAnsi="Times New Roman" w:cs="Times New Roman"/>
        </w:rPr>
      </w:pPr>
      <w:r w:rsidRPr="00791FF1">
        <w:rPr>
          <w:rStyle w:val="FootnoteReference"/>
          <w:rFonts w:ascii="Times New Roman" w:hAnsi="Times New Roman" w:cs="Times New Roman"/>
        </w:rPr>
        <w:footnoteRef/>
      </w:r>
      <w:r w:rsidRPr="00791FF1">
        <w:rPr>
          <w:rFonts w:ascii="Times New Roman" w:hAnsi="Times New Roman" w:cs="Times New Roman"/>
        </w:rPr>
        <w:t xml:space="preserve"> </w:t>
      </w:r>
      <w:r w:rsidRPr="00791FF1">
        <w:rPr>
          <w:rFonts w:ascii="Times New Roman" w:hAnsi="Times New Roman" w:cs="Times New Roman"/>
        </w:rPr>
        <w:fldChar w:fldCharType="begin" w:fldLock="1"/>
      </w:r>
      <w:r w:rsidRPr="00791FF1">
        <w:rPr>
          <w:rFonts w:ascii="Times New Roman" w:hAnsi="Times New Roman" w:cs="Times New Roman"/>
        </w:rPr>
        <w:instrText>ADDIN CSL_CITATION {"citationItems":[{"id":"ITEM-1","itemData":{"author":[{"dropping-particle":"","family":"Fazila","given":"Sarah","non-dropping-particle":"","parse-names":false,"suffix":""}],"container-title":"Jurnal JESBIO","id":"ITEM-1","issue":"2","issued":{"date-parts":[["2017"]]},"page":"40-44","title":"Penerapan Metode Brainstorming Dalam Pembelajaran IPA Kritis Mahasiswa Program Studi Pendidikan Guru Sekolah Dasar Universitas Almuslim Email : sarah.fazlia@gmail.com Diterima 25 Juni 2017 / Disetujui 30 Agustus 2017","type":"article-journal","volume":"4"},"uris":["http://www.mendeley.com/documents/?uuid=da8f13f7-51ef-4d6c-a737-42aa048dd09d"]}],"mendeley":{"formattedCitation":"Ibid.","manualFormatting":"Ibid: 41-42.","plainTextFormattedCitation":"Ibid.","previouslyFormattedCitation":"Ibid."},"properties":{"noteIndex":39},"schema":"https://github.com/citation-style-language/schema/raw/master/csl-citation.json"}</w:instrText>
      </w:r>
      <w:r w:rsidRPr="00791FF1">
        <w:rPr>
          <w:rFonts w:ascii="Times New Roman" w:hAnsi="Times New Roman" w:cs="Times New Roman"/>
        </w:rPr>
        <w:fldChar w:fldCharType="separate"/>
      </w:r>
      <w:r w:rsidRPr="00791FF1">
        <w:rPr>
          <w:rFonts w:ascii="Times New Roman" w:hAnsi="Times New Roman" w:cs="Times New Roman"/>
          <w:noProof/>
        </w:rPr>
        <w:t>Ibid: 41-42.</w:t>
      </w:r>
      <w:r w:rsidRPr="00791FF1">
        <w:rPr>
          <w:rFonts w:ascii="Times New Roman" w:hAnsi="Times New Roman" w:cs="Times New Roman"/>
        </w:rPr>
        <w:fldChar w:fldCharType="end"/>
      </w:r>
    </w:p>
  </w:footnote>
  <w:footnote w:id="75">
    <w:p w:rsidR="00282322" w:rsidRPr="002013CD" w:rsidRDefault="00282322" w:rsidP="001230D4">
      <w:pPr>
        <w:pStyle w:val="FootnoteText"/>
        <w:jc w:val="both"/>
        <w:rPr>
          <w:rFonts w:ascii="Times New Roman" w:hAnsi="Times New Roman" w:cs="Times New Roman"/>
        </w:rPr>
      </w:pPr>
      <w:r w:rsidRPr="002013CD">
        <w:rPr>
          <w:rStyle w:val="FootnoteReference"/>
          <w:rFonts w:ascii="Times New Roman" w:hAnsi="Times New Roman" w:cs="Times New Roman"/>
        </w:rPr>
        <w:footnoteRef/>
      </w:r>
      <w:r w:rsidRPr="002013CD">
        <w:rPr>
          <w:rFonts w:ascii="Times New Roman" w:hAnsi="Times New Roman" w:cs="Times New Roman"/>
        </w:rPr>
        <w:t xml:space="preserve"> </w:t>
      </w:r>
      <w:r w:rsidRPr="002013CD">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Usman","given":"Faizal","non-dropping-particle":"","parse-names":false,"suffix":""}],"id":"ITEM-1","issued":{"date-parts":[["2021"]]},"publisher":"IAIN PAREPARE","title":"Implementasi Pembelajaran Inkuiri Dalam Pembelajaran Fikih kelas VIII di Pondok Pesantren Al Urwatul Wutsqaa Sidrap","type":"article"},"uris":["http://www.mendeley.com/documents/?uuid=64e7ca40-e7e6-4a48-aaa0-74cccd8d7132"]}],"mendeley":{"formattedCitation":"Faizal Usman, “Implementasi Pembelajaran Inkuiri Dalam Pembelajaran Fikih Kelas VIII Di Pondok Pesantren Al Urwatul Wutsqaa Sidrap” (IAIN PAREPARE, 2021).","plainTextFormattedCitation":"Faizal Usman, “Implementasi Pembelajaran Inkuiri Dalam Pembelajaran Fikih Kelas VIII Di Pondok Pesantren Al Urwatul Wutsqaa Sidrap” (IAIN PAREPARE, 2021).","previouslyFormattedCitation":"Faizal Usman, “Implementasi Pembelajaran Inkuiri Dalam Pembelajaran Fikih Kelas VIII Di Pondok Pesantren Al Urwatul Wutsqaa Sidrap” (IAIN PAREPARE, 2021)."},"properties":{"noteIndex":72},"schema":"https://github.com/citation-style-language/schema/raw/master/csl-citation.json"}</w:instrText>
      </w:r>
      <w:r w:rsidRPr="002013CD">
        <w:rPr>
          <w:rFonts w:ascii="Times New Roman" w:hAnsi="Times New Roman" w:cs="Times New Roman"/>
        </w:rPr>
        <w:fldChar w:fldCharType="separate"/>
      </w:r>
      <w:r w:rsidRPr="002013CD">
        <w:rPr>
          <w:rFonts w:ascii="Times New Roman" w:hAnsi="Times New Roman" w:cs="Times New Roman"/>
          <w:noProof/>
        </w:rPr>
        <w:t>Faizal Usman, “Implementasi Pembelajaran Inkuiri Dalam Pembelajaran Fikih Kelas VIII Di Pondok Pesantren Al Urwatul Wutsqaa Sidrap” (IAIN PAREPARE, 2021).</w:t>
      </w:r>
      <w:r w:rsidRPr="002013CD">
        <w:rPr>
          <w:rFonts w:ascii="Times New Roman" w:hAnsi="Times New Roman" w:cs="Times New Roman"/>
        </w:rPr>
        <w:fldChar w:fldCharType="end"/>
      </w:r>
    </w:p>
  </w:footnote>
  <w:footnote w:id="76">
    <w:p w:rsidR="00282322" w:rsidRPr="009B0166" w:rsidRDefault="00282322" w:rsidP="001230D4">
      <w:pPr>
        <w:pStyle w:val="FootnoteText"/>
        <w:jc w:val="both"/>
        <w:rPr>
          <w:rFonts w:ascii="Times New Roman" w:hAnsi="Times New Roman" w:cs="Times New Roman"/>
        </w:rPr>
      </w:pPr>
      <w:r w:rsidRPr="009B0166">
        <w:rPr>
          <w:rStyle w:val="FootnoteReference"/>
          <w:rFonts w:ascii="Times New Roman" w:hAnsi="Times New Roman" w:cs="Times New Roman"/>
        </w:rPr>
        <w:footnoteRef/>
      </w:r>
      <w:r w:rsidRPr="009B0166">
        <w:rPr>
          <w:rFonts w:ascii="Times New Roman" w:hAnsi="Times New Roman" w:cs="Times New Roman"/>
        </w:rPr>
        <w:t xml:space="preserve"> </w:t>
      </w:r>
      <w:r w:rsidRPr="009B0166">
        <w:rPr>
          <w:rFonts w:ascii="Times New Roman" w:hAnsi="Times New Roman" w:cs="Times New Roman"/>
        </w:rPr>
        <w:fldChar w:fldCharType="begin" w:fldLock="1"/>
      </w:r>
      <w:r>
        <w:rPr>
          <w:rFonts w:ascii="Times New Roman" w:hAnsi="Times New Roman" w:cs="Times New Roman"/>
        </w:rPr>
        <w:instrText>ADDIN CSL_CITATION {"citationItems":[{"id":"ITEM-1","itemData":{"DOI":"10.30599/jipfri.v2i1.209","ISSN":"2549-905X","abstract":"Innovation in a learning is an important factor in determining the success of the learning process of learners. Therefore, teachers should be able to choose and determine either a strategy, method or even a learning approach in accordance with learning materials and learning objectives. The use of methods or appropriate learning techniques on a learning material will support the effectiveness of the process in it. The purpose of this study was to determine the influence of brainstorming techniques on student physics learning outcomes on learning material form Substance. This research is a quantitative research. Technique of collecting data (was) using test. Moreover, research hypothesis was tested using t-test formula. Based on the results of data analysis obtained, the average score on the experimental class is 81.66 while that on control class is 71.00. Hypothesis testing which obtains tcount = 4,595 with price t table = 2,000, indicates that the price of t arithmetic is not in the acceptance area of H0. H0 is rejected because the acceptance area is between - ttable = - 2,000 to ttable = 2,000 for 60 of degree of freedom with significance level 5%. Therefore, Ha is accepted. It means that there is significant impact of brainstorming toward students achievement on learning state of matter.","author":[{"dropping-particle":"","family":"Sunandar","given":"Dwi","non-dropping-particle":"","parse-names":false,"suffix":""},{"dropping-particle":"","family":"Effendi","given":"Effendi","non-dropping-particle":"","parse-names":false,"suffix":""}],"container-title":"JIPFRI (Jurnal Inovasi Pendidikan Fisika dan Riset Ilmiah)","id":"ITEM-1","issue":"1","issued":{"date-parts":[["2018"]]},"page":"38-42","title":"Penerapan Metode Brainstormingpada Pembelajaran Fisika Materi Wujud Zat","type":"article-journal","volume":"2"},"uris":["http://www.mendeley.com/documents/?uuid=0d7e9d3a-1946-4050-b3fb-40a941e0ec1e"]}],"mendeley":{"formattedCitation":"Sunandar and Effendi, “Penerapan Metode Brainstormingpada Pembelajaran Fisika Materi Wujud Zat.”","manualFormatting":"Sunandar and Effendi, “Penerapan Metode Brainstormingpada Pembelajaran Fisika Materi Wujud Zat\": 40.","plainTextFormattedCitation":"Sunandar and Effendi, “Penerapan Metode Brainstormingpada Pembelajaran Fisika Materi Wujud Zat.”","previouslyFormattedCitation":"Dwi Sunandar and Effendi Effendi, “Penerapan Metode Brainstormingpada Pembelajaran Fisika Materi Wujud Zat,” &lt;i&gt;JIPFRI (Jurnal Inovasi Pendidikan Fisika dan Riset Ilmiah)&lt;/i&gt; 2, no. 1 (2018): 38–42."},"properties":{"noteIndex":73},"schema":"https://github.com/citation-style-language/schema/raw/master/csl-citation.json"}</w:instrText>
      </w:r>
      <w:r w:rsidRPr="009B0166">
        <w:rPr>
          <w:rFonts w:ascii="Times New Roman" w:hAnsi="Times New Roman" w:cs="Times New Roman"/>
        </w:rPr>
        <w:fldChar w:fldCharType="separate"/>
      </w:r>
      <w:r w:rsidRPr="009B0166">
        <w:rPr>
          <w:rFonts w:ascii="Times New Roman" w:hAnsi="Times New Roman" w:cs="Times New Roman"/>
          <w:noProof/>
        </w:rPr>
        <w:t>Sunandar and Effendi, “Penerapan Metode Brainstormingpada Pembelajaran Fisika Materi Wujud Zat": 40.</w:t>
      </w:r>
      <w:r w:rsidRPr="009B0166">
        <w:rPr>
          <w:rFonts w:ascii="Times New Roman" w:hAnsi="Times New Roman" w:cs="Times New Roman"/>
        </w:rPr>
        <w:fldChar w:fldCharType="end"/>
      </w:r>
      <w:r w:rsidRPr="009B0166">
        <w:rPr>
          <w:rFonts w:ascii="Times New Roman" w:hAnsi="Times New Roman" w:cs="Times New Roman"/>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2322" w:rsidRDefault="00282322" w:rsidP="00FA5E45">
    <w:pPr>
      <w:pStyle w:val="Header"/>
    </w:pPr>
  </w:p>
  <w:p w:rsidR="00282322" w:rsidRDefault="0028232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2322" w:rsidRDefault="002823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517C6"/>
    <w:multiLevelType w:val="hybridMultilevel"/>
    <w:tmpl w:val="5728ECC0"/>
    <w:lvl w:ilvl="0" w:tplc="32EC0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DF798B"/>
    <w:multiLevelType w:val="hybridMultilevel"/>
    <w:tmpl w:val="81CE33C8"/>
    <w:lvl w:ilvl="0" w:tplc="E76E03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4C07C48"/>
    <w:multiLevelType w:val="hybridMultilevel"/>
    <w:tmpl w:val="E56E4834"/>
    <w:lvl w:ilvl="0" w:tplc="5ACA4ADA">
      <w:start w:val="1"/>
      <w:numFmt w:val="upperLetter"/>
      <w:pStyle w:val="BABV"/>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B04860"/>
    <w:multiLevelType w:val="hybridMultilevel"/>
    <w:tmpl w:val="46DE42B4"/>
    <w:lvl w:ilvl="0" w:tplc="412465E2">
      <w:start w:val="1"/>
      <w:numFmt w:val="upperLetter"/>
      <w:pStyle w:val="BABIV"/>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144CB5"/>
    <w:multiLevelType w:val="hybridMultilevel"/>
    <w:tmpl w:val="5AB8BF52"/>
    <w:lvl w:ilvl="0" w:tplc="8B28EE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F347010"/>
    <w:multiLevelType w:val="hybridMultilevel"/>
    <w:tmpl w:val="3B5A3C28"/>
    <w:lvl w:ilvl="0" w:tplc="5CB6437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0F9046D5"/>
    <w:multiLevelType w:val="hybridMultilevel"/>
    <w:tmpl w:val="6CCE7A84"/>
    <w:lvl w:ilvl="0" w:tplc="133C3CCA">
      <w:start w:val="1"/>
      <w:numFmt w:val="lowerLetter"/>
      <w:lvlText w:val="%1."/>
      <w:lvlJc w:val="left"/>
      <w:pPr>
        <w:ind w:left="1843" w:hanging="360"/>
      </w:pPr>
      <w:rPr>
        <w:rFonts w:hint="default"/>
      </w:rPr>
    </w:lvl>
    <w:lvl w:ilvl="1" w:tplc="04090019" w:tentative="1">
      <w:start w:val="1"/>
      <w:numFmt w:val="lowerLetter"/>
      <w:lvlText w:val="%2."/>
      <w:lvlJc w:val="left"/>
      <w:pPr>
        <w:ind w:left="2563" w:hanging="360"/>
      </w:pPr>
    </w:lvl>
    <w:lvl w:ilvl="2" w:tplc="0409001B" w:tentative="1">
      <w:start w:val="1"/>
      <w:numFmt w:val="lowerRoman"/>
      <w:lvlText w:val="%3."/>
      <w:lvlJc w:val="right"/>
      <w:pPr>
        <w:ind w:left="3283" w:hanging="180"/>
      </w:pPr>
    </w:lvl>
    <w:lvl w:ilvl="3" w:tplc="0409000F" w:tentative="1">
      <w:start w:val="1"/>
      <w:numFmt w:val="decimal"/>
      <w:lvlText w:val="%4."/>
      <w:lvlJc w:val="left"/>
      <w:pPr>
        <w:ind w:left="4003" w:hanging="360"/>
      </w:pPr>
    </w:lvl>
    <w:lvl w:ilvl="4" w:tplc="04090019" w:tentative="1">
      <w:start w:val="1"/>
      <w:numFmt w:val="lowerLetter"/>
      <w:lvlText w:val="%5."/>
      <w:lvlJc w:val="left"/>
      <w:pPr>
        <w:ind w:left="4723" w:hanging="360"/>
      </w:pPr>
    </w:lvl>
    <w:lvl w:ilvl="5" w:tplc="0409001B" w:tentative="1">
      <w:start w:val="1"/>
      <w:numFmt w:val="lowerRoman"/>
      <w:lvlText w:val="%6."/>
      <w:lvlJc w:val="right"/>
      <w:pPr>
        <w:ind w:left="5443" w:hanging="180"/>
      </w:pPr>
    </w:lvl>
    <w:lvl w:ilvl="6" w:tplc="0409000F" w:tentative="1">
      <w:start w:val="1"/>
      <w:numFmt w:val="decimal"/>
      <w:lvlText w:val="%7."/>
      <w:lvlJc w:val="left"/>
      <w:pPr>
        <w:ind w:left="6163" w:hanging="360"/>
      </w:pPr>
    </w:lvl>
    <w:lvl w:ilvl="7" w:tplc="04090019" w:tentative="1">
      <w:start w:val="1"/>
      <w:numFmt w:val="lowerLetter"/>
      <w:lvlText w:val="%8."/>
      <w:lvlJc w:val="left"/>
      <w:pPr>
        <w:ind w:left="6883" w:hanging="360"/>
      </w:pPr>
    </w:lvl>
    <w:lvl w:ilvl="8" w:tplc="0409001B" w:tentative="1">
      <w:start w:val="1"/>
      <w:numFmt w:val="lowerRoman"/>
      <w:lvlText w:val="%9."/>
      <w:lvlJc w:val="right"/>
      <w:pPr>
        <w:ind w:left="7603" w:hanging="180"/>
      </w:pPr>
    </w:lvl>
  </w:abstractNum>
  <w:abstractNum w:abstractNumId="7">
    <w:nsid w:val="125F70B1"/>
    <w:multiLevelType w:val="hybridMultilevel"/>
    <w:tmpl w:val="45F2A70C"/>
    <w:lvl w:ilvl="0" w:tplc="4B38224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3D32A8B"/>
    <w:multiLevelType w:val="hybridMultilevel"/>
    <w:tmpl w:val="5EE4B564"/>
    <w:lvl w:ilvl="0" w:tplc="065444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4437277"/>
    <w:multiLevelType w:val="hybridMultilevel"/>
    <w:tmpl w:val="E794A80C"/>
    <w:lvl w:ilvl="0" w:tplc="4956DA6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88962DF"/>
    <w:multiLevelType w:val="hybridMultilevel"/>
    <w:tmpl w:val="2B92006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1E3F10"/>
    <w:multiLevelType w:val="hybridMultilevel"/>
    <w:tmpl w:val="80FCA382"/>
    <w:lvl w:ilvl="0" w:tplc="53869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AE33F96"/>
    <w:multiLevelType w:val="hybridMultilevel"/>
    <w:tmpl w:val="A95A5616"/>
    <w:lvl w:ilvl="0" w:tplc="F800D3EC">
      <w:start w:val="1"/>
      <w:numFmt w:val="upperLetter"/>
      <w:pStyle w:val="BABV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B961218"/>
    <w:multiLevelType w:val="hybridMultilevel"/>
    <w:tmpl w:val="1EB67C98"/>
    <w:lvl w:ilvl="0" w:tplc="ECA883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CA174CC"/>
    <w:multiLevelType w:val="hybridMultilevel"/>
    <w:tmpl w:val="EF483210"/>
    <w:lvl w:ilvl="0" w:tplc="77624F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1E820578"/>
    <w:multiLevelType w:val="hybridMultilevel"/>
    <w:tmpl w:val="E4A63112"/>
    <w:lvl w:ilvl="0" w:tplc="FD0201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22DA30A9"/>
    <w:multiLevelType w:val="hybridMultilevel"/>
    <w:tmpl w:val="25DCEF3C"/>
    <w:lvl w:ilvl="0" w:tplc="F07C5F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22ED2838"/>
    <w:multiLevelType w:val="hybridMultilevel"/>
    <w:tmpl w:val="2728B5F4"/>
    <w:lvl w:ilvl="0" w:tplc="AE6AB8B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5E57140"/>
    <w:multiLevelType w:val="hybridMultilevel"/>
    <w:tmpl w:val="74649A76"/>
    <w:lvl w:ilvl="0" w:tplc="D4B824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A507BA8"/>
    <w:multiLevelType w:val="hybridMultilevel"/>
    <w:tmpl w:val="F9F82462"/>
    <w:lvl w:ilvl="0" w:tplc="408CA2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AF372CF"/>
    <w:multiLevelType w:val="hybridMultilevel"/>
    <w:tmpl w:val="533A6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BA28B1"/>
    <w:multiLevelType w:val="hybridMultilevel"/>
    <w:tmpl w:val="A81479C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34416FE6"/>
    <w:multiLevelType w:val="hybridMultilevel"/>
    <w:tmpl w:val="1CEE496C"/>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3659350D"/>
    <w:multiLevelType w:val="hybridMultilevel"/>
    <w:tmpl w:val="65ACD30E"/>
    <w:lvl w:ilvl="0" w:tplc="F402B0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96C319D"/>
    <w:multiLevelType w:val="hybridMultilevel"/>
    <w:tmpl w:val="1EE80B30"/>
    <w:lvl w:ilvl="0" w:tplc="DD128AE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FE2769"/>
    <w:multiLevelType w:val="hybridMultilevel"/>
    <w:tmpl w:val="61F2F3B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0204786"/>
    <w:multiLevelType w:val="hybridMultilevel"/>
    <w:tmpl w:val="8FEA8884"/>
    <w:lvl w:ilvl="0" w:tplc="CE20257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42476A4B"/>
    <w:multiLevelType w:val="hybridMultilevel"/>
    <w:tmpl w:val="ED149FB4"/>
    <w:lvl w:ilvl="0" w:tplc="6C22B9D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nsid w:val="4278429F"/>
    <w:multiLevelType w:val="hybridMultilevel"/>
    <w:tmpl w:val="F97461AE"/>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nsid w:val="43B10F5C"/>
    <w:multiLevelType w:val="hybridMultilevel"/>
    <w:tmpl w:val="CCB83A8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4587069C"/>
    <w:multiLevelType w:val="hybridMultilevel"/>
    <w:tmpl w:val="D49E3DB4"/>
    <w:lvl w:ilvl="0" w:tplc="9FEEF028">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B8C0496"/>
    <w:multiLevelType w:val="hybridMultilevel"/>
    <w:tmpl w:val="4CBC4F3E"/>
    <w:lvl w:ilvl="0" w:tplc="8244004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C8677BF"/>
    <w:multiLevelType w:val="hybridMultilevel"/>
    <w:tmpl w:val="3EF6F50A"/>
    <w:lvl w:ilvl="0" w:tplc="7180AE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DC073C4"/>
    <w:multiLevelType w:val="hybridMultilevel"/>
    <w:tmpl w:val="143ECFA2"/>
    <w:lvl w:ilvl="0" w:tplc="0CA0A720">
      <w:start w:val="1"/>
      <w:numFmt w:val="upperLetter"/>
      <w:pStyle w:val="BABI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3633497"/>
    <w:multiLevelType w:val="hybridMultilevel"/>
    <w:tmpl w:val="328206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5BE228E"/>
    <w:multiLevelType w:val="hybridMultilevel"/>
    <w:tmpl w:val="B10E16E4"/>
    <w:lvl w:ilvl="0" w:tplc="6AFA5414">
      <w:start w:val="1"/>
      <w:numFmt w:val="upperLetter"/>
      <w:pStyle w:val="BABII"/>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2634EA"/>
    <w:multiLevelType w:val="hybridMultilevel"/>
    <w:tmpl w:val="796E144A"/>
    <w:lvl w:ilvl="0" w:tplc="499444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3546215"/>
    <w:multiLevelType w:val="hybridMultilevel"/>
    <w:tmpl w:val="D2E8959C"/>
    <w:lvl w:ilvl="0" w:tplc="EC1443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nsid w:val="6840259E"/>
    <w:multiLevelType w:val="hybridMultilevel"/>
    <w:tmpl w:val="D63448C0"/>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nsid w:val="6EA16739"/>
    <w:multiLevelType w:val="hybridMultilevel"/>
    <w:tmpl w:val="A69AEC9E"/>
    <w:lvl w:ilvl="0" w:tplc="12BAA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nsid w:val="6EBF5788"/>
    <w:multiLevelType w:val="hybridMultilevel"/>
    <w:tmpl w:val="2C52BDAA"/>
    <w:lvl w:ilvl="0" w:tplc="673A83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FA56355"/>
    <w:multiLevelType w:val="hybridMultilevel"/>
    <w:tmpl w:val="DA48BFC8"/>
    <w:lvl w:ilvl="0" w:tplc="CAB2862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nsid w:val="75B158EB"/>
    <w:multiLevelType w:val="hybridMultilevel"/>
    <w:tmpl w:val="137E4A8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nsid w:val="7962082E"/>
    <w:multiLevelType w:val="hybridMultilevel"/>
    <w:tmpl w:val="EF7AAC9E"/>
    <w:lvl w:ilvl="0" w:tplc="C0BA1D5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nsid w:val="7CA05952"/>
    <w:multiLevelType w:val="hybridMultilevel"/>
    <w:tmpl w:val="311C6B1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nsid w:val="7D0342F5"/>
    <w:multiLevelType w:val="hybridMultilevel"/>
    <w:tmpl w:val="D04C9D3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30"/>
  </w:num>
  <w:num w:numId="2">
    <w:abstractNumId w:val="23"/>
  </w:num>
  <w:num w:numId="3">
    <w:abstractNumId w:val="11"/>
  </w:num>
  <w:num w:numId="4">
    <w:abstractNumId w:val="18"/>
  </w:num>
  <w:num w:numId="5">
    <w:abstractNumId w:val="1"/>
  </w:num>
  <w:num w:numId="6">
    <w:abstractNumId w:val="14"/>
  </w:num>
  <w:num w:numId="7">
    <w:abstractNumId w:val="36"/>
  </w:num>
  <w:num w:numId="8">
    <w:abstractNumId w:val="37"/>
  </w:num>
  <w:num w:numId="9">
    <w:abstractNumId w:val="35"/>
  </w:num>
  <w:num w:numId="10">
    <w:abstractNumId w:val="15"/>
  </w:num>
  <w:num w:numId="11">
    <w:abstractNumId w:val="44"/>
  </w:num>
  <w:num w:numId="12">
    <w:abstractNumId w:val="16"/>
  </w:num>
  <w:num w:numId="13">
    <w:abstractNumId w:val="7"/>
  </w:num>
  <w:num w:numId="14">
    <w:abstractNumId w:val="22"/>
  </w:num>
  <w:num w:numId="15">
    <w:abstractNumId w:val="42"/>
  </w:num>
  <w:num w:numId="16">
    <w:abstractNumId w:val="21"/>
  </w:num>
  <w:num w:numId="17">
    <w:abstractNumId w:val="45"/>
  </w:num>
  <w:num w:numId="18">
    <w:abstractNumId w:val="25"/>
  </w:num>
  <w:num w:numId="19">
    <w:abstractNumId w:val="38"/>
  </w:num>
  <w:num w:numId="20">
    <w:abstractNumId w:val="10"/>
  </w:num>
  <w:num w:numId="21">
    <w:abstractNumId w:val="28"/>
  </w:num>
  <w:num w:numId="22">
    <w:abstractNumId w:val="19"/>
  </w:num>
  <w:num w:numId="23">
    <w:abstractNumId w:val="33"/>
  </w:num>
  <w:num w:numId="24">
    <w:abstractNumId w:val="43"/>
  </w:num>
  <w:num w:numId="25">
    <w:abstractNumId w:val="5"/>
  </w:num>
  <w:num w:numId="26">
    <w:abstractNumId w:val="27"/>
  </w:num>
  <w:num w:numId="27">
    <w:abstractNumId w:val="8"/>
  </w:num>
  <w:num w:numId="28">
    <w:abstractNumId w:val="26"/>
  </w:num>
  <w:num w:numId="29">
    <w:abstractNumId w:val="40"/>
  </w:num>
  <w:num w:numId="30">
    <w:abstractNumId w:val="13"/>
  </w:num>
  <w:num w:numId="31">
    <w:abstractNumId w:val="41"/>
  </w:num>
  <w:num w:numId="32">
    <w:abstractNumId w:val="17"/>
  </w:num>
  <w:num w:numId="33">
    <w:abstractNumId w:val="9"/>
  </w:num>
  <w:num w:numId="34">
    <w:abstractNumId w:val="39"/>
  </w:num>
  <w:num w:numId="35">
    <w:abstractNumId w:val="32"/>
  </w:num>
  <w:num w:numId="36">
    <w:abstractNumId w:val="3"/>
  </w:num>
  <w:num w:numId="37">
    <w:abstractNumId w:val="4"/>
  </w:num>
  <w:num w:numId="38">
    <w:abstractNumId w:val="29"/>
  </w:num>
  <w:num w:numId="39">
    <w:abstractNumId w:val="6"/>
  </w:num>
  <w:num w:numId="40">
    <w:abstractNumId w:val="2"/>
  </w:num>
  <w:num w:numId="41">
    <w:abstractNumId w:val="24"/>
  </w:num>
  <w:num w:numId="42">
    <w:abstractNumId w:val="12"/>
  </w:num>
  <w:num w:numId="43">
    <w:abstractNumId w:val="0"/>
  </w:num>
  <w:num w:numId="44">
    <w:abstractNumId w:val="34"/>
  </w:num>
  <w:num w:numId="45">
    <w:abstractNumId w:val="31"/>
  </w:num>
  <w:num w:numId="46">
    <w:abstractNumId w:val="2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5C49"/>
    <w:rsid w:val="000C69A5"/>
    <w:rsid w:val="001230D4"/>
    <w:rsid w:val="00152084"/>
    <w:rsid w:val="00181420"/>
    <w:rsid w:val="00192CB1"/>
    <w:rsid w:val="00265EF0"/>
    <w:rsid w:val="00275015"/>
    <w:rsid w:val="00282322"/>
    <w:rsid w:val="002A2BDC"/>
    <w:rsid w:val="00353F3F"/>
    <w:rsid w:val="00383ADC"/>
    <w:rsid w:val="003B13F0"/>
    <w:rsid w:val="003E3B4E"/>
    <w:rsid w:val="003F186F"/>
    <w:rsid w:val="004022F2"/>
    <w:rsid w:val="00493B10"/>
    <w:rsid w:val="004C30A4"/>
    <w:rsid w:val="00547562"/>
    <w:rsid w:val="00664B63"/>
    <w:rsid w:val="007420BA"/>
    <w:rsid w:val="00747497"/>
    <w:rsid w:val="0083370F"/>
    <w:rsid w:val="00885972"/>
    <w:rsid w:val="008D629F"/>
    <w:rsid w:val="008E1622"/>
    <w:rsid w:val="008F177C"/>
    <w:rsid w:val="009A76C3"/>
    <w:rsid w:val="00A00C55"/>
    <w:rsid w:val="00A05C49"/>
    <w:rsid w:val="00A26582"/>
    <w:rsid w:val="00A371D2"/>
    <w:rsid w:val="00A54B1E"/>
    <w:rsid w:val="00A57FFE"/>
    <w:rsid w:val="00B6534D"/>
    <w:rsid w:val="00B66C85"/>
    <w:rsid w:val="00BA3FB3"/>
    <w:rsid w:val="00C162CD"/>
    <w:rsid w:val="00CF4694"/>
    <w:rsid w:val="00D06EE7"/>
    <w:rsid w:val="00D24DAF"/>
    <w:rsid w:val="00DA26D5"/>
    <w:rsid w:val="00E20AF4"/>
    <w:rsid w:val="00E45DAD"/>
    <w:rsid w:val="00ED5521"/>
    <w:rsid w:val="00F23333"/>
    <w:rsid w:val="00F54F5D"/>
    <w:rsid w:val="00FA5E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835782B-50DA-4571-83A3-3BA6147FC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0D4"/>
  </w:style>
  <w:style w:type="paragraph" w:styleId="Heading1">
    <w:name w:val="heading 1"/>
    <w:basedOn w:val="Normal"/>
    <w:next w:val="Normal"/>
    <w:link w:val="Heading1Char"/>
    <w:uiPriority w:val="9"/>
    <w:qFormat/>
    <w:rsid w:val="00C162CD"/>
    <w:pPr>
      <w:spacing w:after="0" w:line="480" w:lineRule="auto"/>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181420"/>
    <w:pPr>
      <w:numPr>
        <w:numId w:val="1"/>
      </w:numPr>
      <w:spacing w:after="0" w:line="480" w:lineRule="auto"/>
      <w:jc w:val="both"/>
      <w:outlineLvl w:val="1"/>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30D4"/>
    <w:pPr>
      <w:ind w:left="720"/>
      <w:contextualSpacing/>
    </w:pPr>
  </w:style>
  <w:style w:type="paragraph" w:styleId="FootnoteText">
    <w:name w:val="footnote text"/>
    <w:basedOn w:val="Normal"/>
    <w:link w:val="FootnoteTextChar"/>
    <w:uiPriority w:val="99"/>
    <w:semiHidden/>
    <w:unhideWhenUsed/>
    <w:rsid w:val="001230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30D4"/>
    <w:rPr>
      <w:sz w:val="20"/>
      <w:szCs w:val="20"/>
    </w:rPr>
  </w:style>
  <w:style w:type="character" w:styleId="FootnoteReference">
    <w:name w:val="footnote reference"/>
    <w:basedOn w:val="DefaultParagraphFont"/>
    <w:uiPriority w:val="99"/>
    <w:semiHidden/>
    <w:unhideWhenUsed/>
    <w:rsid w:val="001230D4"/>
    <w:rPr>
      <w:vertAlign w:val="superscript"/>
    </w:rPr>
  </w:style>
  <w:style w:type="table" w:styleId="TableGrid">
    <w:name w:val="Table Grid"/>
    <w:basedOn w:val="TableNormal"/>
    <w:uiPriority w:val="39"/>
    <w:rsid w:val="001230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230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30D4"/>
  </w:style>
  <w:style w:type="paragraph" w:styleId="Footer">
    <w:name w:val="footer"/>
    <w:basedOn w:val="Normal"/>
    <w:link w:val="FooterChar"/>
    <w:uiPriority w:val="99"/>
    <w:unhideWhenUsed/>
    <w:rsid w:val="001230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30D4"/>
  </w:style>
  <w:style w:type="character" w:customStyle="1" w:styleId="Heading1Char">
    <w:name w:val="Heading 1 Char"/>
    <w:basedOn w:val="DefaultParagraphFont"/>
    <w:link w:val="Heading1"/>
    <w:uiPriority w:val="9"/>
    <w:rsid w:val="00C162CD"/>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181420"/>
    <w:rPr>
      <w:rFonts w:ascii="Times New Roman" w:hAnsi="Times New Roman" w:cs="Times New Roman"/>
      <w:b/>
      <w:sz w:val="24"/>
      <w:szCs w:val="24"/>
    </w:rPr>
  </w:style>
  <w:style w:type="paragraph" w:customStyle="1" w:styleId="BABII">
    <w:name w:val="BAB II"/>
    <w:basedOn w:val="Heading2"/>
    <w:next w:val="Heading2"/>
    <w:link w:val="BABIIChar"/>
    <w:qFormat/>
    <w:rsid w:val="008E1622"/>
    <w:pPr>
      <w:numPr>
        <w:numId w:val="9"/>
      </w:numPr>
    </w:pPr>
  </w:style>
  <w:style w:type="paragraph" w:customStyle="1" w:styleId="BABIII">
    <w:name w:val="BAB III"/>
    <w:basedOn w:val="Heading2"/>
    <w:next w:val="Heading2"/>
    <w:link w:val="BABIIIChar"/>
    <w:qFormat/>
    <w:rsid w:val="008E1622"/>
    <w:pPr>
      <w:numPr>
        <w:numId w:val="23"/>
      </w:numPr>
    </w:pPr>
  </w:style>
  <w:style w:type="character" w:customStyle="1" w:styleId="BABIIChar">
    <w:name w:val="BAB II Char"/>
    <w:basedOn w:val="Heading2Char"/>
    <w:link w:val="BABII"/>
    <w:rsid w:val="008E1622"/>
    <w:rPr>
      <w:rFonts w:ascii="Times New Roman" w:hAnsi="Times New Roman" w:cs="Times New Roman"/>
      <w:b/>
      <w:sz w:val="24"/>
      <w:szCs w:val="24"/>
    </w:rPr>
  </w:style>
  <w:style w:type="paragraph" w:customStyle="1" w:styleId="BABIV">
    <w:name w:val="BAB IV"/>
    <w:basedOn w:val="Heading2"/>
    <w:next w:val="Heading2"/>
    <w:link w:val="BABIVChar"/>
    <w:qFormat/>
    <w:rsid w:val="008E1622"/>
    <w:pPr>
      <w:numPr>
        <w:numId w:val="36"/>
      </w:numPr>
    </w:pPr>
    <w:rPr>
      <w:lang w:val="id-ID"/>
    </w:rPr>
  </w:style>
  <w:style w:type="character" w:customStyle="1" w:styleId="BABIIIChar">
    <w:name w:val="BAB III Char"/>
    <w:basedOn w:val="Heading2Char"/>
    <w:link w:val="BABIII"/>
    <w:rsid w:val="008E1622"/>
    <w:rPr>
      <w:rFonts w:ascii="Times New Roman" w:hAnsi="Times New Roman" w:cs="Times New Roman"/>
      <w:b/>
      <w:sz w:val="24"/>
      <w:szCs w:val="24"/>
    </w:rPr>
  </w:style>
  <w:style w:type="paragraph" w:customStyle="1" w:styleId="BABV">
    <w:name w:val="BAB V"/>
    <w:basedOn w:val="Heading2"/>
    <w:next w:val="Heading2"/>
    <w:link w:val="BABVChar"/>
    <w:qFormat/>
    <w:rsid w:val="00C162CD"/>
    <w:pPr>
      <w:numPr>
        <w:numId w:val="40"/>
      </w:numPr>
    </w:pPr>
    <w:rPr>
      <w:b w:val="0"/>
      <w:lang w:val="id-ID"/>
    </w:rPr>
  </w:style>
  <w:style w:type="character" w:customStyle="1" w:styleId="BABIVChar">
    <w:name w:val="BAB IV Char"/>
    <w:basedOn w:val="Heading2Char"/>
    <w:link w:val="BABIV"/>
    <w:rsid w:val="008E1622"/>
    <w:rPr>
      <w:rFonts w:ascii="Times New Roman" w:hAnsi="Times New Roman" w:cs="Times New Roman"/>
      <w:b/>
      <w:sz w:val="24"/>
      <w:szCs w:val="24"/>
      <w:lang w:val="id-ID"/>
    </w:rPr>
  </w:style>
  <w:style w:type="paragraph" w:customStyle="1" w:styleId="BABVI">
    <w:name w:val="BAB VI"/>
    <w:basedOn w:val="Heading2"/>
    <w:next w:val="Heading2"/>
    <w:link w:val="BABVIChar"/>
    <w:qFormat/>
    <w:rsid w:val="00C162CD"/>
    <w:pPr>
      <w:numPr>
        <w:numId w:val="42"/>
      </w:numPr>
    </w:pPr>
    <w:rPr>
      <w:lang w:val="id-ID"/>
    </w:rPr>
  </w:style>
  <w:style w:type="character" w:customStyle="1" w:styleId="BABVChar">
    <w:name w:val="BAB V Char"/>
    <w:basedOn w:val="Heading2Char"/>
    <w:link w:val="BABV"/>
    <w:rsid w:val="008E1622"/>
    <w:rPr>
      <w:rFonts w:ascii="Times New Roman" w:hAnsi="Times New Roman" w:cs="Times New Roman"/>
      <w:b w:val="0"/>
      <w:sz w:val="24"/>
      <w:szCs w:val="24"/>
      <w:lang w:val="id-ID"/>
    </w:rPr>
  </w:style>
  <w:style w:type="paragraph" w:styleId="TOCHeading">
    <w:name w:val="TOC Heading"/>
    <w:basedOn w:val="Heading1"/>
    <w:next w:val="Normal"/>
    <w:uiPriority w:val="39"/>
    <w:unhideWhenUsed/>
    <w:qFormat/>
    <w:rsid w:val="008E1622"/>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character" w:customStyle="1" w:styleId="BABVIChar">
    <w:name w:val="BAB VI Char"/>
    <w:basedOn w:val="Heading2Char"/>
    <w:link w:val="BABVI"/>
    <w:rsid w:val="00C162CD"/>
    <w:rPr>
      <w:rFonts w:ascii="Times New Roman" w:hAnsi="Times New Roman" w:cs="Times New Roman"/>
      <w:b/>
      <w:sz w:val="24"/>
      <w:szCs w:val="24"/>
      <w:lang w:val="id-ID"/>
    </w:rPr>
  </w:style>
  <w:style w:type="paragraph" w:styleId="TOC1">
    <w:name w:val="toc 1"/>
    <w:basedOn w:val="Normal"/>
    <w:next w:val="Normal"/>
    <w:autoRedefine/>
    <w:uiPriority w:val="39"/>
    <w:unhideWhenUsed/>
    <w:rsid w:val="008E1622"/>
    <w:pPr>
      <w:spacing w:after="100"/>
    </w:pPr>
  </w:style>
  <w:style w:type="paragraph" w:styleId="TOC2">
    <w:name w:val="toc 2"/>
    <w:basedOn w:val="Normal"/>
    <w:next w:val="Normal"/>
    <w:autoRedefine/>
    <w:uiPriority w:val="39"/>
    <w:unhideWhenUsed/>
    <w:rsid w:val="008E1622"/>
    <w:pPr>
      <w:tabs>
        <w:tab w:val="left" w:pos="660"/>
        <w:tab w:val="right" w:leader="dot" w:pos="7928"/>
      </w:tabs>
      <w:spacing w:after="100"/>
      <w:ind w:left="220"/>
    </w:pPr>
    <w:rPr>
      <w:noProof/>
    </w:rPr>
  </w:style>
  <w:style w:type="character" w:styleId="Hyperlink">
    <w:name w:val="Hyperlink"/>
    <w:basedOn w:val="DefaultParagraphFont"/>
    <w:uiPriority w:val="99"/>
    <w:unhideWhenUsed/>
    <w:rsid w:val="008E16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10" Type="http://schemas.openxmlformats.org/officeDocument/2006/relationships/header" Target="header1.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9C4C4-D33A-4755-8C1B-09DDF34F0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01</Pages>
  <Words>16219</Words>
  <Characters>92454</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7</cp:revision>
  <cp:lastPrinted>2023-05-31T02:45:00Z</cp:lastPrinted>
  <dcterms:created xsi:type="dcterms:W3CDTF">2023-05-31T00:41:00Z</dcterms:created>
  <dcterms:modified xsi:type="dcterms:W3CDTF">2023-06-28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turabian-fullnote-bibliography</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no-ibid</vt:lpwstr>
  </property>
  <property fmtid="{D5CDD505-2E9C-101B-9397-08002B2CF9AE}" pid="21" name="Mendeley Recent Style Name 9_1">
    <vt:lpwstr>Turabian 8th edition (full note, no ibid)</vt:lpwstr>
  </property>
  <property fmtid="{D5CDD505-2E9C-101B-9397-08002B2CF9AE}" pid="22" name="Mendeley Document_1">
    <vt:lpwstr>True</vt:lpwstr>
  </property>
  <property fmtid="{D5CDD505-2E9C-101B-9397-08002B2CF9AE}" pid="23" name="Mendeley Unique User Id_1">
    <vt:lpwstr>166ccd88-c319-3422-b8f7-978854fc2bb9</vt:lpwstr>
  </property>
  <property fmtid="{D5CDD505-2E9C-101B-9397-08002B2CF9AE}" pid="24" name="Mendeley Citation Style_1">
    <vt:lpwstr>http://www.zotero.org/styles/turabian-fullnote-bibliography</vt:lpwstr>
  </property>
</Properties>
</file>